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400EF4" w14:textId="77777777" w:rsidR="00B7701D" w:rsidRPr="00B7701D" w:rsidRDefault="00B7701D" w:rsidP="00B7701D">
      <w:pPr>
        <w:pStyle w:val="BAB"/>
        <w:rPr>
          <w:color w:val="auto"/>
        </w:rPr>
      </w:pPr>
      <w:bookmarkStart w:id="0" w:name="_Toc148632725"/>
      <w:r w:rsidRPr="00B7701D">
        <w:rPr>
          <w:color w:val="auto"/>
        </w:rPr>
        <w:t>DAFTAR PUSTAKA</w:t>
      </w:r>
      <w:bookmarkEnd w:id="0"/>
    </w:p>
    <w:p w14:paraId="708AA2CB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fldChar w:fldCharType="begin" w:fldLock="1"/>
      </w:r>
      <w:r w:rsidRPr="00B7701D">
        <w:instrText xml:space="preserve">ADDIN Mendeley Bibliography CSL_BIBLIOGRAPHY </w:instrText>
      </w:r>
      <w:r w:rsidRPr="00B7701D">
        <w:fldChar w:fldCharType="separate"/>
      </w:r>
      <w:bookmarkStart w:id="1" w:name="_Hlk150626078"/>
      <w:r w:rsidRPr="00B7701D">
        <w:rPr>
          <w:noProof/>
        </w:rPr>
        <w:t xml:space="preserve">. S., &amp; Surya, R. M. A. (2022). Analisis Organizational Citizenship Behavior (OCB) Pada Karyawan PT. Sicepat Ekspres Cabang Cianjur Selatan. </w:t>
      </w:r>
      <w:r w:rsidRPr="00B7701D">
        <w:rPr>
          <w:i/>
          <w:iCs/>
          <w:noProof/>
        </w:rPr>
        <w:t>Prosiding FRIMA (Festival Riset Ilmiah Manajemen Dan Akuntansi)</w:t>
      </w:r>
      <w:r w:rsidRPr="00B7701D">
        <w:rPr>
          <w:noProof/>
        </w:rPr>
        <w:t xml:space="preserve">, </w:t>
      </w:r>
      <w:r w:rsidRPr="00B7701D">
        <w:rPr>
          <w:i/>
          <w:iCs/>
          <w:noProof/>
        </w:rPr>
        <w:t>6681</w:t>
      </w:r>
      <w:r w:rsidRPr="00B7701D">
        <w:rPr>
          <w:noProof/>
        </w:rPr>
        <w:t>(4), 360–368. https://doi.org/10.55916/frima.v0i4.391</w:t>
      </w:r>
    </w:p>
    <w:p w14:paraId="11944534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Adawiyah, S. El. (2020). </w:t>
      </w:r>
      <w:r w:rsidRPr="00B7701D">
        <w:rPr>
          <w:i/>
          <w:iCs/>
          <w:noProof/>
        </w:rPr>
        <w:t>Human Relations</w:t>
      </w:r>
      <w:r w:rsidRPr="00B7701D">
        <w:rPr>
          <w:noProof/>
        </w:rPr>
        <w:t>. Jakarta Timur : Edu Pustaka.</w:t>
      </w:r>
    </w:p>
    <w:p w14:paraId="002F8E52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Arikunto, S. (2010). </w:t>
      </w:r>
      <w:r w:rsidRPr="00B7701D">
        <w:rPr>
          <w:i/>
          <w:iCs/>
          <w:noProof/>
        </w:rPr>
        <w:t>Prosedur Penelitian Suatu Pendekatan Praktik</w:t>
      </w:r>
      <w:r w:rsidRPr="00B7701D">
        <w:rPr>
          <w:noProof/>
        </w:rPr>
        <w:t>. Jakarta : PT. Rineka Cipta.</w:t>
      </w:r>
    </w:p>
    <w:p w14:paraId="3B739CA2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Bangun, W. (2012). </w:t>
      </w:r>
      <w:r w:rsidRPr="00B7701D">
        <w:rPr>
          <w:i/>
          <w:iCs/>
          <w:noProof/>
        </w:rPr>
        <w:t>Manajemen Sumber Daya Manusia</w:t>
      </w:r>
      <w:r w:rsidRPr="00B7701D">
        <w:rPr>
          <w:noProof/>
        </w:rPr>
        <w:t>. Bandung : Erlangga.</w:t>
      </w:r>
    </w:p>
    <w:p w14:paraId="5D4CB936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Dewi, N. P. S., Widyani, A. A. D., &amp; Utam, N. M. S. (2021). Pengaruh Disiplin Kerja Komitmen Organisasi Terhadap Kinerja Karyawan Pada PT.Bayus Bali Cargo Cabang Kerobokan. </w:t>
      </w:r>
      <w:r w:rsidRPr="00B7701D">
        <w:rPr>
          <w:i/>
          <w:iCs/>
          <w:noProof/>
        </w:rPr>
        <w:t>Jurnal Emas</w:t>
      </w:r>
      <w:r w:rsidRPr="00B7701D">
        <w:rPr>
          <w:noProof/>
        </w:rPr>
        <w:t xml:space="preserve">, </w:t>
      </w:r>
      <w:r w:rsidRPr="00B7701D">
        <w:rPr>
          <w:i/>
          <w:iCs/>
          <w:noProof/>
        </w:rPr>
        <w:t>2</w:t>
      </w:r>
      <w:r w:rsidRPr="00B7701D">
        <w:rPr>
          <w:noProof/>
        </w:rPr>
        <w:t>(3), 202–208.</w:t>
      </w:r>
    </w:p>
    <w:p w14:paraId="636A23FB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Effendy, O. U. (2020). </w:t>
      </w:r>
      <w:r w:rsidRPr="00B7701D">
        <w:rPr>
          <w:i/>
          <w:iCs/>
          <w:noProof/>
        </w:rPr>
        <w:t>Human Relations &amp; Publik Relations</w:t>
      </w:r>
      <w:r w:rsidRPr="00B7701D">
        <w:rPr>
          <w:noProof/>
        </w:rPr>
        <w:t>. Bandung : CV. Mandar Maju.</w:t>
      </w:r>
    </w:p>
    <w:p w14:paraId="79F34C71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Ekonomi, J. P., Vol, B., &amp; E-issn, J. (2016). </w:t>
      </w:r>
      <w:r w:rsidRPr="00B7701D">
        <w:rPr>
          <w:i/>
          <w:iCs/>
          <w:noProof/>
        </w:rPr>
        <w:t>No Title</w:t>
      </w:r>
      <w:r w:rsidRPr="00B7701D">
        <w:rPr>
          <w:noProof/>
        </w:rPr>
        <w:t xml:space="preserve">. </w:t>
      </w:r>
      <w:r w:rsidRPr="00B7701D">
        <w:rPr>
          <w:i/>
          <w:iCs/>
          <w:noProof/>
        </w:rPr>
        <w:t>4</w:t>
      </w:r>
      <w:r w:rsidRPr="00B7701D">
        <w:rPr>
          <w:noProof/>
        </w:rPr>
        <w:t>(1), 79–86.</w:t>
      </w:r>
    </w:p>
    <w:p w14:paraId="05C87959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Fadli, N. (2017). Pengaruh Human Relation Dan Reward Terhadap Kinerja Karyawan Pada Pt. Jalur Nugraha Ekakurir Pekanbaru. </w:t>
      </w:r>
      <w:r w:rsidRPr="00B7701D">
        <w:rPr>
          <w:i/>
          <w:iCs/>
          <w:noProof/>
        </w:rPr>
        <w:t>JOM Fekon</w:t>
      </w:r>
      <w:r w:rsidRPr="00B7701D">
        <w:rPr>
          <w:noProof/>
        </w:rPr>
        <w:t xml:space="preserve">, </w:t>
      </w:r>
      <w:r w:rsidRPr="00B7701D">
        <w:rPr>
          <w:i/>
          <w:iCs/>
          <w:noProof/>
        </w:rPr>
        <w:t>4</w:t>
      </w:r>
      <w:r w:rsidRPr="00B7701D">
        <w:rPr>
          <w:noProof/>
        </w:rPr>
        <w:t>(2006), 1–13.</w:t>
      </w:r>
    </w:p>
    <w:p w14:paraId="76E40D31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Ghozali, H. I. (2018). </w:t>
      </w:r>
      <w:r w:rsidRPr="00B7701D">
        <w:rPr>
          <w:i/>
          <w:iCs/>
          <w:noProof/>
        </w:rPr>
        <w:t>Aplikasi Analisis Multivariate Dengan Program IBM SPSS 25 Edisi 9</w:t>
      </w:r>
      <w:r w:rsidRPr="00B7701D">
        <w:rPr>
          <w:noProof/>
        </w:rPr>
        <w:t>. Semarang : Badan Peneliti Universitas Diponegoro.</w:t>
      </w:r>
    </w:p>
    <w:p w14:paraId="25DB040B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Gibson. (2013). </w:t>
      </w:r>
      <w:r w:rsidRPr="00B7701D">
        <w:rPr>
          <w:i/>
          <w:iCs/>
          <w:noProof/>
        </w:rPr>
        <w:t>Manajemen Sumber Daya Manusia, Edisi 4</w:t>
      </w:r>
      <w:r w:rsidRPr="00B7701D">
        <w:rPr>
          <w:noProof/>
        </w:rPr>
        <w:t>. Jakarta : Erlangga.</w:t>
      </w:r>
    </w:p>
    <w:p w14:paraId="5E36DB8F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Ibnu, U., Uis, S., Umar, J. T., Baja, L., Telp, K. B., &amp; Tahun, B. E. I. (2019). </w:t>
      </w:r>
      <w:r w:rsidRPr="00B7701D">
        <w:rPr>
          <w:i/>
          <w:iCs/>
          <w:noProof/>
        </w:rPr>
        <w:t>Universitas ibnu sina (uis)</w:t>
      </w:r>
      <w:r w:rsidRPr="00B7701D">
        <w:rPr>
          <w:noProof/>
        </w:rPr>
        <w:t>. 20–35.</w:t>
      </w:r>
    </w:p>
    <w:p w14:paraId="7991D450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Lambidju, G. A., Areros, W. A., &amp; Rumawas, W. (2022). Penempatan Kerja dan Organizational Citizenship Behavior terhadap Kinerja Karyawan Kantor Pos Cabang Utama Manado. </w:t>
      </w:r>
      <w:r w:rsidRPr="00B7701D">
        <w:rPr>
          <w:i/>
          <w:iCs/>
          <w:noProof/>
        </w:rPr>
        <w:t>Productivity</w:t>
      </w:r>
      <w:r w:rsidRPr="00B7701D">
        <w:rPr>
          <w:noProof/>
        </w:rPr>
        <w:t xml:space="preserve">, </w:t>
      </w:r>
      <w:r w:rsidRPr="00B7701D">
        <w:rPr>
          <w:i/>
          <w:iCs/>
          <w:noProof/>
        </w:rPr>
        <w:t>3</w:t>
      </w:r>
      <w:r w:rsidRPr="00B7701D">
        <w:rPr>
          <w:noProof/>
        </w:rPr>
        <w:t>(4), 402–407.</w:t>
      </w:r>
    </w:p>
    <w:p w14:paraId="6A8AF952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Lubis, H. M. joharis, &amp; jaya indra. (2019). Membangun Pendidikan. In Medan : </w:t>
      </w:r>
      <w:r w:rsidRPr="00B7701D">
        <w:rPr>
          <w:i/>
          <w:iCs/>
          <w:noProof/>
        </w:rPr>
        <w:t>CV. Rasi Terbit</w:t>
      </w:r>
      <w:r w:rsidRPr="00B7701D">
        <w:rPr>
          <w:noProof/>
        </w:rPr>
        <w:t>. https://books.google.co.id/books?id=c630DwAAQBAJ</w:t>
      </w:r>
    </w:p>
    <w:p w14:paraId="708BAD28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Mangkunegara, A. P. (2016). </w:t>
      </w:r>
      <w:r w:rsidRPr="00B7701D">
        <w:rPr>
          <w:i/>
          <w:iCs/>
          <w:noProof/>
        </w:rPr>
        <w:t>Manajemen Sumber Daya Manusia Perusahaan</w:t>
      </w:r>
      <w:r w:rsidRPr="00B7701D">
        <w:rPr>
          <w:noProof/>
        </w:rPr>
        <w:t xml:space="preserve">. </w:t>
      </w:r>
      <w:r w:rsidRPr="00B7701D">
        <w:rPr>
          <w:noProof/>
        </w:rPr>
        <w:lastRenderedPageBreak/>
        <w:t>Bandung : PT. Remaja Rosdakarya.</w:t>
      </w:r>
    </w:p>
    <w:p w14:paraId="397EC6BA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Naway, F. A. (n.d.). </w:t>
      </w:r>
      <w:r w:rsidRPr="00B7701D">
        <w:rPr>
          <w:i/>
          <w:iCs/>
          <w:noProof/>
        </w:rPr>
        <w:t xml:space="preserve">Citizenship. </w:t>
      </w:r>
      <w:r w:rsidRPr="00B7701D">
        <w:rPr>
          <w:noProof/>
        </w:rPr>
        <w:t>Jakarta : Ideas Publising.</w:t>
      </w:r>
    </w:p>
    <w:p w14:paraId="4F9A9653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>Ocb, B., &amp; Kinerja, T. (2020). Pengaruh</w:t>
      </w:r>
      <w:r w:rsidRPr="00B7701D">
        <w:rPr>
          <w:i/>
          <w:iCs/>
          <w:noProof/>
        </w:rPr>
        <w:t xml:space="preserve"> Knowledge Sharing Dan  Organizational  Citizenship Behavior (OCB) Terhadap Kinerja Karyawan (Suatu Studi pada PT. POS Indonesia [PERSERO] Cabang Banjar)</w:t>
      </w:r>
      <w:r w:rsidRPr="00B7701D">
        <w:rPr>
          <w:noProof/>
        </w:rPr>
        <w:t xml:space="preserve">. </w:t>
      </w:r>
      <w:r w:rsidRPr="00B7701D">
        <w:rPr>
          <w:i/>
          <w:iCs/>
          <w:noProof/>
        </w:rPr>
        <w:t>2</w:t>
      </w:r>
      <w:r w:rsidRPr="00B7701D">
        <w:rPr>
          <w:noProof/>
        </w:rPr>
        <w:t>, 105–118.</w:t>
      </w:r>
    </w:p>
    <w:p w14:paraId="7885D64D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Odiome, G. S. (1987). </w:t>
      </w:r>
      <w:r w:rsidRPr="00B7701D">
        <w:rPr>
          <w:i/>
          <w:iCs/>
          <w:noProof/>
        </w:rPr>
        <w:t>The Human Side Of Management : Management by Integration and Self Control</w:t>
      </w:r>
      <w:r w:rsidRPr="00B7701D">
        <w:rPr>
          <w:noProof/>
        </w:rPr>
        <w:t>. Totonto : Health and Company.</w:t>
      </w:r>
    </w:p>
    <w:p w14:paraId="417B343F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Organ, D. W. (1988). </w:t>
      </w:r>
      <w:r w:rsidRPr="00B7701D">
        <w:rPr>
          <w:i/>
          <w:iCs/>
          <w:noProof/>
        </w:rPr>
        <w:t>Organizational Citizenship Behavior : The Good Soldier Synrome</w:t>
      </w:r>
      <w:r w:rsidRPr="00B7701D">
        <w:rPr>
          <w:noProof/>
        </w:rPr>
        <w:t>. Lexington MA : Lexington Books.</w:t>
      </w:r>
    </w:p>
    <w:p w14:paraId="2E901A7F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Organ, D. W. (2006). </w:t>
      </w:r>
      <w:r w:rsidRPr="00B7701D">
        <w:rPr>
          <w:i/>
          <w:iCs/>
          <w:noProof/>
        </w:rPr>
        <w:t>Organizational Citizenship Behavior</w:t>
      </w:r>
      <w:r w:rsidRPr="00B7701D">
        <w:rPr>
          <w:noProof/>
        </w:rPr>
        <w:t xml:space="preserve"> : Its Nature, Antecendent, and Consequencess. California : Sage Publications.</w:t>
      </w:r>
    </w:p>
    <w:p w14:paraId="69554A28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Pt, P., Nugraha, J., &amp; Pekanbaru, E. (2017). </w:t>
      </w:r>
      <w:r w:rsidRPr="00B7701D">
        <w:rPr>
          <w:i/>
          <w:iCs/>
          <w:noProof/>
        </w:rPr>
        <w:t>No Title</w:t>
      </w:r>
      <w:r w:rsidRPr="00B7701D">
        <w:rPr>
          <w:noProof/>
        </w:rPr>
        <w:t>. 1–15.</w:t>
      </w:r>
    </w:p>
    <w:p w14:paraId="080AE070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Purba, L. F., Ginting, S. B., Siregar, K. D., &amp; Ignatius, P. (2022). </w:t>
      </w:r>
      <w:r w:rsidRPr="00B7701D">
        <w:rPr>
          <w:i/>
          <w:iCs/>
          <w:noProof/>
        </w:rPr>
        <w:t>Towards Employee Kerja Sama Tim , Komitmen Organisasi Dan Motivasi Terhadap Kinerja Karyawan PT . Jetindo Nagasakti Express Cabang Deli Tua</w:t>
      </w:r>
      <w:r w:rsidRPr="00B7701D">
        <w:rPr>
          <w:noProof/>
        </w:rPr>
        <w:t xml:space="preserve">. </w:t>
      </w:r>
      <w:r w:rsidRPr="00B7701D">
        <w:rPr>
          <w:i/>
          <w:iCs/>
          <w:noProof/>
        </w:rPr>
        <w:t>3</w:t>
      </w:r>
      <w:r w:rsidRPr="00B7701D">
        <w:rPr>
          <w:noProof/>
        </w:rPr>
        <w:t>(June), 1330–1343.</w:t>
      </w:r>
    </w:p>
    <w:p w14:paraId="2450DE7D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Rachmawati, E. M. (n.d.). </w:t>
      </w:r>
      <w:r w:rsidRPr="00B7701D">
        <w:rPr>
          <w:i/>
          <w:iCs/>
          <w:noProof/>
        </w:rPr>
        <w:t>Pengaruh Kepuasan Kerja , Achievement Motivation Dan Komitmen Organisasi Terhadap Kinerja Karyawan Kantor POS Surabaya 60000 Marsudi Lestariningsih Sekolah Tinggi Ilmu Ekonomi Indonesia ( STIESIA ) Surabaya</w:t>
      </w:r>
      <w:r w:rsidRPr="00B7701D">
        <w:rPr>
          <w:noProof/>
        </w:rPr>
        <w:t>.</w:t>
      </w:r>
    </w:p>
    <w:p w14:paraId="4D7424EC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Rini, E. Y. (2022). Pengaruh Human Relations Dan Budaya Kerja Organisasi Terhadap Kinerja Pegawai Di Kecamatan KepanjenKidul Kota Blitar. </w:t>
      </w:r>
      <w:r w:rsidRPr="00B7701D">
        <w:rPr>
          <w:i/>
          <w:iCs/>
          <w:noProof/>
        </w:rPr>
        <w:t>Jurnal Ilmu Manajemen</w:t>
      </w:r>
      <w:r w:rsidRPr="00B7701D">
        <w:rPr>
          <w:noProof/>
        </w:rPr>
        <w:t xml:space="preserve">, </w:t>
      </w:r>
      <w:r w:rsidRPr="00B7701D">
        <w:rPr>
          <w:i/>
          <w:iCs/>
          <w:noProof/>
        </w:rPr>
        <w:t>11</w:t>
      </w:r>
      <w:r w:rsidRPr="00B7701D">
        <w:rPr>
          <w:noProof/>
        </w:rPr>
        <w:t>, 265–277.</w:t>
      </w:r>
    </w:p>
    <w:p w14:paraId="7BB93E75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Selatan, T. (n.d.). </w:t>
      </w:r>
      <w:r w:rsidRPr="00B7701D">
        <w:rPr>
          <w:i/>
          <w:iCs/>
          <w:noProof/>
        </w:rPr>
        <w:t xml:space="preserve">Studi Organizational Citizenship Behavior Instansi Pemerintah. </w:t>
      </w:r>
      <w:r w:rsidRPr="00B7701D">
        <w:rPr>
          <w:noProof/>
        </w:rPr>
        <w:t>Tanggerang Selatan : Politeknik Keuangan Negara STAN.</w:t>
      </w:r>
    </w:p>
    <w:p w14:paraId="0C9E0EB6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Sinambela, L. P. (2016). </w:t>
      </w:r>
      <w:r w:rsidRPr="00B7701D">
        <w:rPr>
          <w:i/>
          <w:iCs/>
          <w:noProof/>
        </w:rPr>
        <w:t>Manajemen Sumber Daya Manusia</w:t>
      </w:r>
      <w:r w:rsidRPr="00B7701D">
        <w:rPr>
          <w:noProof/>
        </w:rPr>
        <w:t>. Jakarta : PT. Bumi Aksara.</w:t>
      </w:r>
    </w:p>
    <w:p w14:paraId="26A70781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Streers, R. M. (1985). </w:t>
      </w:r>
      <w:r w:rsidRPr="00B7701D">
        <w:rPr>
          <w:i/>
          <w:iCs/>
          <w:noProof/>
        </w:rPr>
        <w:t>Efektifitas Organisasi(2 ed). (M. Jamis, Trans)</w:t>
      </w:r>
      <w:r w:rsidRPr="00B7701D">
        <w:rPr>
          <w:noProof/>
        </w:rPr>
        <w:t>. Jakarta : Erlangga.</w:t>
      </w:r>
    </w:p>
    <w:p w14:paraId="70D799DB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</w:p>
    <w:p w14:paraId="1A365707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Sugiyono. (2013). Metode Penelitian Kualitatif dan R and D. In </w:t>
      </w:r>
      <w:r w:rsidRPr="00B7701D">
        <w:rPr>
          <w:i/>
          <w:iCs/>
          <w:noProof/>
        </w:rPr>
        <w:t>Bandung: Alfabeta</w:t>
      </w:r>
      <w:r w:rsidRPr="00B7701D">
        <w:rPr>
          <w:noProof/>
        </w:rPr>
        <w:t xml:space="preserve"> (Vol. 3, Issue April).</w:t>
      </w:r>
    </w:p>
    <w:p w14:paraId="31B573BF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lastRenderedPageBreak/>
        <w:t xml:space="preserve">Suliyanto. (2018). </w:t>
      </w:r>
      <w:r w:rsidRPr="00B7701D">
        <w:rPr>
          <w:i/>
          <w:iCs/>
          <w:noProof/>
        </w:rPr>
        <w:t>Metode Penelitian Bisnis</w:t>
      </w:r>
      <w:r w:rsidRPr="00B7701D">
        <w:rPr>
          <w:noProof/>
        </w:rPr>
        <w:t>. Yogyakarta : CV. Andi Offset.</w:t>
      </w:r>
    </w:p>
    <w:p w14:paraId="192635D0" w14:textId="77777777" w:rsidR="00B7701D" w:rsidRPr="00B7701D" w:rsidRDefault="00B7701D" w:rsidP="00B7701D">
      <w:pPr>
        <w:widowControl w:val="0"/>
        <w:autoSpaceDE w:val="0"/>
        <w:autoSpaceDN w:val="0"/>
        <w:adjustRightInd w:val="0"/>
        <w:spacing w:before="280" w:after="280"/>
        <w:ind w:left="482" w:hanging="482"/>
        <w:jc w:val="both"/>
        <w:rPr>
          <w:noProof/>
        </w:rPr>
      </w:pPr>
      <w:r w:rsidRPr="00B7701D">
        <w:rPr>
          <w:noProof/>
        </w:rPr>
        <w:t xml:space="preserve">Zurnali, C. (2010). </w:t>
      </w:r>
      <w:r w:rsidRPr="00B7701D">
        <w:rPr>
          <w:i/>
          <w:iCs/>
          <w:noProof/>
        </w:rPr>
        <w:t>Learning Organization, Competency, Organizational Commitment, dan Customer Orientation : Knowledge Worker - Kerangka Riset Manajemen Sumberdaya Manusia di Masa Depan</w:t>
      </w:r>
      <w:r w:rsidRPr="00B7701D">
        <w:rPr>
          <w:noProof/>
        </w:rPr>
        <w:t>. Bandung : Unpad Press (ed.).</w:t>
      </w:r>
      <w:bookmarkEnd w:id="1"/>
    </w:p>
    <w:p w14:paraId="69EB34B7" w14:textId="77777777" w:rsidR="00B7701D" w:rsidRPr="00B7701D" w:rsidRDefault="00B7701D" w:rsidP="00B7701D">
      <w:pPr>
        <w:jc w:val="both"/>
      </w:pPr>
      <w:r w:rsidRPr="00B7701D">
        <w:fldChar w:fldCharType="end"/>
      </w:r>
    </w:p>
    <w:sdt>
      <w:sdtPr>
        <w:rPr>
          <w:rFonts w:ascii="Times New Roman" w:eastAsiaTheme="minorHAnsi" w:hAnsi="Times New Roman" w:cs="Times New Roman"/>
          <w:color w:val="auto"/>
          <w:sz w:val="24"/>
          <w:szCs w:val="24"/>
        </w:rPr>
        <w:id w:val="111145805"/>
        <w:bibliography/>
      </w:sdtPr>
      <w:sdtContent>
        <w:p w14:paraId="7F524D9B" w14:textId="77777777" w:rsidR="00B7701D" w:rsidRPr="00B7701D" w:rsidRDefault="00B7701D" w:rsidP="00B7701D">
          <w:pPr>
            <w:pStyle w:val="Heading1"/>
            <w:spacing w:line="480" w:lineRule="auto"/>
            <w:jc w:val="both"/>
            <w:rPr>
              <w:rFonts w:ascii="Times New Roman" w:eastAsiaTheme="minorHAnsi" w:hAnsi="Times New Roman" w:cs="Times New Roman"/>
              <w:color w:val="auto"/>
              <w:sz w:val="24"/>
              <w:szCs w:val="24"/>
            </w:rPr>
            <w:sectPr w:rsidR="00B7701D" w:rsidRPr="00B7701D" w:rsidSect="00B7701D">
              <w:headerReference w:type="default" r:id="rId7"/>
              <w:footerReference w:type="first" r:id="rId8"/>
              <w:pgSz w:w="11906" w:h="16838"/>
              <w:pgMar w:top="2268" w:right="1701" w:bottom="1701" w:left="2268" w:header="709" w:footer="1701" w:gutter="0"/>
              <w:pgNumType w:start="100"/>
              <w:cols w:space="708"/>
              <w:titlePg/>
              <w:docGrid w:linePitch="360"/>
            </w:sectPr>
          </w:pPr>
        </w:p>
        <w:p w14:paraId="1378408D" w14:textId="77777777" w:rsidR="00B7701D" w:rsidRPr="00B7701D" w:rsidRDefault="00B7701D" w:rsidP="00B7701D">
          <w:pPr>
            <w:pStyle w:val="Heading1"/>
            <w:spacing w:line="480" w:lineRule="auto"/>
            <w:jc w:val="both"/>
            <w:rPr>
              <w:rFonts w:ascii="Times New Roman" w:hAnsi="Times New Roman" w:cs="Times New Roman"/>
              <w:color w:val="auto"/>
              <w:sz w:val="24"/>
              <w:szCs w:val="24"/>
            </w:rPr>
          </w:pPr>
        </w:p>
        <w:p w14:paraId="075123D6" w14:textId="77777777" w:rsidR="00B7701D" w:rsidRPr="00B7701D" w:rsidRDefault="00B7701D" w:rsidP="00B7701D">
          <w:pPr>
            <w:pStyle w:val="Heading1"/>
            <w:spacing w:line="480" w:lineRule="auto"/>
            <w:jc w:val="both"/>
            <w:rPr>
              <w:rFonts w:ascii="Times New Roman" w:hAnsi="Times New Roman" w:cs="Times New Roman"/>
              <w:color w:val="auto"/>
              <w:sz w:val="24"/>
              <w:szCs w:val="24"/>
            </w:rPr>
          </w:pPr>
        </w:p>
        <w:p w14:paraId="4ED88E93" w14:textId="77777777" w:rsidR="00B7701D" w:rsidRPr="00B7701D" w:rsidRDefault="00B7701D" w:rsidP="00B7701D">
          <w:pPr>
            <w:pStyle w:val="Heading1"/>
            <w:spacing w:line="480" w:lineRule="auto"/>
            <w:jc w:val="both"/>
            <w:rPr>
              <w:rFonts w:ascii="Times New Roman" w:hAnsi="Times New Roman" w:cs="Times New Roman"/>
              <w:color w:val="auto"/>
              <w:sz w:val="24"/>
              <w:szCs w:val="24"/>
            </w:rPr>
          </w:pPr>
        </w:p>
        <w:p w14:paraId="64E28254" w14:textId="77777777" w:rsidR="00B7701D" w:rsidRPr="00B7701D" w:rsidRDefault="00B7701D" w:rsidP="00B7701D">
          <w:pPr>
            <w:pStyle w:val="Heading1"/>
            <w:spacing w:line="480" w:lineRule="auto"/>
            <w:jc w:val="both"/>
            <w:rPr>
              <w:rFonts w:ascii="Times New Roman" w:hAnsi="Times New Roman" w:cs="Times New Roman"/>
              <w:color w:val="auto"/>
              <w:sz w:val="24"/>
              <w:szCs w:val="24"/>
            </w:rPr>
          </w:pPr>
        </w:p>
        <w:p w14:paraId="60AEC40E" w14:textId="77777777" w:rsidR="00B7701D" w:rsidRPr="00B7701D" w:rsidRDefault="00B7701D" w:rsidP="00B7701D">
          <w:pPr>
            <w:pStyle w:val="Heading1"/>
            <w:spacing w:line="480" w:lineRule="auto"/>
            <w:jc w:val="both"/>
            <w:rPr>
              <w:rFonts w:ascii="Times New Roman" w:hAnsi="Times New Roman" w:cs="Times New Roman"/>
              <w:color w:val="auto"/>
              <w:sz w:val="24"/>
              <w:szCs w:val="24"/>
            </w:rPr>
          </w:pPr>
        </w:p>
        <w:p w14:paraId="2BA42A60" w14:textId="77777777" w:rsidR="00B7701D" w:rsidRPr="00B7701D" w:rsidRDefault="00B7701D" w:rsidP="00B7701D">
          <w:pPr>
            <w:pStyle w:val="Heading1"/>
            <w:spacing w:line="480" w:lineRule="auto"/>
            <w:jc w:val="both"/>
            <w:rPr>
              <w:rFonts w:ascii="Times New Roman" w:hAnsi="Times New Roman" w:cs="Times New Roman"/>
              <w:color w:val="auto"/>
              <w:sz w:val="24"/>
              <w:szCs w:val="24"/>
            </w:rPr>
          </w:pPr>
        </w:p>
        <w:p w14:paraId="53FA5DD2" w14:textId="77777777" w:rsidR="00B7701D" w:rsidRPr="00B7701D" w:rsidRDefault="00B7701D" w:rsidP="00B7701D">
          <w:pPr>
            <w:pStyle w:val="BAB"/>
            <w:rPr>
              <w:color w:val="auto"/>
              <w:sz w:val="96"/>
              <w:szCs w:val="96"/>
            </w:rPr>
            <w:sectPr w:rsidR="00B7701D" w:rsidRPr="00B7701D" w:rsidSect="00CC1A20">
              <w:headerReference w:type="default" r:id="rId9"/>
              <w:headerReference w:type="first" r:id="rId10"/>
              <w:footerReference w:type="first" r:id="rId11"/>
              <w:pgSz w:w="11906" w:h="16838"/>
              <w:pgMar w:top="2268" w:right="1701" w:bottom="1701" w:left="2268" w:header="709" w:footer="1701" w:gutter="0"/>
              <w:cols w:space="708"/>
              <w:titlePg/>
              <w:docGrid w:linePitch="360"/>
            </w:sectPr>
          </w:pPr>
          <w:r w:rsidRPr="00B7701D">
            <w:rPr>
              <w:color w:val="auto"/>
              <w:sz w:val="96"/>
              <w:szCs w:val="96"/>
            </w:rPr>
            <w:t xml:space="preserve"> </w:t>
          </w:r>
          <w:bookmarkStart w:id="2" w:name="_Toc148632726"/>
          <w:r w:rsidRPr="00B7701D">
            <w:rPr>
              <w:color w:val="auto"/>
              <w:sz w:val="96"/>
              <w:szCs w:val="96"/>
            </w:rPr>
            <w:t>LAMPIRAN</w:t>
          </w:r>
          <w:bookmarkEnd w:id="2"/>
        </w:p>
        <w:p w14:paraId="46EE1CED" w14:textId="5128BD5A" w:rsidR="00B7701D" w:rsidRPr="00B7701D" w:rsidRDefault="00B7701D" w:rsidP="00B7701D">
          <w:pPr>
            <w:pStyle w:val="Caption"/>
            <w:rPr>
              <w:rFonts w:ascii="Times New Roman" w:hAnsi="Times New Roman" w:cs="Times New Roman"/>
              <w:b/>
              <w:bCs/>
              <w:i w:val="0"/>
              <w:iCs w:val="0"/>
              <w:color w:val="auto"/>
              <w:sz w:val="24"/>
              <w:szCs w:val="24"/>
            </w:rPr>
          </w:pPr>
          <w:bookmarkStart w:id="3" w:name="_Toc142248609"/>
          <w:bookmarkStart w:id="4" w:name="_Toc142376658"/>
          <w:r w:rsidRPr="00B7701D">
            <w:rPr>
              <w:rFonts w:ascii="Times New Roman" w:hAnsi="Times New Roman" w:cs="Times New Roman"/>
              <w:b/>
              <w:bCs/>
              <w:i w:val="0"/>
              <w:iCs w:val="0"/>
              <w:color w:val="auto"/>
              <w:sz w:val="24"/>
              <w:szCs w:val="24"/>
            </w:rPr>
            <w:lastRenderedPageBreak/>
            <w:t xml:space="preserve">Lampiran </w:t>
          </w:r>
          <w:r w:rsidRPr="00B7701D">
            <w:rPr>
              <w:rFonts w:ascii="Times New Roman" w:hAnsi="Times New Roman" w:cs="Times New Roman"/>
              <w:b/>
              <w:bCs/>
              <w:i w:val="0"/>
              <w:iCs w:val="0"/>
              <w:color w:val="auto"/>
              <w:sz w:val="24"/>
              <w:szCs w:val="24"/>
            </w:rPr>
            <w:fldChar w:fldCharType="begin"/>
          </w:r>
          <w:r w:rsidRPr="00B7701D">
            <w:rPr>
              <w:rFonts w:ascii="Times New Roman" w:hAnsi="Times New Roman" w:cs="Times New Roman"/>
              <w:b/>
              <w:bCs/>
              <w:i w:val="0"/>
              <w:iCs w:val="0"/>
              <w:color w:val="auto"/>
              <w:sz w:val="24"/>
              <w:szCs w:val="24"/>
            </w:rPr>
            <w:instrText xml:space="preserve"> SEQ Lampiran \* ARABIC </w:instrText>
          </w:r>
          <w:r w:rsidRPr="00B7701D">
            <w:rPr>
              <w:rFonts w:ascii="Times New Roman" w:hAnsi="Times New Roman" w:cs="Times New Roman"/>
              <w:b/>
              <w:bCs/>
              <w:i w:val="0"/>
              <w:iCs w:val="0"/>
              <w:color w:val="auto"/>
              <w:sz w:val="24"/>
              <w:szCs w:val="24"/>
            </w:rPr>
            <w:fldChar w:fldCharType="separate"/>
          </w:r>
          <w:r w:rsidRPr="00B7701D">
            <w:rPr>
              <w:rFonts w:ascii="Times New Roman" w:hAnsi="Times New Roman" w:cs="Times New Roman"/>
              <w:b/>
              <w:bCs/>
              <w:i w:val="0"/>
              <w:iCs w:val="0"/>
              <w:noProof/>
              <w:color w:val="auto"/>
              <w:sz w:val="24"/>
              <w:szCs w:val="24"/>
            </w:rPr>
            <w:t>1</w:t>
          </w:r>
          <w:r w:rsidRPr="00B7701D">
            <w:rPr>
              <w:rFonts w:ascii="Times New Roman" w:hAnsi="Times New Roman" w:cs="Times New Roman"/>
              <w:b/>
              <w:bCs/>
              <w:i w:val="0"/>
              <w:iCs w:val="0"/>
              <w:color w:val="auto"/>
              <w:sz w:val="24"/>
              <w:szCs w:val="24"/>
            </w:rPr>
            <w:fldChar w:fldCharType="end"/>
          </w:r>
        </w:p>
        <w:p w14:paraId="37D88F8F" w14:textId="77777777" w:rsidR="00B7701D" w:rsidRPr="00B7701D" w:rsidRDefault="00B7701D" w:rsidP="00B7701D">
          <w:pPr>
            <w:pStyle w:val="Caption"/>
            <w:rPr>
              <w:rFonts w:ascii="Times New Roman" w:hAnsi="Times New Roman" w:cs="Times New Roman"/>
              <w:b/>
              <w:bCs/>
              <w:i w:val="0"/>
              <w:iCs w:val="0"/>
              <w:color w:val="auto"/>
              <w:sz w:val="24"/>
              <w:szCs w:val="24"/>
            </w:rPr>
          </w:pPr>
          <w:proofErr w:type="spellStart"/>
          <w:r w:rsidRPr="00B7701D">
            <w:rPr>
              <w:rFonts w:ascii="Times New Roman" w:hAnsi="Times New Roman" w:cs="Times New Roman"/>
              <w:b/>
              <w:bCs/>
              <w:i w:val="0"/>
              <w:iCs w:val="0"/>
              <w:color w:val="auto"/>
              <w:sz w:val="24"/>
              <w:szCs w:val="24"/>
            </w:rPr>
            <w:t>Kuesioner</w:t>
          </w:r>
          <w:proofErr w:type="spellEnd"/>
          <w:r w:rsidRPr="00B7701D">
            <w:rPr>
              <w:rFonts w:ascii="Times New Roman" w:hAnsi="Times New Roman" w:cs="Times New Roman"/>
              <w:b/>
              <w:bCs/>
              <w:i w:val="0"/>
              <w:iCs w:val="0"/>
              <w:color w:val="auto"/>
              <w:sz w:val="24"/>
              <w:szCs w:val="24"/>
            </w:rPr>
            <w:t xml:space="preserve"> </w:t>
          </w:r>
          <w:proofErr w:type="spellStart"/>
          <w:r w:rsidRPr="00B7701D">
            <w:rPr>
              <w:rFonts w:ascii="Times New Roman" w:hAnsi="Times New Roman" w:cs="Times New Roman"/>
              <w:b/>
              <w:bCs/>
              <w:i w:val="0"/>
              <w:iCs w:val="0"/>
              <w:color w:val="auto"/>
              <w:sz w:val="24"/>
              <w:szCs w:val="24"/>
            </w:rPr>
            <w:t>penelitian</w:t>
          </w:r>
          <w:bookmarkEnd w:id="3"/>
          <w:bookmarkEnd w:id="4"/>
          <w:proofErr w:type="spellEnd"/>
        </w:p>
        <w:p w14:paraId="0A08242A" w14:textId="77777777" w:rsidR="00B7701D" w:rsidRPr="00B7701D" w:rsidRDefault="00B7701D" w:rsidP="00B7701D"/>
        <w:p w14:paraId="7560101C" w14:textId="77777777" w:rsidR="00B7701D" w:rsidRPr="00B7701D" w:rsidRDefault="00B7701D" w:rsidP="00B7701D">
          <w:pPr>
            <w:spacing w:line="276" w:lineRule="auto"/>
            <w:jc w:val="both"/>
          </w:pPr>
          <w:proofErr w:type="spellStart"/>
          <w:r w:rsidRPr="00B7701D">
            <w:t>Perihal</w:t>
          </w:r>
          <w:proofErr w:type="spellEnd"/>
          <w:r w:rsidRPr="00B7701D">
            <w:tab/>
          </w:r>
          <w:r w:rsidRPr="00B7701D">
            <w:tab/>
          </w:r>
          <w:r w:rsidRPr="00B7701D">
            <w:tab/>
            <w:t xml:space="preserve">: </w:t>
          </w:r>
          <w:proofErr w:type="spellStart"/>
          <w:r w:rsidRPr="00B7701D">
            <w:t>Permohonan</w:t>
          </w:r>
          <w:proofErr w:type="spellEnd"/>
          <w:r w:rsidRPr="00B7701D">
            <w:t xml:space="preserve"> </w:t>
          </w:r>
          <w:proofErr w:type="spellStart"/>
          <w:r w:rsidRPr="00B7701D">
            <w:t>Pengisian</w:t>
          </w:r>
          <w:proofErr w:type="spellEnd"/>
          <w:r w:rsidRPr="00B7701D">
            <w:t xml:space="preserve"> </w:t>
          </w:r>
          <w:proofErr w:type="spellStart"/>
          <w:r w:rsidRPr="00B7701D">
            <w:t>Kuesioner</w:t>
          </w:r>
          <w:proofErr w:type="spellEnd"/>
        </w:p>
        <w:p w14:paraId="0156EC80" w14:textId="77777777" w:rsidR="00B7701D" w:rsidRPr="00B7701D" w:rsidRDefault="00B7701D" w:rsidP="00B7701D">
          <w:pPr>
            <w:spacing w:line="276" w:lineRule="auto"/>
            <w:ind w:left="2127" w:hanging="2127"/>
            <w:jc w:val="both"/>
          </w:pPr>
          <w:proofErr w:type="spellStart"/>
          <w:r w:rsidRPr="00B7701D">
            <w:t>Judul</w:t>
          </w:r>
          <w:proofErr w:type="spellEnd"/>
          <w:r w:rsidRPr="00B7701D">
            <w:t xml:space="preserve"> </w:t>
          </w:r>
          <w:proofErr w:type="spellStart"/>
          <w:r w:rsidRPr="00B7701D">
            <w:t>Penelitian</w:t>
          </w:r>
          <w:proofErr w:type="spellEnd"/>
          <w:r w:rsidRPr="00B7701D">
            <w:tab/>
            <w:t xml:space="preserve">: </w:t>
          </w:r>
          <w:proofErr w:type="spellStart"/>
          <w:r w:rsidRPr="00B7701D">
            <w:t>Pengaruh</w:t>
          </w:r>
          <w:proofErr w:type="spellEnd"/>
          <w:r w:rsidRPr="00B7701D">
            <w:t xml:space="preserve"> </w:t>
          </w:r>
          <w:proofErr w:type="spellStart"/>
          <w:r w:rsidRPr="00B7701D">
            <w:rPr>
              <w:i/>
              <w:iCs/>
            </w:rPr>
            <w:t>Organizatioal</w:t>
          </w:r>
          <w:proofErr w:type="spellEnd"/>
          <w:r w:rsidRPr="00B7701D">
            <w:rPr>
              <w:i/>
              <w:iCs/>
            </w:rPr>
            <w:t xml:space="preserve"> Citizenship </w:t>
          </w:r>
          <w:proofErr w:type="spellStart"/>
          <w:r w:rsidRPr="00B7701D">
            <w:rPr>
              <w:i/>
              <w:iCs/>
            </w:rPr>
            <w:t>Behavior</w:t>
          </w:r>
          <w:proofErr w:type="spellEnd"/>
          <w:r w:rsidRPr="00B7701D">
            <w:t xml:space="preserve"> (</w:t>
          </w:r>
          <w:r w:rsidRPr="00B7701D">
            <w:rPr>
              <w:i/>
              <w:iCs/>
            </w:rPr>
            <w:t>OCB</w:t>
          </w:r>
          <w:r w:rsidRPr="00B7701D">
            <w:t xml:space="preserve">), </w:t>
          </w:r>
          <w:r w:rsidRPr="00B7701D">
            <w:rPr>
              <w:i/>
              <w:iCs/>
            </w:rPr>
            <w:t>Human Relations</w:t>
          </w:r>
          <w:r w:rsidRPr="00B7701D">
            <w:t xml:space="preserve">, dan </w:t>
          </w:r>
          <w:proofErr w:type="spellStart"/>
          <w:r w:rsidRPr="00B7701D">
            <w:t>Komitmen</w:t>
          </w:r>
          <w:proofErr w:type="spellEnd"/>
          <w:r w:rsidRPr="00B7701D">
            <w:t xml:space="preserve"> </w:t>
          </w:r>
          <w:proofErr w:type="spellStart"/>
          <w:r w:rsidRPr="00B7701D">
            <w:t>Organisasi</w:t>
          </w:r>
          <w:proofErr w:type="spellEnd"/>
          <w:r w:rsidRPr="00B7701D">
            <w:t xml:space="preserve"> </w:t>
          </w:r>
          <w:proofErr w:type="spellStart"/>
          <w:r w:rsidRPr="00B7701D">
            <w:t>terhadap</w:t>
          </w:r>
          <w:proofErr w:type="spellEnd"/>
          <w:r w:rsidRPr="00B7701D">
            <w:t xml:space="preserve"> Kinerja Karyawan (</w:t>
          </w:r>
          <w:proofErr w:type="spellStart"/>
          <w:r w:rsidRPr="00B7701D">
            <w:t>bagian</w:t>
          </w:r>
          <w:proofErr w:type="spellEnd"/>
          <w:r w:rsidRPr="00B7701D">
            <w:t xml:space="preserve"> </w:t>
          </w:r>
          <w:proofErr w:type="spellStart"/>
          <w:r w:rsidRPr="00B7701D">
            <w:t>kurir</w:t>
          </w:r>
          <w:proofErr w:type="spellEnd"/>
          <w:r w:rsidRPr="00B7701D">
            <w:t xml:space="preserve">) pada Ninja Express </w:t>
          </w:r>
          <w:proofErr w:type="spellStart"/>
          <w:r w:rsidRPr="00B7701D">
            <w:t>Slawi</w:t>
          </w:r>
          <w:proofErr w:type="spellEnd"/>
        </w:p>
        <w:p w14:paraId="7EBB9462" w14:textId="77777777" w:rsidR="00B7701D" w:rsidRPr="00B7701D" w:rsidRDefault="00B7701D" w:rsidP="00B7701D">
          <w:pPr>
            <w:spacing w:line="276" w:lineRule="auto"/>
            <w:jc w:val="both"/>
          </w:pPr>
          <w:proofErr w:type="spellStart"/>
          <w:r w:rsidRPr="00B7701D">
            <w:t>Yth</w:t>
          </w:r>
          <w:proofErr w:type="spellEnd"/>
          <w:r w:rsidRPr="00B7701D">
            <w:t>.</w:t>
          </w:r>
        </w:p>
        <w:p w14:paraId="7D38620B" w14:textId="77777777" w:rsidR="00B7701D" w:rsidRPr="00B7701D" w:rsidRDefault="00B7701D" w:rsidP="00B7701D">
          <w:pPr>
            <w:spacing w:line="276" w:lineRule="auto"/>
            <w:jc w:val="both"/>
          </w:pPr>
          <w:r w:rsidRPr="00B7701D">
            <w:t>Bapak/</w:t>
          </w:r>
          <w:proofErr w:type="spellStart"/>
          <w:r w:rsidRPr="00B7701D">
            <w:t>ibu</w:t>
          </w:r>
          <w:proofErr w:type="spellEnd"/>
          <w:r w:rsidRPr="00B7701D">
            <w:t>/</w:t>
          </w:r>
          <w:proofErr w:type="spellStart"/>
          <w:r w:rsidRPr="00B7701D">
            <w:t>saudara</w:t>
          </w:r>
          <w:proofErr w:type="spellEnd"/>
          <w:r w:rsidRPr="00B7701D">
            <w:t>/</w:t>
          </w:r>
          <w:proofErr w:type="spellStart"/>
          <w:r w:rsidRPr="00B7701D">
            <w:t>i</w:t>
          </w:r>
          <w:proofErr w:type="spellEnd"/>
        </w:p>
        <w:p w14:paraId="771641B2" w14:textId="77777777" w:rsidR="00B7701D" w:rsidRPr="00B7701D" w:rsidRDefault="00B7701D" w:rsidP="00B7701D">
          <w:pPr>
            <w:spacing w:line="276" w:lineRule="auto"/>
            <w:jc w:val="both"/>
          </w:pPr>
          <w:r w:rsidRPr="00B7701D">
            <w:t xml:space="preserve">Di </w:t>
          </w:r>
          <w:proofErr w:type="spellStart"/>
          <w:r w:rsidRPr="00B7701D">
            <w:t>tempat</w:t>
          </w:r>
          <w:proofErr w:type="spellEnd"/>
        </w:p>
        <w:p w14:paraId="2BE333B0" w14:textId="77777777" w:rsidR="00B7701D" w:rsidRPr="00B7701D" w:rsidRDefault="00B7701D" w:rsidP="00B7701D">
          <w:pPr>
            <w:pStyle w:val="ListParagraph"/>
            <w:spacing w:line="276" w:lineRule="auto"/>
            <w:ind w:left="2835" w:hanging="1755"/>
            <w:jc w:val="both"/>
            <w:rPr>
              <w:rFonts w:ascii="Times New Roman" w:hAnsi="Times New Roman" w:cs="Times New Roman"/>
              <w:sz w:val="24"/>
              <w:szCs w:val="24"/>
            </w:rPr>
          </w:pPr>
        </w:p>
        <w:p w14:paraId="4642C1AD" w14:textId="77777777" w:rsidR="00B7701D" w:rsidRPr="00B7701D" w:rsidRDefault="00B7701D" w:rsidP="00B7701D">
          <w:pPr>
            <w:spacing w:line="276" w:lineRule="auto"/>
            <w:jc w:val="both"/>
          </w:pPr>
          <w:proofErr w:type="spellStart"/>
          <w:r w:rsidRPr="00B7701D">
            <w:t>Dengan</w:t>
          </w:r>
          <w:proofErr w:type="spellEnd"/>
          <w:r w:rsidRPr="00B7701D">
            <w:t xml:space="preserve"> Hormat,</w:t>
          </w:r>
        </w:p>
        <w:p w14:paraId="0A0CE26B" w14:textId="77777777" w:rsidR="00B7701D" w:rsidRPr="00B7701D" w:rsidRDefault="00B7701D" w:rsidP="00B7701D">
          <w:pPr>
            <w:spacing w:line="276" w:lineRule="auto"/>
            <w:ind w:firstLine="720"/>
            <w:jc w:val="both"/>
          </w:pPr>
          <w:r w:rsidRPr="00B7701D">
            <w:t xml:space="preserve">Dalam </w:t>
          </w:r>
          <w:proofErr w:type="spellStart"/>
          <w:r w:rsidRPr="00B7701D">
            <w:t>rangka</w:t>
          </w:r>
          <w:proofErr w:type="spellEnd"/>
          <w:r w:rsidRPr="00B7701D">
            <w:t xml:space="preserve"> </w:t>
          </w:r>
          <w:proofErr w:type="spellStart"/>
          <w:r w:rsidRPr="00B7701D">
            <w:t>menyelesaikan</w:t>
          </w:r>
          <w:proofErr w:type="spellEnd"/>
          <w:r w:rsidRPr="00B7701D">
            <w:t xml:space="preserve"> </w:t>
          </w:r>
          <w:proofErr w:type="spellStart"/>
          <w:r w:rsidRPr="00B7701D">
            <w:t>penelitian</w:t>
          </w:r>
          <w:proofErr w:type="spellEnd"/>
          <w:r w:rsidRPr="00B7701D">
            <w:t xml:space="preserve">, </w:t>
          </w:r>
          <w:proofErr w:type="spellStart"/>
          <w:r w:rsidRPr="00B7701D">
            <w:t>saya</w:t>
          </w:r>
          <w:proofErr w:type="spellEnd"/>
          <w:r w:rsidRPr="00B7701D">
            <w:t xml:space="preserve"> </w:t>
          </w:r>
          <w:proofErr w:type="spellStart"/>
          <w:r w:rsidRPr="00B7701D">
            <w:t>mahasiswa</w:t>
          </w:r>
          <w:proofErr w:type="spellEnd"/>
          <w:r w:rsidRPr="00B7701D">
            <w:t xml:space="preserve"> </w:t>
          </w:r>
          <w:proofErr w:type="spellStart"/>
          <w:r w:rsidRPr="00B7701D">
            <w:t>Fakultas</w:t>
          </w:r>
          <w:proofErr w:type="spellEnd"/>
          <w:r w:rsidRPr="00B7701D">
            <w:t xml:space="preserve"> Ekonomi dan </w:t>
          </w:r>
          <w:proofErr w:type="spellStart"/>
          <w:r w:rsidRPr="00B7701D">
            <w:t>Bisnis</w:t>
          </w:r>
          <w:proofErr w:type="spellEnd"/>
          <w:r w:rsidRPr="00B7701D">
            <w:t xml:space="preserve"> Universitas </w:t>
          </w:r>
          <w:proofErr w:type="spellStart"/>
          <w:r w:rsidRPr="00B7701D">
            <w:t>Pancasakti</w:t>
          </w:r>
          <w:proofErr w:type="spellEnd"/>
          <w:r w:rsidRPr="00B7701D">
            <w:t xml:space="preserve"> Tegal, </w:t>
          </w:r>
          <w:proofErr w:type="spellStart"/>
          <w:r w:rsidRPr="00B7701D">
            <w:t>mohon</w:t>
          </w:r>
          <w:proofErr w:type="spellEnd"/>
          <w:r w:rsidRPr="00B7701D">
            <w:t xml:space="preserve"> </w:t>
          </w:r>
          <w:proofErr w:type="spellStart"/>
          <w:r w:rsidRPr="00B7701D">
            <w:t>partisipasi</w:t>
          </w:r>
          <w:proofErr w:type="spellEnd"/>
          <w:r w:rsidRPr="00B7701D">
            <w:t xml:space="preserve"> </w:t>
          </w:r>
          <w:proofErr w:type="spellStart"/>
          <w:r w:rsidRPr="00B7701D">
            <w:t>dari</w:t>
          </w:r>
          <w:proofErr w:type="spellEnd"/>
          <w:r w:rsidRPr="00B7701D">
            <w:t xml:space="preserve"> Bapak/</w:t>
          </w:r>
          <w:proofErr w:type="spellStart"/>
          <w:r w:rsidRPr="00B7701D">
            <w:t>ibu</w:t>
          </w:r>
          <w:proofErr w:type="spellEnd"/>
          <w:r w:rsidRPr="00B7701D">
            <w:t>/</w:t>
          </w:r>
          <w:proofErr w:type="spellStart"/>
          <w:r w:rsidRPr="00B7701D">
            <w:t>Sdr</w:t>
          </w:r>
          <w:proofErr w:type="spellEnd"/>
          <w:r w:rsidRPr="00B7701D">
            <w:t>/</w:t>
          </w:r>
          <w:proofErr w:type="spellStart"/>
          <w:r w:rsidRPr="00B7701D">
            <w:t>i</w:t>
          </w:r>
          <w:proofErr w:type="spellEnd"/>
          <w:r w:rsidRPr="00B7701D">
            <w:t xml:space="preserve"> </w:t>
          </w:r>
          <w:proofErr w:type="spellStart"/>
          <w:r w:rsidRPr="00B7701D">
            <w:t>untuk</w:t>
          </w:r>
          <w:proofErr w:type="spellEnd"/>
          <w:r w:rsidRPr="00B7701D">
            <w:t xml:space="preserve"> </w:t>
          </w:r>
          <w:proofErr w:type="spellStart"/>
          <w:r w:rsidRPr="00B7701D">
            <w:t>mengisi</w:t>
          </w:r>
          <w:proofErr w:type="spellEnd"/>
          <w:r w:rsidRPr="00B7701D">
            <w:t xml:space="preserve"> </w:t>
          </w:r>
          <w:proofErr w:type="spellStart"/>
          <w:r w:rsidRPr="00B7701D">
            <w:t>kuesioner</w:t>
          </w:r>
          <w:proofErr w:type="spellEnd"/>
          <w:r w:rsidRPr="00B7701D">
            <w:t xml:space="preserve"> yang </w:t>
          </w:r>
          <w:proofErr w:type="spellStart"/>
          <w:r w:rsidRPr="00B7701D">
            <w:t>telah</w:t>
          </w:r>
          <w:proofErr w:type="spellEnd"/>
          <w:r w:rsidRPr="00B7701D">
            <w:t xml:space="preserve"> </w:t>
          </w:r>
          <w:proofErr w:type="spellStart"/>
          <w:r w:rsidRPr="00B7701D">
            <w:t>saya</w:t>
          </w:r>
          <w:proofErr w:type="spellEnd"/>
          <w:r w:rsidRPr="00B7701D">
            <w:t xml:space="preserve"> </w:t>
          </w:r>
          <w:proofErr w:type="spellStart"/>
          <w:r w:rsidRPr="00B7701D">
            <w:t>sediakan</w:t>
          </w:r>
          <w:proofErr w:type="spellEnd"/>
          <w:r w:rsidRPr="00B7701D">
            <w:t xml:space="preserve">. </w:t>
          </w:r>
        </w:p>
        <w:p w14:paraId="2B56CACF" w14:textId="77777777" w:rsidR="00B7701D" w:rsidRPr="00B7701D" w:rsidRDefault="00B7701D" w:rsidP="00B7701D">
          <w:pPr>
            <w:spacing w:line="276" w:lineRule="auto"/>
            <w:ind w:firstLine="720"/>
            <w:jc w:val="both"/>
          </w:pPr>
          <w:r w:rsidRPr="00B7701D">
            <w:t xml:space="preserve">Adapun data yang </w:t>
          </w:r>
          <w:proofErr w:type="spellStart"/>
          <w:r w:rsidRPr="00B7701D">
            <w:t>saya</w:t>
          </w:r>
          <w:proofErr w:type="spellEnd"/>
          <w:r w:rsidRPr="00B7701D">
            <w:t xml:space="preserve"> </w:t>
          </w:r>
          <w:proofErr w:type="spellStart"/>
          <w:r w:rsidRPr="00B7701D">
            <w:t>minta</w:t>
          </w:r>
          <w:proofErr w:type="spellEnd"/>
          <w:r w:rsidRPr="00B7701D">
            <w:t xml:space="preserve"> </w:t>
          </w:r>
          <w:proofErr w:type="spellStart"/>
          <w:r w:rsidRPr="00B7701D">
            <w:t>adalah</w:t>
          </w:r>
          <w:proofErr w:type="spellEnd"/>
          <w:r w:rsidRPr="00B7701D">
            <w:t xml:space="preserve"> </w:t>
          </w:r>
          <w:proofErr w:type="spellStart"/>
          <w:r w:rsidRPr="00B7701D">
            <w:t>sesuai</w:t>
          </w:r>
          <w:proofErr w:type="spellEnd"/>
          <w:r w:rsidRPr="00B7701D">
            <w:t xml:space="preserve"> </w:t>
          </w:r>
          <w:proofErr w:type="spellStart"/>
          <w:r w:rsidRPr="00B7701D">
            <w:t>dengan</w:t>
          </w:r>
          <w:proofErr w:type="spellEnd"/>
          <w:r w:rsidRPr="00B7701D">
            <w:t xml:space="preserve"> </w:t>
          </w:r>
          <w:proofErr w:type="spellStart"/>
          <w:r w:rsidRPr="00B7701D">
            <w:t>kondisi</w:t>
          </w:r>
          <w:proofErr w:type="spellEnd"/>
          <w:r w:rsidRPr="00B7701D">
            <w:t xml:space="preserve"> yang </w:t>
          </w:r>
          <w:proofErr w:type="spellStart"/>
          <w:r w:rsidRPr="00B7701D">
            <w:t>disarankan</w:t>
          </w:r>
          <w:proofErr w:type="spellEnd"/>
          <w:r w:rsidRPr="00B7701D">
            <w:t xml:space="preserve"> Bapak/</w:t>
          </w:r>
          <w:proofErr w:type="spellStart"/>
          <w:r w:rsidRPr="00B7701D">
            <w:t>ibu</w:t>
          </w:r>
          <w:proofErr w:type="spellEnd"/>
          <w:r w:rsidRPr="00B7701D">
            <w:t>/</w:t>
          </w:r>
          <w:proofErr w:type="spellStart"/>
          <w:r w:rsidRPr="00B7701D">
            <w:t>sdr</w:t>
          </w:r>
          <w:proofErr w:type="spellEnd"/>
          <w:r w:rsidRPr="00B7701D">
            <w:t>/</w:t>
          </w:r>
          <w:proofErr w:type="spellStart"/>
          <w:r w:rsidRPr="00B7701D">
            <w:t>i</w:t>
          </w:r>
          <w:proofErr w:type="spellEnd"/>
          <w:r w:rsidRPr="00B7701D">
            <w:t xml:space="preserve"> </w:t>
          </w:r>
          <w:proofErr w:type="spellStart"/>
          <w:r w:rsidRPr="00B7701D">
            <w:t>selama</w:t>
          </w:r>
          <w:proofErr w:type="spellEnd"/>
          <w:r w:rsidRPr="00B7701D">
            <w:t xml:space="preserve"> </w:t>
          </w:r>
          <w:proofErr w:type="spellStart"/>
          <w:r w:rsidRPr="00B7701D">
            <w:t>ini</w:t>
          </w:r>
          <w:proofErr w:type="spellEnd"/>
          <w:r w:rsidRPr="00B7701D">
            <w:t xml:space="preserve">. Saya </w:t>
          </w:r>
          <w:proofErr w:type="spellStart"/>
          <w:r w:rsidRPr="00B7701D">
            <w:t>akan</w:t>
          </w:r>
          <w:proofErr w:type="spellEnd"/>
          <w:r w:rsidRPr="00B7701D">
            <w:t xml:space="preserve"> </w:t>
          </w:r>
          <w:proofErr w:type="spellStart"/>
          <w:r w:rsidRPr="00B7701D">
            <w:t>menjaga</w:t>
          </w:r>
          <w:proofErr w:type="spellEnd"/>
          <w:r w:rsidRPr="00B7701D">
            <w:t xml:space="preserve"> </w:t>
          </w:r>
          <w:proofErr w:type="spellStart"/>
          <w:r w:rsidRPr="00B7701D">
            <w:t>kerahasiaannya</w:t>
          </w:r>
          <w:proofErr w:type="spellEnd"/>
          <w:r w:rsidRPr="00B7701D">
            <w:t xml:space="preserve"> </w:t>
          </w:r>
          <w:proofErr w:type="spellStart"/>
          <w:r w:rsidRPr="00B7701D">
            <w:t>karena</w:t>
          </w:r>
          <w:proofErr w:type="spellEnd"/>
          <w:r w:rsidRPr="00B7701D">
            <w:t xml:space="preserve"> data </w:t>
          </w:r>
          <w:proofErr w:type="spellStart"/>
          <w:r w:rsidRPr="00B7701D">
            <w:t>ini</w:t>
          </w:r>
          <w:proofErr w:type="spellEnd"/>
          <w:r w:rsidRPr="00B7701D">
            <w:t xml:space="preserve"> </w:t>
          </w:r>
          <w:proofErr w:type="spellStart"/>
          <w:r w:rsidRPr="00B7701D">
            <w:t>hanya</w:t>
          </w:r>
          <w:proofErr w:type="spellEnd"/>
          <w:r w:rsidRPr="00B7701D">
            <w:t xml:space="preserve"> </w:t>
          </w:r>
          <w:proofErr w:type="spellStart"/>
          <w:r w:rsidRPr="00B7701D">
            <w:t>untuk</w:t>
          </w:r>
          <w:proofErr w:type="spellEnd"/>
          <w:r w:rsidRPr="00B7701D">
            <w:t xml:space="preserve"> </w:t>
          </w:r>
          <w:proofErr w:type="spellStart"/>
          <w:r w:rsidRPr="00B7701D">
            <w:t>kepentingan</w:t>
          </w:r>
          <w:proofErr w:type="spellEnd"/>
          <w:r w:rsidRPr="00B7701D">
            <w:t xml:space="preserve"> </w:t>
          </w:r>
          <w:proofErr w:type="spellStart"/>
          <w:r w:rsidRPr="00B7701D">
            <w:t>penelitian</w:t>
          </w:r>
          <w:proofErr w:type="spellEnd"/>
          <w:r w:rsidRPr="00B7701D">
            <w:t>.</w:t>
          </w:r>
        </w:p>
        <w:p w14:paraId="3BAF39EC" w14:textId="77777777" w:rsidR="00B7701D" w:rsidRPr="00B7701D" w:rsidRDefault="00B7701D" w:rsidP="00B7701D">
          <w:pPr>
            <w:spacing w:line="276" w:lineRule="auto"/>
            <w:ind w:firstLine="720"/>
            <w:jc w:val="both"/>
          </w:pPr>
          <w:proofErr w:type="spellStart"/>
          <w:r w:rsidRPr="00B7701D">
            <w:t>Setiap</w:t>
          </w:r>
          <w:proofErr w:type="spellEnd"/>
          <w:r w:rsidRPr="00B7701D">
            <w:t xml:space="preserve"> </w:t>
          </w:r>
          <w:proofErr w:type="spellStart"/>
          <w:r w:rsidRPr="00B7701D">
            <w:t>jawaban</w:t>
          </w:r>
          <w:proofErr w:type="spellEnd"/>
          <w:r w:rsidRPr="00B7701D">
            <w:t xml:space="preserve"> yang </w:t>
          </w:r>
          <w:proofErr w:type="spellStart"/>
          <w:r w:rsidRPr="00B7701D">
            <w:t>diberikan</w:t>
          </w:r>
          <w:proofErr w:type="spellEnd"/>
          <w:r w:rsidRPr="00B7701D">
            <w:t xml:space="preserve"> </w:t>
          </w:r>
          <w:proofErr w:type="spellStart"/>
          <w:r w:rsidRPr="00B7701D">
            <w:t>merupakan</w:t>
          </w:r>
          <w:proofErr w:type="spellEnd"/>
          <w:r w:rsidRPr="00B7701D">
            <w:t xml:space="preserve"> </w:t>
          </w:r>
          <w:proofErr w:type="spellStart"/>
          <w:r w:rsidRPr="00B7701D">
            <w:t>bantuan</w:t>
          </w:r>
          <w:proofErr w:type="spellEnd"/>
          <w:r w:rsidRPr="00B7701D">
            <w:t xml:space="preserve"> yang </w:t>
          </w:r>
          <w:proofErr w:type="spellStart"/>
          <w:r w:rsidRPr="00B7701D">
            <w:t>tidak</w:t>
          </w:r>
          <w:proofErr w:type="spellEnd"/>
          <w:r w:rsidRPr="00B7701D">
            <w:t xml:space="preserve"> </w:t>
          </w:r>
          <w:proofErr w:type="spellStart"/>
          <w:r w:rsidRPr="00B7701D">
            <w:t>ternilai</w:t>
          </w:r>
          <w:proofErr w:type="spellEnd"/>
          <w:r w:rsidRPr="00B7701D">
            <w:t xml:space="preserve"> </w:t>
          </w:r>
          <w:proofErr w:type="spellStart"/>
          <w:r w:rsidRPr="00B7701D">
            <w:t>harganya</w:t>
          </w:r>
          <w:proofErr w:type="spellEnd"/>
          <w:r w:rsidRPr="00B7701D">
            <w:t xml:space="preserve"> </w:t>
          </w:r>
          <w:proofErr w:type="spellStart"/>
          <w:r w:rsidRPr="00B7701D">
            <w:t>bagi</w:t>
          </w:r>
          <w:proofErr w:type="spellEnd"/>
          <w:r w:rsidRPr="00B7701D">
            <w:t xml:space="preserve"> </w:t>
          </w:r>
          <w:proofErr w:type="spellStart"/>
          <w:r w:rsidRPr="00B7701D">
            <w:t>penelitian</w:t>
          </w:r>
          <w:proofErr w:type="spellEnd"/>
          <w:r w:rsidRPr="00B7701D">
            <w:t xml:space="preserve"> </w:t>
          </w:r>
          <w:proofErr w:type="spellStart"/>
          <w:r w:rsidRPr="00B7701D">
            <w:t>ini</w:t>
          </w:r>
          <w:proofErr w:type="spellEnd"/>
          <w:r w:rsidRPr="00B7701D">
            <w:t xml:space="preserve">. Kami </w:t>
          </w:r>
          <w:proofErr w:type="spellStart"/>
          <w:r w:rsidRPr="00B7701D">
            <w:t>memberikan</w:t>
          </w:r>
          <w:proofErr w:type="spellEnd"/>
          <w:r w:rsidRPr="00B7701D">
            <w:t xml:space="preserve"> </w:t>
          </w:r>
          <w:proofErr w:type="spellStart"/>
          <w:r w:rsidRPr="00B7701D">
            <w:t>jangka</w:t>
          </w:r>
          <w:proofErr w:type="spellEnd"/>
          <w:r w:rsidRPr="00B7701D">
            <w:t xml:space="preserve"> </w:t>
          </w:r>
          <w:proofErr w:type="spellStart"/>
          <w:r w:rsidRPr="00B7701D">
            <w:t>waktu</w:t>
          </w:r>
          <w:proofErr w:type="spellEnd"/>
          <w:r w:rsidRPr="00B7701D">
            <w:t xml:space="preserve"> </w:t>
          </w:r>
          <w:proofErr w:type="spellStart"/>
          <w:r w:rsidRPr="00B7701D">
            <w:t>selama</w:t>
          </w:r>
          <w:proofErr w:type="spellEnd"/>
          <w:r w:rsidRPr="00B7701D">
            <w:t xml:space="preserve"> </w:t>
          </w:r>
          <w:proofErr w:type="spellStart"/>
          <w:r w:rsidRPr="00B7701D">
            <w:t>satu</w:t>
          </w:r>
          <w:proofErr w:type="spellEnd"/>
          <w:r w:rsidRPr="00B7701D">
            <w:t xml:space="preserve"> </w:t>
          </w:r>
          <w:proofErr w:type="spellStart"/>
          <w:r w:rsidRPr="00B7701D">
            <w:t>minggu</w:t>
          </w:r>
          <w:proofErr w:type="spellEnd"/>
          <w:r w:rsidRPr="00B7701D">
            <w:t xml:space="preserve"> </w:t>
          </w:r>
          <w:proofErr w:type="spellStart"/>
          <w:r w:rsidRPr="00B7701D">
            <w:t>setelah</w:t>
          </w:r>
          <w:proofErr w:type="spellEnd"/>
          <w:r w:rsidRPr="00B7701D">
            <w:t xml:space="preserve"> </w:t>
          </w:r>
          <w:proofErr w:type="spellStart"/>
          <w:r w:rsidRPr="00B7701D">
            <w:t>kuesioner</w:t>
          </w:r>
          <w:proofErr w:type="spellEnd"/>
          <w:r w:rsidRPr="00B7701D">
            <w:t xml:space="preserve"> </w:t>
          </w:r>
          <w:proofErr w:type="spellStart"/>
          <w:r w:rsidRPr="00B7701D">
            <w:t>ini</w:t>
          </w:r>
          <w:proofErr w:type="spellEnd"/>
          <w:r w:rsidRPr="00B7701D">
            <w:t xml:space="preserve"> </w:t>
          </w:r>
          <w:proofErr w:type="spellStart"/>
          <w:r w:rsidRPr="00B7701D">
            <w:t>saya</w:t>
          </w:r>
          <w:proofErr w:type="spellEnd"/>
          <w:r w:rsidRPr="00B7701D">
            <w:t xml:space="preserve"> </w:t>
          </w:r>
          <w:proofErr w:type="spellStart"/>
          <w:r w:rsidRPr="00B7701D">
            <w:t>sebarkan</w:t>
          </w:r>
          <w:proofErr w:type="spellEnd"/>
          <w:r w:rsidRPr="00B7701D">
            <w:t>, agar Bapak/Ibu/</w:t>
          </w:r>
          <w:proofErr w:type="spellStart"/>
          <w:r w:rsidRPr="00B7701D">
            <w:t>Sdr</w:t>
          </w:r>
          <w:proofErr w:type="spellEnd"/>
          <w:r w:rsidRPr="00B7701D">
            <w:t>/</w:t>
          </w:r>
          <w:proofErr w:type="spellStart"/>
          <w:r w:rsidRPr="00B7701D">
            <w:t>i</w:t>
          </w:r>
          <w:proofErr w:type="spellEnd"/>
          <w:r w:rsidRPr="00B7701D">
            <w:t xml:space="preserve"> </w:t>
          </w:r>
          <w:proofErr w:type="spellStart"/>
          <w:r w:rsidRPr="00B7701D">
            <w:t>dapat</w:t>
          </w:r>
          <w:proofErr w:type="spellEnd"/>
          <w:r w:rsidRPr="00B7701D">
            <w:t xml:space="preserve"> </w:t>
          </w:r>
          <w:proofErr w:type="spellStart"/>
          <w:r w:rsidRPr="00B7701D">
            <w:t>segera</w:t>
          </w:r>
          <w:proofErr w:type="spellEnd"/>
          <w:r w:rsidRPr="00B7701D">
            <w:t xml:space="preserve"> </w:t>
          </w:r>
          <w:proofErr w:type="spellStart"/>
          <w:r w:rsidRPr="00B7701D">
            <w:t>mengembalikannya</w:t>
          </w:r>
          <w:proofErr w:type="spellEnd"/>
          <w:r w:rsidRPr="00B7701D">
            <w:t xml:space="preserve"> </w:t>
          </w:r>
          <w:proofErr w:type="spellStart"/>
          <w:r w:rsidRPr="00B7701D">
            <w:t>kepada</w:t>
          </w:r>
          <w:proofErr w:type="spellEnd"/>
          <w:r w:rsidRPr="00B7701D">
            <w:t xml:space="preserve"> </w:t>
          </w:r>
          <w:proofErr w:type="spellStart"/>
          <w:r w:rsidRPr="00B7701D">
            <w:t>saya</w:t>
          </w:r>
          <w:proofErr w:type="spellEnd"/>
          <w:r w:rsidRPr="00B7701D">
            <w:t xml:space="preserve">. </w:t>
          </w:r>
        </w:p>
        <w:p w14:paraId="4C4DDA97" w14:textId="77777777" w:rsidR="00B7701D" w:rsidRPr="00B7701D" w:rsidRDefault="00B7701D" w:rsidP="00B7701D">
          <w:pPr>
            <w:spacing w:line="276" w:lineRule="auto"/>
            <w:ind w:firstLine="720"/>
            <w:jc w:val="both"/>
          </w:pPr>
          <w:r w:rsidRPr="00B7701D">
            <w:t xml:space="preserve">Atas </w:t>
          </w:r>
          <w:proofErr w:type="spellStart"/>
          <w:r w:rsidRPr="00B7701D">
            <w:t>perhatian</w:t>
          </w:r>
          <w:proofErr w:type="spellEnd"/>
          <w:r w:rsidRPr="00B7701D">
            <w:t xml:space="preserve"> dan </w:t>
          </w:r>
          <w:proofErr w:type="spellStart"/>
          <w:r w:rsidRPr="00B7701D">
            <w:t>bantuannya</w:t>
          </w:r>
          <w:proofErr w:type="spellEnd"/>
          <w:r w:rsidRPr="00B7701D">
            <w:t xml:space="preserve">, </w:t>
          </w:r>
          <w:proofErr w:type="spellStart"/>
          <w:r w:rsidRPr="00B7701D">
            <w:t>saya</w:t>
          </w:r>
          <w:proofErr w:type="spellEnd"/>
          <w:r w:rsidRPr="00B7701D">
            <w:t xml:space="preserve"> </w:t>
          </w:r>
          <w:proofErr w:type="spellStart"/>
          <w:r w:rsidRPr="00B7701D">
            <w:t>mengucapkan</w:t>
          </w:r>
          <w:proofErr w:type="spellEnd"/>
          <w:r w:rsidRPr="00B7701D">
            <w:t xml:space="preserve"> </w:t>
          </w:r>
          <w:proofErr w:type="spellStart"/>
          <w:r w:rsidRPr="00B7701D">
            <w:t>banyak</w:t>
          </w:r>
          <w:proofErr w:type="spellEnd"/>
          <w:r w:rsidRPr="00B7701D">
            <w:t xml:space="preserve"> </w:t>
          </w:r>
          <w:proofErr w:type="spellStart"/>
          <w:r w:rsidRPr="00B7701D">
            <w:t>terimakasih</w:t>
          </w:r>
          <w:proofErr w:type="spellEnd"/>
          <w:r w:rsidRPr="00B7701D">
            <w:t>.</w:t>
          </w:r>
        </w:p>
        <w:p w14:paraId="61C7B41C" w14:textId="77777777" w:rsidR="00B7701D" w:rsidRPr="00B7701D" w:rsidRDefault="00B7701D" w:rsidP="00B7701D">
          <w:pPr>
            <w:spacing w:line="276" w:lineRule="auto"/>
            <w:jc w:val="both"/>
          </w:pPr>
        </w:p>
        <w:tbl>
          <w:tblPr>
            <w:tblStyle w:val="TableGrid"/>
            <w:tblpPr w:leftFromText="180" w:rightFromText="180" w:vertAnchor="text" w:horzAnchor="margin" w:tblpXSpec="right" w:tblpY="203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2459"/>
          </w:tblGrid>
          <w:tr w:rsidR="00B7701D" w:rsidRPr="00B7701D" w14:paraId="7E2381CE" w14:textId="77777777" w:rsidTr="004859D6">
            <w:tc>
              <w:tcPr>
                <w:tcW w:w="2459" w:type="dxa"/>
              </w:tcPr>
              <w:p w14:paraId="45558D88" w14:textId="77777777" w:rsidR="00B7701D" w:rsidRPr="00B7701D" w:rsidRDefault="00B7701D" w:rsidP="004859D6">
                <w:pPr>
                  <w:pStyle w:val="ListParagraph"/>
                  <w:spacing w:line="276" w:lineRule="auto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proofErr w:type="gramStart"/>
                <w:r w:rsidRPr="00B7701D">
                  <w:rPr>
                    <w:rFonts w:ascii="Times New Roman" w:hAnsi="Times New Roman" w:cs="Times New Roman"/>
                  </w:rPr>
                  <w:t xml:space="preserve">Tegal,   </w:t>
                </w:r>
                <w:proofErr w:type="gramEnd"/>
                <w:r w:rsidRPr="00B7701D">
                  <w:rPr>
                    <w:rFonts w:ascii="Times New Roman" w:hAnsi="Times New Roman" w:cs="Times New Roman"/>
                  </w:rPr>
                  <w:t xml:space="preserve">                 </w:t>
                </w:r>
              </w:p>
            </w:tc>
          </w:tr>
          <w:tr w:rsidR="00B7701D" w:rsidRPr="00B7701D" w14:paraId="7A47339F" w14:textId="77777777" w:rsidTr="004859D6">
            <w:tc>
              <w:tcPr>
                <w:tcW w:w="2459" w:type="dxa"/>
              </w:tcPr>
              <w:p w14:paraId="3337AF27" w14:textId="77777777" w:rsidR="00B7701D" w:rsidRPr="00B7701D" w:rsidRDefault="00B7701D" w:rsidP="004859D6">
                <w:pPr>
                  <w:pStyle w:val="ListParagraph"/>
                  <w:spacing w:line="276" w:lineRule="auto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Hormat Saya,</w:t>
                </w:r>
              </w:p>
            </w:tc>
          </w:tr>
          <w:tr w:rsidR="00B7701D" w:rsidRPr="00B7701D" w14:paraId="0C6A3EF7" w14:textId="77777777" w:rsidTr="004859D6">
            <w:tc>
              <w:tcPr>
                <w:tcW w:w="2459" w:type="dxa"/>
              </w:tcPr>
              <w:p w14:paraId="18944D68" w14:textId="77777777" w:rsidR="00B7701D" w:rsidRPr="00B7701D" w:rsidRDefault="00B7701D" w:rsidP="004859D6">
                <w:pPr>
                  <w:pStyle w:val="ListParagraph"/>
                  <w:spacing w:line="276" w:lineRule="auto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</w:tr>
          <w:tr w:rsidR="00B7701D" w:rsidRPr="00B7701D" w14:paraId="4D511981" w14:textId="77777777" w:rsidTr="004859D6">
            <w:tc>
              <w:tcPr>
                <w:tcW w:w="2459" w:type="dxa"/>
              </w:tcPr>
              <w:p w14:paraId="62FE3556" w14:textId="77777777" w:rsidR="00B7701D" w:rsidRPr="00B7701D" w:rsidRDefault="00B7701D" w:rsidP="004859D6">
                <w:pPr>
                  <w:pStyle w:val="ListParagraph"/>
                  <w:spacing w:line="276" w:lineRule="auto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</w:tr>
          <w:tr w:rsidR="00B7701D" w:rsidRPr="00B7701D" w14:paraId="7957F057" w14:textId="77777777" w:rsidTr="004859D6">
            <w:tc>
              <w:tcPr>
                <w:tcW w:w="2459" w:type="dxa"/>
              </w:tcPr>
              <w:p w14:paraId="3B4C4DF8" w14:textId="77777777" w:rsidR="00B7701D" w:rsidRPr="00B7701D" w:rsidRDefault="00B7701D" w:rsidP="004859D6">
                <w:pPr>
                  <w:pStyle w:val="ListParagraph"/>
                  <w:spacing w:line="276" w:lineRule="auto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Frisca Tiara Suci</w:t>
                </w:r>
              </w:p>
            </w:tc>
          </w:tr>
        </w:tbl>
        <w:p w14:paraId="3DAC4439" w14:textId="77777777" w:rsidR="00B7701D" w:rsidRPr="00B7701D" w:rsidRDefault="00B7701D" w:rsidP="00B7701D">
          <w:pPr>
            <w:pStyle w:val="ListParagraph"/>
            <w:spacing w:line="480" w:lineRule="auto"/>
            <w:ind w:left="1080"/>
            <w:jc w:val="both"/>
            <w:rPr>
              <w:rFonts w:ascii="Times New Roman" w:hAnsi="Times New Roman" w:cs="Times New Roman"/>
              <w:sz w:val="24"/>
              <w:szCs w:val="24"/>
            </w:rPr>
          </w:pPr>
        </w:p>
        <w:p w14:paraId="14C21A0C" w14:textId="77777777" w:rsidR="00B7701D" w:rsidRPr="00B7701D" w:rsidRDefault="00B7701D" w:rsidP="00B7701D">
          <w:pPr>
            <w:pStyle w:val="ListParagraph"/>
            <w:spacing w:line="480" w:lineRule="auto"/>
            <w:ind w:left="1080"/>
            <w:jc w:val="both"/>
            <w:rPr>
              <w:rFonts w:ascii="Times New Roman" w:hAnsi="Times New Roman" w:cs="Times New Roman"/>
              <w:sz w:val="24"/>
              <w:szCs w:val="24"/>
            </w:rPr>
          </w:pPr>
        </w:p>
        <w:p w14:paraId="756E01F1" w14:textId="77777777" w:rsidR="00B7701D" w:rsidRPr="00B7701D" w:rsidRDefault="00B7701D" w:rsidP="00B7701D">
          <w:pPr>
            <w:pStyle w:val="ListParagraph"/>
            <w:spacing w:line="480" w:lineRule="auto"/>
            <w:ind w:left="1080"/>
            <w:jc w:val="both"/>
            <w:rPr>
              <w:rFonts w:ascii="Times New Roman" w:hAnsi="Times New Roman" w:cs="Times New Roman"/>
              <w:sz w:val="24"/>
              <w:szCs w:val="24"/>
            </w:rPr>
          </w:pPr>
        </w:p>
        <w:p w14:paraId="184D749D" w14:textId="77777777" w:rsidR="00B7701D" w:rsidRPr="00B7701D" w:rsidRDefault="00B7701D" w:rsidP="00B7701D">
          <w:pPr>
            <w:jc w:val="both"/>
          </w:pPr>
        </w:p>
        <w:p w14:paraId="6E7F5A76" w14:textId="77777777" w:rsidR="00B7701D" w:rsidRPr="00B7701D" w:rsidRDefault="00B7701D" w:rsidP="00B7701D">
          <w:pPr>
            <w:spacing w:after="160" w:line="259" w:lineRule="auto"/>
            <w:rPr>
              <w:b/>
              <w:bCs/>
            </w:rPr>
          </w:pPr>
          <w:r w:rsidRPr="00B7701D">
            <w:rPr>
              <w:b/>
              <w:bCs/>
            </w:rPr>
            <w:br w:type="page"/>
          </w:r>
        </w:p>
        <w:p w14:paraId="26BE603F" w14:textId="77777777" w:rsidR="00B7701D" w:rsidRPr="00B7701D" w:rsidRDefault="00B7701D" w:rsidP="00B7701D">
          <w:pPr>
            <w:jc w:val="both"/>
            <w:rPr>
              <w:b/>
              <w:bCs/>
            </w:rPr>
          </w:pPr>
          <w:r w:rsidRPr="00B7701D">
            <w:rPr>
              <w:b/>
              <w:bCs/>
            </w:rPr>
            <w:lastRenderedPageBreak/>
            <w:t xml:space="preserve">KARAKTERISTIK RESPONDEN </w:t>
          </w:r>
        </w:p>
        <w:p w14:paraId="707F22A1" w14:textId="77777777" w:rsidR="00B7701D" w:rsidRPr="00B7701D" w:rsidRDefault="00B7701D" w:rsidP="00B7701D">
          <w:pPr>
            <w:jc w:val="both"/>
          </w:pPr>
        </w:p>
        <w:p w14:paraId="58608135" w14:textId="77777777" w:rsidR="00B7701D" w:rsidRPr="00B7701D" w:rsidRDefault="00B7701D" w:rsidP="00B7701D">
          <w:pPr>
            <w:pStyle w:val="ListParagraph"/>
            <w:numPr>
              <w:ilvl w:val="0"/>
              <w:numId w:val="34"/>
            </w:numPr>
            <w:spacing w:line="480" w:lineRule="auto"/>
            <w:jc w:val="both"/>
            <w:rPr>
              <w:rFonts w:ascii="Times New Roman" w:hAnsi="Times New Roman" w:cs="Times New Roman"/>
              <w:sz w:val="24"/>
              <w:szCs w:val="24"/>
            </w:rPr>
          </w:pPr>
          <w:r w:rsidRPr="00B7701D">
            <w:rPr>
              <w:rFonts w:ascii="Times New Roman" w:hAnsi="Times New Roman" w:cs="Times New Roman"/>
              <w:noProof/>
              <w:sz w:val="24"/>
              <w:szCs w:val="24"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0C2E766D" wp14:editId="6D81DDB4">
                    <wp:simplePos x="0" y="0"/>
                    <wp:positionH relativeFrom="column">
                      <wp:posOffset>1957705</wp:posOffset>
                    </wp:positionH>
                    <wp:positionV relativeFrom="paragraph">
                      <wp:posOffset>15028</wp:posOffset>
                    </wp:positionV>
                    <wp:extent cx="293511" cy="191911"/>
                    <wp:effectExtent l="0" t="0" r="11430" b="17780"/>
                    <wp:wrapNone/>
                    <wp:docPr id="51954307" name="Rectangle: Rounded Corners 22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/>
                          <wps:spPr>
                            <a:xfrm>
                              <a:off x="0" y="0"/>
                              <a:ext cx="293511" cy="191911"/>
                            </a:xfrm>
                            <a:prstGeom prst="roundRect">
                              <a:avLst/>
                            </a:prstGeom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roundrect w14:anchorId="27351CAD" id="Rectangle: Rounded Corners 22" o:spid="_x0000_s1026" style="position:absolute;margin-left:154.15pt;margin-top:1.2pt;width:23.1pt;height:15.1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" fillcolor="white [3201]" strokecolor="black [3200]" strokeweight="1pt">
                    <v:stroke joinstyle="miter"/>
                  </v:roundrect>
                </w:pict>
              </mc:Fallback>
            </mc:AlternateContent>
          </w:r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Jenis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Kelamin</w:t>
          </w:r>
          <w:proofErr w:type="spellEnd"/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r w:rsidRPr="00B7701D">
            <w:rPr>
              <w:rFonts w:ascii="Times New Roman" w:hAnsi="Times New Roman" w:cs="Times New Roman"/>
              <w:sz w:val="24"/>
              <w:szCs w:val="24"/>
            </w:rPr>
            <w:tab/>
          </w:r>
          <w:r w:rsidRPr="00B7701D">
            <w:rPr>
              <w:rFonts w:ascii="Times New Roman" w:hAnsi="Times New Roman" w:cs="Times New Roman"/>
              <w:sz w:val="24"/>
              <w:szCs w:val="24"/>
            </w:rPr>
            <w:tab/>
            <w:t xml:space="preserve">: </w:t>
          </w:r>
          <w:proofErr w:type="gramStart"/>
          <w:r w:rsidRPr="00B7701D">
            <w:rPr>
              <w:rFonts w:ascii="Times New Roman" w:hAnsi="Times New Roman" w:cs="Times New Roman"/>
              <w:sz w:val="24"/>
              <w:szCs w:val="24"/>
            </w:rPr>
            <w:tab/>
            <w:t xml:space="preserve">  Laki</w:t>
          </w:r>
          <w:proofErr w:type="gramEnd"/>
          <w:r w:rsidRPr="00B7701D">
            <w:rPr>
              <w:rFonts w:ascii="Times New Roman" w:hAnsi="Times New Roman" w:cs="Times New Roman"/>
              <w:sz w:val="24"/>
              <w:szCs w:val="24"/>
            </w:rPr>
            <w:t>-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laki</w:t>
          </w:r>
          <w:proofErr w:type="spellEnd"/>
        </w:p>
        <w:p w14:paraId="0949BEE0" w14:textId="77777777" w:rsidR="00B7701D" w:rsidRPr="00B7701D" w:rsidRDefault="00B7701D" w:rsidP="00B7701D">
          <w:pPr>
            <w:pStyle w:val="ListParagraph"/>
            <w:spacing w:line="480" w:lineRule="auto"/>
            <w:ind w:left="3600"/>
            <w:jc w:val="both"/>
            <w:rPr>
              <w:rFonts w:ascii="Times New Roman" w:hAnsi="Times New Roman" w:cs="Times New Roman"/>
              <w:sz w:val="24"/>
              <w:szCs w:val="24"/>
            </w:rPr>
          </w:pPr>
          <w:r w:rsidRPr="00B7701D">
            <w:rPr>
              <w:rFonts w:ascii="Times New Roman" w:hAnsi="Times New Roman" w:cs="Times New Roman"/>
              <w:noProof/>
              <w:sz w:val="24"/>
              <w:szCs w:val="24"/>
            </w:rPr>
            <mc:AlternateContent>
              <mc:Choice Requires="wps">
                <w:drawing>
                  <wp:anchor distT="0" distB="0" distL="114300" distR="114300" simplePos="0" relativeHeight="251660288" behindDoc="0" locked="0" layoutInCell="1" allowOverlap="1" wp14:anchorId="2A2345BE" wp14:editId="26374D89">
                    <wp:simplePos x="0" y="0"/>
                    <wp:positionH relativeFrom="column">
                      <wp:posOffset>1972310</wp:posOffset>
                    </wp:positionH>
                    <wp:positionV relativeFrom="paragraph">
                      <wp:posOffset>20320</wp:posOffset>
                    </wp:positionV>
                    <wp:extent cx="293370" cy="191770"/>
                    <wp:effectExtent l="0" t="0" r="11430" b="17780"/>
                    <wp:wrapNone/>
                    <wp:docPr id="693251637" name="Rectangle: Rounded Corners 23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/>
                          <wps:spPr>
                            <a:xfrm>
                              <a:off x="0" y="0"/>
                              <a:ext cx="293370" cy="191770"/>
                            </a:xfrm>
                            <a:prstGeom prst="roundRect">
                              <a:avLst/>
                            </a:prstGeom>
                            <a:solidFill>
                              <a:sysClr val="window" lastClr="FFFFFF"/>
                            </a:solidFill>
                            <a:ln w="12700" cap="flat" cmpd="sng" algn="ctr">
                              <a:solidFill>
                                <a:sysClr val="windowText" lastClr="000000"/>
                              </a:solidFill>
                              <a:prstDash val="solid"/>
                              <a:miter lim="800000"/>
                            </a:ln>
                            <a:effectLst/>
                          </wps:spPr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roundrect w14:anchorId="3F9F7C90" id="Rectangle: Rounded Corners 23" o:spid="_x0000_s1026" style="position:absolute;margin-left:155.3pt;margin-top:1.6pt;width:23.1pt;height:15.1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" fillcolor="window" strokecolor="windowText" strokeweight="1pt">
                    <v:stroke joinstyle="miter"/>
                  </v:roundrect>
                </w:pict>
              </mc:Fallback>
            </mc:AlternateContent>
          </w:r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  Perempuan</w:t>
          </w:r>
        </w:p>
        <w:p w14:paraId="6D2C4B13" w14:textId="77777777" w:rsidR="00B7701D" w:rsidRPr="00B7701D" w:rsidRDefault="00B7701D" w:rsidP="00B7701D">
          <w:pPr>
            <w:pStyle w:val="ListParagraph"/>
            <w:numPr>
              <w:ilvl w:val="0"/>
              <w:numId w:val="34"/>
            </w:numPr>
            <w:spacing w:line="480" w:lineRule="auto"/>
            <w:jc w:val="both"/>
            <w:rPr>
              <w:rFonts w:ascii="Times New Roman" w:hAnsi="Times New Roman" w:cs="Times New Roman"/>
              <w:sz w:val="24"/>
              <w:szCs w:val="24"/>
            </w:rPr>
          </w:pPr>
          <w:r w:rsidRPr="00B7701D">
            <w:rPr>
              <w:rFonts w:ascii="Times New Roman" w:hAnsi="Times New Roman" w:cs="Times New Roman"/>
              <w:noProof/>
              <w:sz w:val="24"/>
              <w:szCs w:val="24"/>
            </w:rPr>
            <mc:AlternateContent>
              <mc:Choice Requires="wps">
                <w:drawing>
                  <wp:anchor distT="0" distB="0" distL="114300" distR="114300" simplePos="0" relativeHeight="251661312" behindDoc="0" locked="0" layoutInCell="1" allowOverlap="1" wp14:anchorId="32A64D7F" wp14:editId="30F7DAFA">
                    <wp:simplePos x="0" y="0"/>
                    <wp:positionH relativeFrom="column">
                      <wp:posOffset>1965325</wp:posOffset>
                    </wp:positionH>
                    <wp:positionV relativeFrom="paragraph">
                      <wp:posOffset>9525</wp:posOffset>
                    </wp:positionV>
                    <wp:extent cx="293511" cy="191911"/>
                    <wp:effectExtent l="0" t="0" r="11430" b="17780"/>
                    <wp:wrapNone/>
                    <wp:docPr id="1525976972" name="Rectangle: Rounded Corners 24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/>
                          <wps:spPr>
                            <a:xfrm>
                              <a:off x="0" y="0"/>
                              <a:ext cx="293511" cy="191911"/>
                            </a:xfrm>
                            <a:prstGeom prst="roundRect">
                              <a:avLst/>
                            </a:prstGeom>
                            <a:solidFill>
                              <a:sysClr val="window" lastClr="FFFFFF"/>
                            </a:solidFill>
                            <a:ln w="12700" cap="flat" cmpd="sng" algn="ctr">
                              <a:solidFill>
                                <a:sysClr val="windowText" lastClr="000000"/>
                              </a:solidFill>
                              <a:prstDash val="solid"/>
                              <a:miter lim="800000"/>
                            </a:ln>
                            <a:effectLst/>
                          </wps:spPr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roundrect w14:anchorId="27E4D2F0" id="Rectangle: Rounded Corners 24" o:spid="_x0000_s1026" style="position:absolute;margin-left:154.75pt;margin-top:.75pt;width:23.1pt;height:15.1pt;z-index:2516613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" fillcolor="window" strokecolor="windowText" strokeweight="1pt">
                    <v:stroke joinstyle="miter"/>
                  </v:roundrect>
                </w:pict>
              </mc:Fallback>
            </mc:AlternateConten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Pedidikan</w:t>
          </w:r>
          <w:proofErr w:type="spellEnd"/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Terakhir</w:t>
          </w:r>
          <w:proofErr w:type="spellEnd"/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r w:rsidRPr="00B7701D">
            <w:rPr>
              <w:rFonts w:ascii="Times New Roman" w:hAnsi="Times New Roman" w:cs="Times New Roman"/>
              <w:sz w:val="24"/>
              <w:szCs w:val="24"/>
            </w:rPr>
            <w:tab/>
            <w:t>:</w:t>
          </w:r>
          <w:proofErr w:type="gramStart"/>
          <w:r w:rsidRPr="00B7701D">
            <w:rPr>
              <w:rFonts w:ascii="Times New Roman" w:hAnsi="Times New Roman" w:cs="Times New Roman"/>
              <w:sz w:val="24"/>
              <w:szCs w:val="24"/>
            </w:rPr>
            <w:tab/>
            <w:t xml:space="preserve">  SMP</w:t>
          </w:r>
          <w:proofErr w:type="gramEnd"/>
        </w:p>
        <w:p w14:paraId="5748FE7A" w14:textId="77777777" w:rsidR="00B7701D" w:rsidRPr="00B7701D" w:rsidRDefault="00B7701D" w:rsidP="00B7701D">
          <w:pPr>
            <w:pStyle w:val="ListParagraph"/>
            <w:spacing w:line="480" w:lineRule="auto"/>
            <w:ind w:left="3600"/>
            <w:jc w:val="both"/>
            <w:rPr>
              <w:rFonts w:ascii="Times New Roman" w:hAnsi="Times New Roman" w:cs="Times New Roman"/>
              <w:sz w:val="24"/>
              <w:szCs w:val="24"/>
            </w:rPr>
          </w:pPr>
          <w:r w:rsidRPr="00B7701D">
            <w:rPr>
              <w:rFonts w:ascii="Times New Roman" w:hAnsi="Times New Roman" w:cs="Times New Roman"/>
              <w:noProof/>
              <w:sz w:val="24"/>
              <w:szCs w:val="24"/>
            </w:rPr>
            <mc:AlternateContent>
              <mc:Choice Requires="wps">
                <w:drawing>
                  <wp:anchor distT="0" distB="0" distL="114300" distR="114300" simplePos="0" relativeHeight="251662336" behindDoc="0" locked="0" layoutInCell="1" allowOverlap="1" wp14:anchorId="2F987A7E" wp14:editId="07A00D2B">
                    <wp:simplePos x="0" y="0"/>
                    <wp:positionH relativeFrom="column">
                      <wp:posOffset>1965960</wp:posOffset>
                    </wp:positionH>
                    <wp:positionV relativeFrom="paragraph">
                      <wp:posOffset>10160</wp:posOffset>
                    </wp:positionV>
                    <wp:extent cx="293511" cy="191911"/>
                    <wp:effectExtent l="0" t="0" r="11430" b="17780"/>
                    <wp:wrapNone/>
                    <wp:docPr id="1248648517" name="Rectangle: Rounded Corners 25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/>
                          <wps:spPr>
                            <a:xfrm>
                              <a:off x="0" y="0"/>
                              <a:ext cx="293511" cy="191911"/>
                            </a:xfrm>
                            <a:prstGeom prst="roundRect">
                              <a:avLst/>
                            </a:prstGeom>
                            <a:solidFill>
                              <a:sysClr val="window" lastClr="FFFFFF"/>
                            </a:solidFill>
                            <a:ln w="12700" cap="flat" cmpd="sng" algn="ctr">
                              <a:solidFill>
                                <a:sysClr val="windowText" lastClr="000000"/>
                              </a:solidFill>
                              <a:prstDash val="solid"/>
                              <a:miter lim="800000"/>
                            </a:ln>
                            <a:effectLst/>
                          </wps:spPr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roundrect w14:anchorId="46C7748A" id="Rectangle: Rounded Corners 25" o:spid="_x0000_s1026" style="position:absolute;margin-left:154.8pt;margin-top:.8pt;width:23.1pt;height:15.1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" fillcolor="window" strokecolor="windowText" strokeweight="1pt">
                    <v:stroke joinstyle="miter"/>
                  </v:roundrect>
                </w:pict>
              </mc:Fallback>
            </mc:AlternateContent>
          </w:r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  SMA/SMK</w:t>
          </w:r>
          <w:r w:rsidRPr="00B7701D">
            <w:rPr>
              <w:rFonts w:ascii="Times New Roman" w:hAnsi="Times New Roman" w:cs="Times New Roman"/>
              <w:sz w:val="24"/>
              <w:szCs w:val="24"/>
            </w:rPr>
            <w:tab/>
          </w:r>
        </w:p>
        <w:p w14:paraId="265781C9" w14:textId="77777777" w:rsidR="00B7701D" w:rsidRPr="00B7701D" w:rsidRDefault="00B7701D" w:rsidP="00B7701D">
          <w:pPr>
            <w:pStyle w:val="ListParagraph"/>
            <w:numPr>
              <w:ilvl w:val="0"/>
              <w:numId w:val="34"/>
            </w:numPr>
            <w:spacing w:line="480" w:lineRule="auto"/>
            <w:jc w:val="both"/>
            <w:rPr>
              <w:rFonts w:ascii="Times New Roman" w:hAnsi="Times New Roman" w:cs="Times New Roman"/>
              <w:sz w:val="24"/>
              <w:szCs w:val="24"/>
            </w:rPr>
          </w:pPr>
          <w:r w:rsidRPr="00B7701D">
            <w:rPr>
              <w:rFonts w:ascii="Times New Roman" w:hAnsi="Times New Roman" w:cs="Times New Roman"/>
              <w:noProof/>
              <w:sz w:val="24"/>
              <w:szCs w:val="24"/>
            </w:rPr>
            <mc:AlternateContent>
              <mc:Choice Requires="wps">
                <w:drawing>
                  <wp:anchor distT="0" distB="0" distL="114300" distR="114300" simplePos="0" relativeHeight="251666432" behindDoc="0" locked="0" layoutInCell="1" allowOverlap="1" wp14:anchorId="2225D27C" wp14:editId="2008AACD">
                    <wp:simplePos x="0" y="0"/>
                    <wp:positionH relativeFrom="column">
                      <wp:posOffset>1971675</wp:posOffset>
                    </wp:positionH>
                    <wp:positionV relativeFrom="paragraph">
                      <wp:posOffset>7620</wp:posOffset>
                    </wp:positionV>
                    <wp:extent cx="293511" cy="191911"/>
                    <wp:effectExtent l="0" t="0" r="11430" b="17780"/>
                    <wp:wrapNone/>
                    <wp:docPr id="737031480" name="Rectangle: Rounded Corners 28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/>
                          <wps:spPr>
                            <a:xfrm>
                              <a:off x="0" y="0"/>
                              <a:ext cx="293511" cy="191911"/>
                            </a:xfrm>
                            <a:prstGeom prst="roundRect">
                              <a:avLst/>
                            </a:prstGeom>
                            <a:solidFill>
                              <a:sysClr val="window" lastClr="FFFFFF"/>
                            </a:solidFill>
                            <a:ln w="12700" cap="flat" cmpd="sng" algn="ctr">
                              <a:solidFill>
                                <a:sysClr val="windowText" lastClr="000000"/>
                              </a:solidFill>
                              <a:prstDash val="solid"/>
                              <a:miter lim="800000"/>
                            </a:ln>
                            <a:effectLst/>
                          </wps:spPr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roundrect w14:anchorId="1AE4B452" id="Rectangle: Rounded Corners 28" o:spid="_x0000_s1026" style="position:absolute;margin-left:155.25pt;margin-top:.6pt;width:23.1pt;height:15.1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" fillcolor="window" strokecolor="windowText" strokeweight="1pt">
                    <v:stroke joinstyle="miter"/>
                  </v:roundrect>
                </w:pict>
              </mc:Fallback>
            </mc:AlternateConten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Umur</w:t>
          </w:r>
          <w:proofErr w:type="spellEnd"/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r w:rsidRPr="00B7701D">
            <w:rPr>
              <w:rFonts w:ascii="Times New Roman" w:hAnsi="Times New Roman" w:cs="Times New Roman"/>
              <w:sz w:val="24"/>
              <w:szCs w:val="24"/>
            </w:rPr>
            <w:tab/>
          </w:r>
          <w:r w:rsidRPr="00B7701D">
            <w:rPr>
              <w:rFonts w:ascii="Times New Roman" w:hAnsi="Times New Roman" w:cs="Times New Roman"/>
              <w:sz w:val="24"/>
              <w:szCs w:val="24"/>
            </w:rPr>
            <w:tab/>
          </w:r>
          <w:r w:rsidRPr="00B7701D">
            <w:rPr>
              <w:rFonts w:ascii="Times New Roman" w:hAnsi="Times New Roman" w:cs="Times New Roman"/>
              <w:sz w:val="24"/>
              <w:szCs w:val="24"/>
            </w:rPr>
            <w:tab/>
            <w:t>:</w:t>
          </w:r>
          <w:proofErr w:type="gramStart"/>
          <w:r w:rsidRPr="00B7701D">
            <w:rPr>
              <w:rFonts w:ascii="Times New Roman" w:hAnsi="Times New Roman" w:cs="Times New Roman"/>
              <w:sz w:val="24"/>
              <w:szCs w:val="24"/>
            </w:rPr>
            <w:tab/>
            <w:t xml:space="preserve">  20</w:t>
          </w:r>
          <w:proofErr w:type="gramEnd"/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 - 30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Tahun</w:t>
          </w:r>
          <w:proofErr w:type="spellEnd"/>
        </w:p>
        <w:p w14:paraId="061AD257" w14:textId="77777777" w:rsidR="00B7701D" w:rsidRPr="00B7701D" w:rsidRDefault="00B7701D" w:rsidP="00B7701D">
          <w:pPr>
            <w:pStyle w:val="ListParagraph"/>
            <w:numPr>
              <w:ilvl w:val="0"/>
              <w:numId w:val="35"/>
            </w:numPr>
            <w:spacing w:line="480" w:lineRule="auto"/>
            <w:jc w:val="both"/>
            <w:rPr>
              <w:rFonts w:ascii="Times New Roman" w:hAnsi="Times New Roman" w:cs="Times New Roman"/>
              <w:sz w:val="24"/>
              <w:szCs w:val="24"/>
            </w:rPr>
          </w:pPr>
          <w:r w:rsidRPr="00B7701D">
            <w:rPr>
              <w:rFonts w:ascii="Times New Roman" w:hAnsi="Times New Roman" w:cs="Times New Roman"/>
              <w:noProof/>
              <w:sz w:val="24"/>
              <w:szCs w:val="24"/>
            </w:rPr>
            <mc:AlternateContent>
              <mc:Choice Requires="wps">
                <w:drawing>
                  <wp:anchor distT="0" distB="0" distL="114300" distR="114300" simplePos="0" relativeHeight="251665408" behindDoc="0" locked="0" layoutInCell="1" allowOverlap="1" wp14:anchorId="078D4674" wp14:editId="51D48AA9">
                    <wp:simplePos x="0" y="0"/>
                    <wp:positionH relativeFrom="column">
                      <wp:posOffset>1965960</wp:posOffset>
                    </wp:positionH>
                    <wp:positionV relativeFrom="paragraph">
                      <wp:posOffset>8255</wp:posOffset>
                    </wp:positionV>
                    <wp:extent cx="293511" cy="191911"/>
                    <wp:effectExtent l="0" t="0" r="11430" b="17780"/>
                    <wp:wrapNone/>
                    <wp:docPr id="1251576461" name="Rectangle: Rounded Corners 29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/>
                          <wps:spPr>
                            <a:xfrm>
                              <a:off x="0" y="0"/>
                              <a:ext cx="293511" cy="191911"/>
                            </a:xfrm>
                            <a:prstGeom prst="roundRect">
                              <a:avLst/>
                            </a:prstGeom>
                            <a:solidFill>
                              <a:sysClr val="window" lastClr="FFFFFF"/>
                            </a:solidFill>
                            <a:ln w="12700" cap="flat" cmpd="sng" algn="ctr">
                              <a:solidFill>
                                <a:sysClr val="windowText" lastClr="000000"/>
                              </a:solidFill>
                              <a:prstDash val="solid"/>
                              <a:miter lim="800000"/>
                            </a:ln>
                            <a:effectLst/>
                          </wps:spPr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roundrect w14:anchorId="378606BF" id="Rectangle: Rounded Corners 29" o:spid="_x0000_s1026" style="position:absolute;margin-left:154.8pt;margin-top:.65pt;width:23.1pt;height:15.1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" fillcolor="window" strokecolor="windowText" strokeweight="1pt">
                    <v:stroke joinstyle="miter"/>
                  </v:roundrect>
                </w:pict>
              </mc:Fallback>
            </mc:AlternateContent>
          </w:r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- 40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Tahun</w:t>
          </w:r>
          <w:proofErr w:type="spellEnd"/>
        </w:p>
        <w:p w14:paraId="4E0410AC" w14:textId="77777777" w:rsidR="00B7701D" w:rsidRPr="00B7701D" w:rsidRDefault="00B7701D" w:rsidP="00B7701D">
          <w:pPr>
            <w:spacing w:line="480" w:lineRule="auto"/>
            <w:ind w:left="3720"/>
            <w:jc w:val="both"/>
          </w:pPr>
          <w:r w:rsidRPr="00B7701D"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3360" behindDoc="0" locked="0" layoutInCell="1" allowOverlap="1" wp14:anchorId="61D849E9" wp14:editId="41986BA7">
                    <wp:simplePos x="0" y="0"/>
                    <wp:positionH relativeFrom="column">
                      <wp:posOffset>1967230</wp:posOffset>
                    </wp:positionH>
                    <wp:positionV relativeFrom="paragraph">
                      <wp:posOffset>9525</wp:posOffset>
                    </wp:positionV>
                    <wp:extent cx="293511" cy="191911"/>
                    <wp:effectExtent l="0" t="0" r="11430" b="17780"/>
                    <wp:wrapNone/>
                    <wp:docPr id="2139787919" name="Rectangle: Rounded Corners 30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/>
                          <wps:spPr>
                            <a:xfrm>
                              <a:off x="0" y="0"/>
                              <a:ext cx="293511" cy="191911"/>
                            </a:xfrm>
                            <a:prstGeom prst="roundRect">
                              <a:avLst/>
                            </a:prstGeom>
                            <a:solidFill>
                              <a:sysClr val="window" lastClr="FFFFFF"/>
                            </a:solidFill>
                            <a:ln w="12700" cap="flat" cmpd="sng" algn="ctr">
                              <a:solidFill>
                                <a:sysClr val="windowText" lastClr="000000"/>
                              </a:solidFill>
                              <a:prstDash val="solid"/>
                              <a:miter lim="800000"/>
                            </a:ln>
                            <a:effectLst/>
                          </wps:spPr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roundrect w14:anchorId="4665C295" id="Rectangle: Rounded Corners 30" o:spid="_x0000_s1026" style="position:absolute;margin-left:154.9pt;margin-top:.75pt;width:23.1pt;height:15.1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" fillcolor="window" strokecolor="windowText" strokeweight="1pt">
                    <v:stroke joinstyle="miter"/>
                  </v:roundrect>
                </w:pict>
              </mc:Fallback>
            </mc:AlternateContent>
          </w:r>
          <w:r w:rsidRPr="00B7701D">
            <w:t xml:space="preserve">41 – 45 </w:t>
          </w:r>
          <w:proofErr w:type="spellStart"/>
          <w:r w:rsidRPr="00B7701D">
            <w:t>Tahun</w:t>
          </w:r>
          <w:proofErr w:type="spellEnd"/>
        </w:p>
        <w:p w14:paraId="0D0071C0" w14:textId="77777777" w:rsidR="00B7701D" w:rsidRPr="00B7701D" w:rsidRDefault="00B7701D" w:rsidP="00B7701D">
          <w:pPr>
            <w:spacing w:line="480" w:lineRule="auto"/>
            <w:ind w:left="3600"/>
            <w:jc w:val="both"/>
          </w:pPr>
          <w:r w:rsidRPr="00B7701D"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4384" behindDoc="0" locked="0" layoutInCell="1" allowOverlap="1" wp14:anchorId="0F66B0C0" wp14:editId="7197695F">
                    <wp:simplePos x="0" y="0"/>
                    <wp:positionH relativeFrom="column">
                      <wp:posOffset>1967230</wp:posOffset>
                    </wp:positionH>
                    <wp:positionV relativeFrom="paragraph">
                      <wp:posOffset>8255</wp:posOffset>
                    </wp:positionV>
                    <wp:extent cx="293511" cy="191911"/>
                    <wp:effectExtent l="0" t="0" r="11430" b="17780"/>
                    <wp:wrapNone/>
                    <wp:docPr id="97990409" name="Rectangle: Rounded Corners 31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/>
                          <wps:spPr>
                            <a:xfrm>
                              <a:off x="0" y="0"/>
                              <a:ext cx="293511" cy="191911"/>
                            </a:xfrm>
                            <a:prstGeom prst="roundRect">
                              <a:avLst/>
                            </a:prstGeom>
                            <a:solidFill>
                              <a:sysClr val="window" lastClr="FFFFFF"/>
                            </a:solidFill>
                            <a:ln w="12700" cap="flat" cmpd="sng" algn="ctr">
                              <a:solidFill>
                                <a:sysClr val="windowText" lastClr="000000"/>
                              </a:solidFill>
                              <a:prstDash val="solid"/>
                              <a:miter lim="800000"/>
                            </a:ln>
                            <a:effectLst/>
                          </wps:spPr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roundrect w14:anchorId="4476FE87" id="Rectangle: Rounded Corners 31" o:spid="_x0000_s1026" style="position:absolute;margin-left:154.9pt;margin-top:.65pt;width:23.1pt;height:15.1pt;z-index:25166438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" fillcolor="window" strokecolor="windowText" strokeweight="1pt">
                    <v:stroke joinstyle="miter"/>
                  </v:roundrect>
                </w:pict>
              </mc:Fallback>
            </mc:AlternateContent>
          </w:r>
          <w:r w:rsidRPr="00B7701D">
            <w:t xml:space="preserve">  &gt;45 </w:t>
          </w:r>
          <w:proofErr w:type="spellStart"/>
          <w:r w:rsidRPr="00B7701D">
            <w:t>Tahun</w:t>
          </w:r>
          <w:proofErr w:type="spellEnd"/>
        </w:p>
        <w:p w14:paraId="65188F5D" w14:textId="77777777" w:rsidR="00B7701D" w:rsidRPr="00B7701D" w:rsidRDefault="00B7701D" w:rsidP="00B7701D">
          <w:pPr>
            <w:jc w:val="both"/>
          </w:pPr>
          <w:r w:rsidRPr="00B7701D">
            <w:br w:type="page"/>
          </w:r>
        </w:p>
        <w:p w14:paraId="7A40E0F6" w14:textId="77777777" w:rsidR="00B7701D" w:rsidRPr="00B7701D" w:rsidRDefault="00B7701D" w:rsidP="00B7701D">
          <w:pPr>
            <w:spacing w:line="480" w:lineRule="auto"/>
            <w:jc w:val="both"/>
            <w:rPr>
              <w:b/>
              <w:bCs/>
            </w:rPr>
          </w:pPr>
          <w:r w:rsidRPr="00B7701D">
            <w:rPr>
              <w:b/>
              <w:bCs/>
            </w:rPr>
            <w:lastRenderedPageBreak/>
            <w:t>KUESIONER PENELITIAN</w:t>
          </w:r>
        </w:p>
        <w:p w14:paraId="26033913" w14:textId="77777777" w:rsidR="00B7701D" w:rsidRPr="00B7701D" w:rsidRDefault="00B7701D" w:rsidP="00B7701D">
          <w:pPr>
            <w:pStyle w:val="ListParagraph"/>
            <w:numPr>
              <w:ilvl w:val="0"/>
              <w:numId w:val="37"/>
            </w:numPr>
            <w:spacing w:line="480" w:lineRule="auto"/>
            <w:jc w:val="both"/>
            <w:rPr>
              <w:rFonts w:ascii="Times New Roman" w:hAnsi="Times New Roman" w:cs="Times New Roman"/>
              <w:sz w:val="24"/>
              <w:szCs w:val="24"/>
            </w:rPr>
          </w:pPr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Mohon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dengan</w:t>
          </w:r>
          <w:proofErr w:type="spellEnd"/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hormat</w:t>
          </w:r>
          <w:proofErr w:type="spellEnd"/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 dan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kesediaan</w:t>
          </w:r>
          <w:proofErr w:type="spellEnd"/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 Bapak/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ibu</w:t>
          </w:r>
          <w:proofErr w:type="spellEnd"/>
          <w:r w:rsidRPr="00B7701D">
            <w:rPr>
              <w:rFonts w:ascii="Times New Roman" w:hAnsi="Times New Roman" w:cs="Times New Roman"/>
              <w:sz w:val="24"/>
              <w:szCs w:val="24"/>
            </w:rPr>
            <w:t>/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sdr</w:t>
          </w:r>
          <w:proofErr w:type="spellEnd"/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untuk</w:t>
          </w:r>
          <w:proofErr w:type="spellEnd"/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menanggapi</w:t>
          </w:r>
          <w:proofErr w:type="spellEnd"/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seluruh</w:t>
          </w:r>
          <w:proofErr w:type="spellEnd"/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pertanyaan</w:t>
          </w:r>
          <w:proofErr w:type="spellEnd"/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 yang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ada</w:t>
          </w:r>
          <w:proofErr w:type="spellEnd"/>
          <w:r w:rsidRPr="00B7701D">
            <w:rPr>
              <w:rFonts w:ascii="Times New Roman" w:hAnsi="Times New Roman" w:cs="Times New Roman"/>
              <w:sz w:val="24"/>
              <w:szCs w:val="24"/>
            </w:rPr>
            <w:t>.</w:t>
          </w:r>
        </w:p>
        <w:p w14:paraId="64B1638B" w14:textId="77777777" w:rsidR="00B7701D" w:rsidRPr="00B7701D" w:rsidRDefault="00B7701D" w:rsidP="00B7701D">
          <w:pPr>
            <w:pStyle w:val="ListParagraph"/>
            <w:numPr>
              <w:ilvl w:val="0"/>
              <w:numId w:val="37"/>
            </w:numPr>
            <w:spacing w:line="480" w:lineRule="auto"/>
            <w:jc w:val="both"/>
            <w:rPr>
              <w:rFonts w:ascii="Times New Roman" w:hAnsi="Times New Roman" w:cs="Times New Roman"/>
              <w:sz w:val="24"/>
              <w:szCs w:val="24"/>
            </w:rPr>
          </w:pPr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Beri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tanda</w:t>
          </w:r>
          <w:proofErr w:type="spellEnd"/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 check list (√) pada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kolom</w:t>
          </w:r>
          <w:proofErr w:type="spellEnd"/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 yang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tersedia</w:t>
          </w:r>
          <w:proofErr w:type="spellEnd"/>
          <w:r w:rsidRPr="00B7701D">
            <w:rPr>
              <w:rFonts w:ascii="Times New Roman" w:hAnsi="Times New Roman" w:cs="Times New Roman"/>
              <w:sz w:val="24"/>
              <w:szCs w:val="24"/>
            </w:rPr>
            <w:t>.</w:t>
          </w:r>
        </w:p>
        <w:p w14:paraId="0444BCF1" w14:textId="77777777" w:rsidR="00B7701D" w:rsidRPr="00B7701D" w:rsidRDefault="00B7701D" w:rsidP="00B7701D">
          <w:pPr>
            <w:pStyle w:val="ListParagraph"/>
            <w:numPr>
              <w:ilvl w:val="0"/>
              <w:numId w:val="37"/>
            </w:numPr>
            <w:spacing w:line="480" w:lineRule="auto"/>
            <w:jc w:val="both"/>
            <w:rPr>
              <w:rFonts w:ascii="Times New Roman" w:hAnsi="Times New Roman" w:cs="Times New Roman"/>
              <w:sz w:val="24"/>
              <w:szCs w:val="24"/>
            </w:rPr>
          </w:pPr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Ada 5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alternatif</w:t>
          </w:r>
          <w:proofErr w:type="spellEnd"/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jawaban</w:t>
          </w:r>
          <w:proofErr w:type="spellEnd"/>
        </w:p>
        <w:p w14:paraId="5C111D2D" w14:textId="77777777" w:rsidR="00B7701D" w:rsidRPr="00B7701D" w:rsidRDefault="00B7701D" w:rsidP="00B7701D">
          <w:pPr>
            <w:pStyle w:val="ListParagraph"/>
            <w:spacing w:line="480" w:lineRule="auto"/>
            <w:jc w:val="both"/>
            <w:rPr>
              <w:rFonts w:ascii="Times New Roman" w:hAnsi="Times New Roman" w:cs="Times New Roman"/>
              <w:sz w:val="24"/>
              <w:szCs w:val="24"/>
            </w:rPr>
          </w:pPr>
          <w:r w:rsidRPr="00B7701D">
            <w:rPr>
              <w:rFonts w:ascii="Times New Roman" w:hAnsi="Times New Roman" w:cs="Times New Roman"/>
              <w:sz w:val="24"/>
              <w:szCs w:val="24"/>
            </w:rPr>
            <w:t>SS</w:t>
          </w:r>
          <w:r w:rsidRPr="00B7701D">
            <w:rPr>
              <w:rFonts w:ascii="Times New Roman" w:hAnsi="Times New Roman" w:cs="Times New Roman"/>
              <w:sz w:val="24"/>
              <w:szCs w:val="24"/>
            </w:rPr>
            <w:tab/>
            <w:t xml:space="preserve">: Sangat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Setuju</w:t>
          </w:r>
          <w:proofErr w:type="spellEnd"/>
        </w:p>
        <w:p w14:paraId="179926F5" w14:textId="77777777" w:rsidR="00B7701D" w:rsidRPr="00B7701D" w:rsidRDefault="00B7701D" w:rsidP="00B7701D">
          <w:pPr>
            <w:pStyle w:val="ListParagraph"/>
            <w:spacing w:line="480" w:lineRule="auto"/>
            <w:jc w:val="both"/>
            <w:rPr>
              <w:rFonts w:ascii="Times New Roman" w:hAnsi="Times New Roman" w:cs="Times New Roman"/>
              <w:sz w:val="24"/>
              <w:szCs w:val="24"/>
            </w:rPr>
          </w:pPr>
          <w:r w:rsidRPr="00B7701D">
            <w:rPr>
              <w:rFonts w:ascii="Times New Roman" w:hAnsi="Times New Roman" w:cs="Times New Roman"/>
              <w:sz w:val="24"/>
              <w:szCs w:val="24"/>
            </w:rPr>
            <w:t>S</w:t>
          </w:r>
          <w:r w:rsidRPr="00B7701D">
            <w:rPr>
              <w:rFonts w:ascii="Times New Roman" w:hAnsi="Times New Roman" w:cs="Times New Roman"/>
              <w:sz w:val="24"/>
              <w:szCs w:val="24"/>
            </w:rPr>
            <w:tab/>
            <w:t xml:space="preserve">: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Setuju</w:t>
          </w:r>
          <w:proofErr w:type="spellEnd"/>
        </w:p>
        <w:p w14:paraId="69785626" w14:textId="77777777" w:rsidR="00B7701D" w:rsidRPr="00B7701D" w:rsidRDefault="00B7701D" w:rsidP="00B7701D">
          <w:pPr>
            <w:pStyle w:val="ListParagraph"/>
            <w:spacing w:line="480" w:lineRule="auto"/>
            <w:jc w:val="both"/>
            <w:rPr>
              <w:rFonts w:ascii="Times New Roman" w:hAnsi="Times New Roman" w:cs="Times New Roman"/>
              <w:sz w:val="24"/>
              <w:szCs w:val="24"/>
            </w:rPr>
          </w:pPr>
          <w:r w:rsidRPr="00B7701D">
            <w:rPr>
              <w:rFonts w:ascii="Times New Roman" w:hAnsi="Times New Roman" w:cs="Times New Roman"/>
              <w:sz w:val="24"/>
              <w:szCs w:val="24"/>
            </w:rPr>
            <w:t>N</w:t>
          </w:r>
          <w:r w:rsidRPr="00B7701D">
            <w:rPr>
              <w:rFonts w:ascii="Times New Roman" w:hAnsi="Times New Roman" w:cs="Times New Roman"/>
              <w:sz w:val="24"/>
              <w:szCs w:val="24"/>
            </w:rPr>
            <w:tab/>
            <w:t xml:space="preserve">: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Netral</w:t>
          </w:r>
          <w:proofErr w:type="spellEnd"/>
          <w:r w:rsidRPr="00B7701D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</w:p>
        <w:p w14:paraId="488DE524" w14:textId="77777777" w:rsidR="00B7701D" w:rsidRPr="00B7701D" w:rsidRDefault="00B7701D" w:rsidP="00B7701D">
          <w:pPr>
            <w:pStyle w:val="ListParagraph"/>
            <w:spacing w:line="480" w:lineRule="auto"/>
            <w:jc w:val="both"/>
            <w:rPr>
              <w:rFonts w:ascii="Times New Roman" w:hAnsi="Times New Roman" w:cs="Times New Roman"/>
              <w:sz w:val="24"/>
              <w:szCs w:val="24"/>
            </w:rPr>
          </w:pPr>
          <w:r w:rsidRPr="00B7701D">
            <w:rPr>
              <w:rFonts w:ascii="Times New Roman" w:hAnsi="Times New Roman" w:cs="Times New Roman"/>
              <w:sz w:val="24"/>
              <w:szCs w:val="24"/>
            </w:rPr>
            <w:t>TS</w:t>
          </w:r>
          <w:r w:rsidRPr="00B7701D">
            <w:rPr>
              <w:rFonts w:ascii="Times New Roman" w:hAnsi="Times New Roman" w:cs="Times New Roman"/>
              <w:sz w:val="24"/>
              <w:szCs w:val="24"/>
            </w:rPr>
            <w:tab/>
            <w:t xml:space="preserve">: Tidak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Setuju</w:t>
          </w:r>
          <w:proofErr w:type="spellEnd"/>
        </w:p>
        <w:p w14:paraId="069C8128" w14:textId="77777777" w:rsidR="00B7701D" w:rsidRPr="00B7701D" w:rsidRDefault="00B7701D" w:rsidP="00B7701D">
          <w:pPr>
            <w:pStyle w:val="ListParagraph"/>
            <w:spacing w:line="480" w:lineRule="auto"/>
            <w:jc w:val="both"/>
            <w:rPr>
              <w:rFonts w:ascii="Times New Roman" w:hAnsi="Times New Roman" w:cs="Times New Roman"/>
              <w:sz w:val="24"/>
              <w:szCs w:val="24"/>
            </w:rPr>
          </w:pPr>
          <w:r w:rsidRPr="00B7701D">
            <w:rPr>
              <w:rFonts w:ascii="Times New Roman" w:hAnsi="Times New Roman" w:cs="Times New Roman"/>
              <w:sz w:val="24"/>
              <w:szCs w:val="24"/>
            </w:rPr>
            <w:t>STS</w:t>
          </w:r>
          <w:r w:rsidRPr="00B7701D">
            <w:rPr>
              <w:rFonts w:ascii="Times New Roman" w:hAnsi="Times New Roman" w:cs="Times New Roman"/>
              <w:sz w:val="24"/>
              <w:szCs w:val="24"/>
            </w:rPr>
            <w:tab/>
            <w:t xml:space="preserve">: Sangat Tidak </w:t>
          </w:r>
          <w:proofErr w:type="spellStart"/>
          <w:r w:rsidRPr="00B7701D">
            <w:rPr>
              <w:rFonts w:ascii="Times New Roman" w:hAnsi="Times New Roman" w:cs="Times New Roman"/>
              <w:sz w:val="24"/>
              <w:szCs w:val="24"/>
            </w:rPr>
            <w:t>Setuju</w:t>
          </w:r>
          <w:proofErr w:type="spellEnd"/>
        </w:p>
        <w:p w14:paraId="3D137E4C" w14:textId="77777777" w:rsidR="00B7701D" w:rsidRPr="00B7701D" w:rsidRDefault="00B7701D" w:rsidP="00B7701D">
          <w:pPr>
            <w:jc w:val="both"/>
          </w:pPr>
          <w:r w:rsidRPr="00B7701D">
            <w:br w:type="page"/>
          </w:r>
        </w:p>
        <w:p w14:paraId="2FE10E3D" w14:textId="77777777" w:rsidR="00B7701D" w:rsidRPr="00B7701D" w:rsidRDefault="00B7701D" w:rsidP="00B7701D">
          <w:pPr>
            <w:pStyle w:val="Caption"/>
            <w:rPr>
              <w:rFonts w:ascii="Times New Roman" w:hAnsi="Times New Roman" w:cs="Times New Roman"/>
              <w:b/>
              <w:bCs/>
              <w:i w:val="0"/>
              <w:iCs w:val="0"/>
              <w:color w:val="auto"/>
              <w:sz w:val="24"/>
              <w:szCs w:val="24"/>
            </w:rPr>
          </w:pPr>
          <w:bookmarkStart w:id="5" w:name="_Toc142376659"/>
          <w:r w:rsidRPr="00B7701D">
            <w:rPr>
              <w:rFonts w:ascii="Times New Roman" w:hAnsi="Times New Roman" w:cs="Times New Roman"/>
              <w:b/>
              <w:bCs/>
              <w:i w:val="0"/>
              <w:iCs w:val="0"/>
              <w:color w:val="auto"/>
              <w:sz w:val="24"/>
              <w:szCs w:val="24"/>
            </w:rPr>
            <w:lastRenderedPageBreak/>
            <w:t xml:space="preserve">Lampiran </w:t>
          </w:r>
          <w:r w:rsidRPr="00B7701D">
            <w:rPr>
              <w:rFonts w:ascii="Times New Roman" w:hAnsi="Times New Roman" w:cs="Times New Roman"/>
              <w:b/>
              <w:bCs/>
              <w:i w:val="0"/>
              <w:iCs w:val="0"/>
              <w:color w:val="auto"/>
              <w:sz w:val="24"/>
              <w:szCs w:val="24"/>
            </w:rPr>
            <w:fldChar w:fldCharType="begin"/>
          </w:r>
          <w:r w:rsidRPr="00B7701D">
            <w:rPr>
              <w:rFonts w:ascii="Times New Roman" w:hAnsi="Times New Roman" w:cs="Times New Roman"/>
              <w:b/>
              <w:bCs/>
              <w:i w:val="0"/>
              <w:iCs w:val="0"/>
              <w:color w:val="auto"/>
              <w:sz w:val="24"/>
              <w:szCs w:val="24"/>
            </w:rPr>
            <w:instrText xml:space="preserve"> SEQ Lampiran \* ARABIC </w:instrText>
          </w:r>
          <w:r w:rsidRPr="00B7701D">
            <w:rPr>
              <w:rFonts w:ascii="Times New Roman" w:hAnsi="Times New Roman" w:cs="Times New Roman"/>
              <w:b/>
              <w:bCs/>
              <w:i w:val="0"/>
              <w:iCs w:val="0"/>
              <w:color w:val="auto"/>
              <w:sz w:val="24"/>
              <w:szCs w:val="24"/>
            </w:rPr>
            <w:fldChar w:fldCharType="separate"/>
          </w:r>
          <w:r w:rsidRPr="00B7701D">
            <w:rPr>
              <w:rFonts w:ascii="Times New Roman" w:hAnsi="Times New Roman" w:cs="Times New Roman"/>
              <w:b/>
              <w:bCs/>
              <w:i w:val="0"/>
              <w:iCs w:val="0"/>
              <w:noProof/>
              <w:color w:val="auto"/>
              <w:sz w:val="24"/>
              <w:szCs w:val="24"/>
            </w:rPr>
            <w:t>2</w:t>
          </w:r>
          <w:r w:rsidRPr="00B7701D">
            <w:rPr>
              <w:rFonts w:ascii="Times New Roman" w:hAnsi="Times New Roman" w:cs="Times New Roman"/>
              <w:b/>
              <w:bCs/>
              <w:i w:val="0"/>
              <w:iCs w:val="0"/>
              <w:color w:val="auto"/>
              <w:sz w:val="24"/>
              <w:szCs w:val="24"/>
            </w:rPr>
            <w:fldChar w:fldCharType="end"/>
          </w:r>
          <w:r w:rsidRPr="00B7701D">
            <w:rPr>
              <w:rFonts w:ascii="Times New Roman" w:hAnsi="Times New Roman" w:cs="Times New Roman"/>
              <w:b/>
              <w:bCs/>
              <w:i w:val="0"/>
              <w:iCs w:val="0"/>
              <w:color w:val="auto"/>
              <w:sz w:val="24"/>
              <w:szCs w:val="24"/>
            </w:rPr>
            <w:t xml:space="preserve"> </w:t>
          </w:r>
        </w:p>
        <w:p w14:paraId="67EC11D3" w14:textId="77777777" w:rsidR="00B7701D" w:rsidRPr="00B7701D" w:rsidRDefault="00B7701D" w:rsidP="00B7701D">
          <w:pPr>
            <w:pStyle w:val="Caption"/>
            <w:rPr>
              <w:rFonts w:ascii="Times New Roman" w:hAnsi="Times New Roman" w:cs="Times New Roman"/>
              <w:b/>
              <w:bCs/>
              <w:i w:val="0"/>
              <w:iCs w:val="0"/>
              <w:color w:val="auto"/>
              <w:sz w:val="24"/>
              <w:szCs w:val="24"/>
            </w:rPr>
          </w:pPr>
          <w:proofErr w:type="spellStart"/>
          <w:r w:rsidRPr="00B7701D">
            <w:rPr>
              <w:rFonts w:ascii="Times New Roman" w:hAnsi="Times New Roman" w:cs="Times New Roman"/>
              <w:b/>
              <w:bCs/>
              <w:i w:val="0"/>
              <w:iCs w:val="0"/>
              <w:color w:val="auto"/>
              <w:sz w:val="24"/>
              <w:szCs w:val="24"/>
            </w:rPr>
            <w:t>Pertanyaan</w:t>
          </w:r>
          <w:proofErr w:type="spellEnd"/>
          <w:r w:rsidRPr="00B7701D">
            <w:rPr>
              <w:rFonts w:ascii="Times New Roman" w:hAnsi="Times New Roman" w:cs="Times New Roman"/>
              <w:b/>
              <w:bCs/>
              <w:i w:val="0"/>
              <w:iCs w:val="0"/>
              <w:color w:val="auto"/>
              <w:sz w:val="24"/>
              <w:szCs w:val="24"/>
            </w:rPr>
            <w:t xml:space="preserve"> </w:t>
          </w:r>
          <w:proofErr w:type="spellStart"/>
          <w:r w:rsidRPr="00B7701D">
            <w:rPr>
              <w:rFonts w:ascii="Times New Roman" w:hAnsi="Times New Roman" w:cs="Times New Roman"/>
              <w:b/>
              <w:bCs/>
              <w:i w:val="0"/>
              <w:iCs w:val="0"/>
              <w:color w:val="auto"/>
              <w:sz w:val="24"/>
              <w:szCs w:val="24"/>
            </w:rPr>
            <w:t>Kuesioner</w:t>
          </w:r>
          <w:bookmarkEnd w:id="5"/>
          <w:proofErr w:type="spellEnd"/>
        </w:p>
        <w:p w14:paraId="6674B96C" w14:textId="77777777" w:rsidR="00B7701D" w:rsidRPr="00B7701D" w:rsidRDefault="00B7701D" w:rsidP="00B7701D">
          <w:pPr>
            <w:pStyle w:val="ListParagraph"/>
            <w:numPr>
              <w:ilvl w:val="0"/>
              <w:numId w:val="16"/>
            </w:numPr>
            <w:spacing w:line="240" w:lineRule="auto"/>
            <w:jc w:val="both"/>
            <w:rPr>
              <w:rFonts w:ascii="Times New Roman" w:hAnsi="Times New Roman" w:cs="Times New Roman"/>
              <w:b/>
              <w:bCs/>
              <w:sz w:val="24"/>
              <w:szCs w:val="24"/>
            </w:rPr>
          </w:pPr>
          <w:r w:rsidRPr="00B7701D">
            <w:rPr>
              <w:rFonts w:ascii="Times New Roman" w:hAnsi="Times New Roman" w:cs="Times New Roman"/>
              <w:b/>
              <w:bCs/>
              <w:sz w:val="24"/>
              <w:szCs w:val="24"/>
            </w:rPr>
            <w:t>Kinerja Karyawan (Y)</w:t>
          </w:r>
          <w:bookmarkStart w:id="6" w:name="_Hlk129034824"/>
        </w:p>
        <w:tbl>
          <w:tblPr>
            <w:tblStyle w:val="TableGrid"/>
            <w:tblW w:w="0" w:type="auto"/>
            <w:tblInd w:w="720" w:type="dxa"/>
            <w:tblLook w:val="04A0" w:firstRow="1" w:lastRow="0" w:firstColumn="1" w:lastColumn="0" w:noHBand="0" w:noVBand="1"/>
          </w:tblPr>
          <w:tblGrid>
            <w:gridCol w:w="551"/>
            <w:gridCol w:w="3686"/>
            <w:gridCol w:w="567"/>
            <w:gridCol w:w="567"/>
            <w:gridCol w:w="567"/>
            <w:gridCol w:w="567"/>
            <w:gridCol w:w="630"/>
          </w:tblGrid>
          <w:tr w:rsidR="00B7701D" w:rsidRPr="00B7701D" w14:paraId="5604E4B8" w14:textId="77777777" w:rsidTr="004859D6">
            <w:trPr>
              <w:trHeight w:val="430"/>
            </w:trPr>
            <w:tc>
              <w:tcPr>
                <w:tcW w:w="551" w:type="dxa"/>
                <w:vMerge w:val="restart"/>
              </w:tcPr>
              <w:p w14:paraId="26FA420C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bookmarkStart w:id="7" w:name="_Hlk136724266"/>
                <w:r w:rsidRPr="00B7701D">
                  <w:rPr>
                    <w:rFonts w:ascii="Times New Roman" w:hAnsi="Times New Roman" w:cs="Times New Roman"/>
                  </w:rPr>
                  <w:t>No</w:t>
                </w:r>
              </w:p>
            </w:tc>
            <w:tc>
              <w:tcPr>
                <w:tcW w:w="3686" w:type="dxa"/>
                <w:vMerge w:val="restart"/>
              </w:tcPr>
              <w:p w14:paraId="69C489B8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ertanyaan</w:t>
                </w:r>
                <w:proofErr w:type="spellEnd"/>
              </w:p>
            </w:tc>
            <w:tc>
              <w:tcPr>
                <w:tcW w:w="2898" w:type="dxa"/>
                <w:gridSpan w:val="5"/>
              </w:tcPr>
              <w:p w14:paraId="33E43CFF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proofErr w:type="spellStart"/>
                <w:r w:rsidRPr="00B7701D">
                  <w:rPr>
                    <w:rFonts w:ascii="Times New Roman" w:hAnsi="Times New Roman" w:cs="Times New Roman"/>
                  </w:rPr>
                  <w:t>Tanggapan</w:t>
                </w:r>
                <w:proofErr w:type="spellEnd"/>
              </w:p>
            </w:tc>
          </w:tr>
          <w:tr w:rsidR="00B7701D" w:rsidRPr="00B7701D" w14:paraId="057531EB" w14:textId="77777777" w:rsidTr="004859D6">
            <w:trPr>
              <w:trHeight w:val="311"/>
            </w:trPr>
            <w:tc>
              <w:tcPr>
                <w:tcW w:w="551" w:type="dxa"/>
                <w:vMerge/>
              </w:tcPr>
              <w:p w14:paraId="14C737C5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3686" w:type="dxa"/>
                <w:vMerge/>
              </w:tcPr>
              <w:p w14:paraId="39B33AA3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2BDD504A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ST</w:t>
                </w:r>
              </w:p>
            </w:tc>
            <w:tc>
              <w:tcPr>
                <w:tcW w:w="567" w:type="dxa"/>
              </w:tcPr>
              <w:p w14:paraId="645DEEE3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S</w:t>
                </w:r>
              </w:p>
            </w:tc>
            <w:tc>
              <w:tcPr>
                <w:tcW w:w="567" w:type="dxa"/>
              </w:tcPr>
              <w:p w14:paraId="02A269AA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N</w:t>
                </w:r>
              </w:p>
            </w:tc>
            <w:tc>
              <w:tcPr>
                <w:tcW w:w="567" w:type="dxa"/>
              </w:tcPr>
              <w:p w14:paraId="2BBC4127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TS</w:t>
                </w:r>
              </w:p>
            </w:tc>
            <w:tc>
              <w:tcPr>
                <w:tcW w:w="630" w:type="dxa"/>
              </w:tcPr>
              <w:p w14:paraId="701C36F4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STS</w:t>
                </w:r>
              </w:p>
            </w:tc>
          </w:tr>
          <w:tr w:rsidR="00B7701D" w:rsidRPr="00B7701D" w14:paraId="2BA9A52A" w14:textId="77777777" w:rsidTr="004859D6">
            <w:tc>
              <w:tcPr>
                <w:tcW w:w="551" w:type="dxa"/>
              </w:tcPr>
              <w:p w14:paraId="7C08C0D6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1</w:t>
                </w:r>
              </w:p>
            </w:tc>
            <w:tc>
              <w:tcPr>
                <w:tcW w:w="3686" w:type="dxa"/>
              </w:tcPr>
              <w:p w14:paraId="76DAC1FB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sangat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mperhatik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kerapi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alam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bekerja</w:t>
                </w:r>
                <w:proofErr w:type="spellEnd"/>
              </w:p>
            </w:tc>
            <w:tc>
              <w:tcPr>
                <w:tcW w:w="567" w:type="dxa"/>
              </w:tcPr>
              <w:p w14:paraId="4150BE48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51A0B2FC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1CFF5DCB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0BBDEBF9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630" w:type="dxa"/>
              </w:tcPr>
              <w:p w14:paraId="10125DEA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</w:tr>
          <w:tr w:rsidR="00B7701D" w:rsidRPr="00B7701D" w14:paraId="39D50786" w14:textId="77777777" w:rsidTr="004859D6">
            <w:tc>
              <w:tcPr>
                <w:tcW w:w="551" w:type="dxa"/>
              </w:tcPr>
              <w:p w14:paraId="2631F6DB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2</w:t>
                </w:r>
              </w:p>
            </w:tc>
            <w:tc>
              <w:tcPr>
                <w:tcW w:w="3686" w:type="dxa"/>
              </w:tcPr>
              <w:p w14:paraId="65D7E4AE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lakuk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tugas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eng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teliti</w:t>
                </w:r>
                <w:proofErr w:type="spellEnd"/>
              </w:p>
            </w:tc>
            <w:tc>
              <w:tcPr>
                <w:tcW w:w="567" w:type="dxa"/>
              </w:tcPr>
              <w:p w14:paraId="266CDF19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39B78D89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51BD973C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715FCA29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630" w:type="dxa"/>
              </w:tcPr>
              <w:p w14:paraId="02DB8048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</w:tr>
          <w:tr w:rsidR="00B7701D" w:rsidRPr="00B7701D" w14:paraId="7819E409" w14:textId="77777777" w:rsidTr="004859D6">
            <w:tc>
              <w:tcPr>
                <w:tcW w:w="551" w:type="dxa"/>
              </w:tcPr>
              <w:p w14:paraId="3C8E7075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3</w:t>
                </w:r>
              </w:p>
            </w:tc>
            <w:tc>
              <w:tcPr>
                <w:tcW w:w="3686" w:type="dxa"/>
              </w:tcPr>
              <w:p w14:paraId="3F7CFBA4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nghindari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kesalah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alam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laksanak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tugas</w:t>
                </w:r>
                <w:proofErr w:type="spellEnd"/>
              </w:p>
            </w:tc>
            <w:tc>
              <w:tcPr>
                <w:tcW w:w="567" w:type="dxa"/>
              </w:tcPr>
              <w:p w14:paraId="38CE92D4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67E39718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212869E2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2672C7BD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630" w:type="dxa"/>
              </w:tcPr>
              <w:p w14:paraId="1C655FD3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</w:tr>
          <w:tr w:rsidR="00B7701D" w:rsidRPr="00B7701D" w14:paraId="216EDBE2" w14:textId="77777777" w:rsidTr="004859D6">
            <w:tc>
              <w:tcPr>
                <w:tcW w:w="551" w:type="dxa"/>
              </w:tcPr>
              <w:p w14:paraId="144E2AED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4</w:t>
                </w:r>
              </w:p>
            </w:tc>
            <w:tc>
              <w:tcPr>
                <w:tcW w:w="3686" w:type="dxa"/>
              </w:tcPr>
              <w:p w14:paraId="15D1911B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ngerjak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tugas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ecar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cepat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dan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tepat</w:t>
                </w:r>
                <w:proofErr w:type="spellEnd"/>
              </w:p>
            </w:tc>
            <w:tc>
              <w:tcPr>
                <w:tcW w:w="567" w:type="dxa"/>
              </w:tcPr>
              <w:p w14:paraId="23B86578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741969F5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0E02D325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1D6ADEBA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630" w:type="dxa"/>
              </w:tcPr>
              <w:p w14:paraId="27EF4676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</w:tr>
          <w:tr w:rsidR="00B7701D" w:rsidRPr="00B7701D" w14:paraId="330048A3" w14:textId="77777777" w:rsidTr="004859D6">
            <w:tc>
              <w:tcPr>
                <w:tcW w:w="551" w:type="dxa"/>
              </w:tcPr>
              <w:p w14:paraId="34F63DBA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5</w:t>
                </w:r>
              </w:p>
            </w:tc>
            <w:tc>
              <w:tcPr>
                <w:tcW w:w="3686" w:type="dxa"/>
              </w:tcPr>
              <w:p w14:paraId="65AACD21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elalu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ngerjak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ekerja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esuai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eng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erintah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yang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iberikan</w:t>
                </w:r>
                <w:proofErr w:type="spellEnd"/>
              </w:p>
            </w:tc>
            <w:tc>
              <w:tcPr>
                <w:tcW w:w="567" w:type="dxa"/>
              </w:tcPr>
              <w:p w14:paraId="648C4C8B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75615D5D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3347B611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612078A0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630" w:type="dxa"/>
              </w:tcPr>
              <w:p w14:paraId="35C072C9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</w:tr>
          <w:tr w:rsidR="00B7701D" w:rsidRPr="00B7701D" w14:paraId="18C0223A" w14:textId="77777777" w:rsidTr="004859D6">
            <w:tc>
              <w:tcPr>
                <w:tcW w:w="551" w:type="dxa"/>
              </w:tcPr>
              <w:p w14:paraId="2CEF50DC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6</w:t>
                </w:r>
              </w:p>
            </w:tc>
            <w:tc>
              <w:tcPr>
                <w:tcW w:w="3686" w:type="dxa"/>
              </w:tcPr>
              <w:p w14:paraId="73FDD1E0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elalu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ngerjak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ekerja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eng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baik</w:t>
                </w:r>
                <w:proofErr w:type="spellEnd"/>
              </w:p>
            </w:tc>
            <w:tc>
              <w:tcPr>
                <w:tcW w:w="567" w:type="dxa"/>
              </w:tcPr>
              <w:p w14:paraId="6B6962ED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4505154F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6F0F513C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39AC6D53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630" w:type="dxa"/>
              </w:tcPr>
              <w:p w14:paraId="26EACCD0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</w:tr>
          <w:tr w:rsidR="00B7701D" w:rsidRPr="00B7701D" w14:paraId="31BA9846" w14:textId="77777777" w:rsidTr="004859D6">
            <w:tc>
              <w:tcPr>
                <w:tcW w:w="551" w:type="dxa"/>
              </w:tcPr>
              <w:p w14:paraId="1DEDDCAB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7</w:t>
                </w:r>
              </w:p>
            </w:tc>
            <w:tc>
              <w:tcPr>
                <w:tcW w:w="3686" w:type="dxa"/>
              </w:tcPr>
              <w:p w14:paraId="49375E8B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elalu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bertanggung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jawab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atas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keputus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yang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iambil</w:t>
                </w:r>
                <w:proofErr w:type="spellEnd"/>
              </w:p>
            </w:tc>
            <w:tc>
              <w:tcPr>
                <w:tcW w:w="567" w:type="dxa"/>
              </w:tcPr>
              <w:p w14:paraId="6C32CCD7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73E945D8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5729657B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6A26FCD1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630" w:type="dxa"/>
              </w:tcPr>
              <w:p w14:paraId="74BDD5A9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</w:tr>
          <w:tr w:rsidR="00B7701D" w:rsidRPr="00B7701D" w14:paraId="5EECCDFD" w14:textId="77777777" w:rsidTr="004859D6">
            <w:tc>
              <w:tcPr>
                <w:tcW w:w="551" w:type="dxa"/>
              </w:tcPr>
              <w:p w14:paraId="5E709436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8</w:t>
                </w:r>
              </w:p>
            </w:tc>
            <w:tc>
              <w:tcPr>
                <w:tcW w:w="3686" w:type="dxa"/>
              </w:tcPr>
              <w:p w14:paraId="1FF2D334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elalu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berhubung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baik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eng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esam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rek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kerj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aupu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ke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atasan</w:t>
                </w:r>
                <w:proofErr w:type="spellEnd"/>
              </w:p>
            </w:tc>
            <w:tc>
              <w:tcPr>
                <w:tcW w:w="567" w:type="dxa"/>
              </w:tcPr>
              <w:p w14:paraId="419D47D5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49D99D55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3C758F62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050A83B6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630" w:type="dxa"/>
              </w:tcPr>
              <w:p w14:paraId="7F6BA02D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</w:tr>
          <w:tr w:rsidR="00B7701D" w:rsidRPr="00B7701D" w14:paraId="7CBBAB9F" w14:textId="77777777" w:rsidTr="004859D6">
            <w:tc>
              <w:tcPr>
                <w:tcW w:w="551" w:type="dxa"/>
              </w:tcPr>
              <w:p w14:paraId="3DA755A0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9</w:t>
                </w:r>
              </w:p>
            </w:tc>
            <w:tc>
              <w:tcPr>
                <w:tcW w:w="3686" w:type="dxa"/>
              </w:tcPr>
              <w:p w14:paraId="578CB87C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ampu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bekerj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am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eng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kompak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eng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rek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kerja</w:t>
                </w:r>
                <w:proofErr w:type="spellEnd"/>
              </w:p>
            </w:tc>
            <w:tc>
              <w:tcPr>
                <w:tcW w:w="567" w:type="dxa"/>
              </w:tcPr>
              <w:p w14:paraId="4C8E5353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0B1F6EAC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4FE575F4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30EAF7B2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630" w:type="dxa"/>
              </w:tcPr>
              <w:p w14:paraId="412D2A47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</w:tr>
          <w:tr w:rsidR="00B7701D" w:rsidRPr="00B7701D" w14:paraId="7C1CA594" w14:textId="77777777" w:rsidTr="004859D6">
            <w:tc>
              <w:tcPr>
                <w:tcW w:w="551" w:type="dxa"/>
              </w:tcPr>
              <w:p w14:paraId="46B3FE0E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10</w:t>
                </w:r>
              </w:p>
            </w:tc>
            <w:tc>
              <w:tcPr>
                <w:tcW w:w="3686" w:type="dxa"/>
              </w:tcPr>
              <w:p w14:paraId="02262C57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elalu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mberik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ide-ide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untuk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ncapai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tuju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erusahaan</w:t>
                </w:r>
                <w:proofErr w:type="spellEnd"/>
              </w:p>
            </w:tc>
            <w:tc>
              <w:tcPr>
                <w:tcW w:w="567" w:type="dxa"/>
              </w:tcPr>
              <w:p w14:paraId="0D7FC380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797BBA53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1AA7F52B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38754591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630" w:type="dxa"/>
              </w:tcPr>
              <w:p w14:paraId="05FAA871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</w:tr>
          <w:tr w:rsidR="00B7701D" w:rsidRPr="00B7701D" w14:paraId="51C867DF" w14:textId="77777777" w:rsidTr="004859D6">
            <w:tc>
              <w:tcPr>
                <w:tcW w:w="551" w:type="dxa"/>
              </w:tcPr>
              <w:p w14:paraId="7209173F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11</w:t>
                </w:r>
              </w:p>
            </w:tc>
            <w:tc>
              <w:tcPr>
                <w:tcW w:w="3686" w:type="dxa"/>
              </w:tcPr>
              <w:p w14:paraId="61CDCF16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berusah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bekerj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lebih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baik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lagi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ketik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kinerj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ay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nuru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ataupu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ningkat</w:t>
                </w:r>
                <w:proofErr w:type="spellEnd"/>
              </w:p>
            </w:tc>
            <w:tc>
              <w:tcPr>
                <w:tcW w:w="567" w:type="dxa"/>
              </w:tcPr>
              <w:p w14:paraId="2F8E5AEE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0343316F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43CC220D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567" w:type="dxa"/>
              </w:tcPr>
              <w:p w14:paraId="09432572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  <w:tc>
              <w:tcPr>
                <w:tcW w:w="630" w:type="dxa"/>
              </w:tcPr>
              <w:p w14:paraId="70002CED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</w:p>
            </w:tc>
          </w:tr>
          <w:bookmarkEnd w:id="7"/>
        </w:tbl>
        <w:p w14:paraId="1045C5E2" w14:textId="77777777" w:rsidR="00B7701D" w:rsidRPr="00B7701D" w:rsidRDefault="00B7701D" w:rsidP="00B7701D">
          <w:pPr>
            <w:pStyle w:val="ListParagraph"/>
            <w:spacing w:line="480" w:lineRule="auto"/>
            <w:jc w:val="both"/>
            <w:rPr>
              <w:rFonts w:ascii="Times New Roman" w:hAnsi="Times New Roman" w:cs="Times New Roman"/>
              <w:b/>
              <w:bCs/>
              <w:sz w:val="24"/>
              <w:szCs w:val="24"/>
            </w:rPr>
          </w:pPr>
        </w:p>
        <w:bookmarkEnd w:id="6"/>
        <w:p w14:paraId="5FC529D8" w14:textId="77777777" w:rsidR="00B7701D" w:rsidRPr="00B7701D" w:rsidRDefault="00B7701D" w:rsidP="00B7701D">
          <w:pPr>
            <w:pStyle w:val="ListParagraph"/>
            <w:numPr>
              <w:ilvl w:val="0"/>
              <w:numId w:val="16"/>
            </w:numPr>
            <w:jc w:val="both"/>
            <w:rPr>
              <w:rFonts w:ascii="Times New Roman" w:hAnsi="Times New Roman" w:cs="Times New Roman"/>
              <w:b/>
              <w:bCs/>
              <w:i/>
              <w:iCs/>
              <w:sz w:val="24"/>
              <w:szCs w:val="24"/>
            </w:rPr>
          </w:pPr>
          <w:r w:rsidRPr="00B7701D">
            <w:rPr>
              <w:rFonts w:ascii="Times New Roman" w:hAnsi="Times New Roman" w:cs="Times New Roman"/>
              <w:b/>
              <w:bCs/>
              <w:i/>
              <w:iCs/>
              <w:sz w:val="24"/>
              <w:szCs w:val="24"/>
            </w:rPr>
            <w:t xml:space="preserve">Organization Citizenship </w:t>
          </w:r>
          <w:proofErr w:type="spellStart"/>
          <w:r w:rsidRPr="00B7701D">
            <w:rPr>
              <w:rFonts w:ascii="Times New Roman" w:hAnsi="Times New Roman" w:cs="Times New Roman"/>
              <w:b/>
              <w:bCs/>
              <w:i/>
              <w:iCs/>
              <w:sz w:val="24"/>
              <w:szCs w:val="24"/>
            </w:rPr>
            <w:t>Behavior</w:t>
          </w:r>
          <w:proofErr w:type="spellEnd"/>
          <w:r w:rsidRPr="00B7701D">
            <w:rPr>
              <w:rFonts w:ascii="Times New Roman" w:hAnsi="Times New Roman" w:cs="Times New Roman"/>
              <w:b/>
              <w:bCs/>
              <w:i/>
              <w:iCs/>
              <w:sz w:val="24"/>
              <w:szCs w:val="24"/>
            </w:rPr>
            <w:t xml:space="preserve"> (OCB) </w:t>
          </w:r>
          <w:r w:rsidRPr="00B7701D">
            <w:rPr>
              <w:rFonts w:ascii="Times New Roman" w:hAnsi="Times New Roman" w:cs="Times New Roman"/>
              <w:b/>
              <w:bCs/>
              <w:sz w:val="24"/>
              <w:szCs w:val="24"/>
            </w:rPr>
            <w:t>(X</w:t>
          </w:r>
          <w:r w:rsidRPr="00B7701D">
            <w:rPr>
              <w:rFonts w:ascii="Times New Roman" w:hAnsi="Times New Roman" w:cs="Times New Roman"/>
              <w:b/>
              <w:bCs/>
              <w:sz w:val="24"/>
              <w:szCs w:val="24"/>
              <w:vertAlign w:val="subscript"/>
            </w:rPr>
            <w:t>1</w:t>
          </w:r>
          <w:r w:rsidRPr="00B7701D">
            <w:rPr>
              <w:rFonts w:ascii="Times New Roman" w:hAnsi="Times New Roman" w:cs="Times New Roman"/>
              <w:b/>
              <w:bCs/>
              <w:sz w:val="24"/>
              <w:szCs w:val="24"/>
            </w:rPr>
            <w:t>)</w:t>
          </w:r>
        </w:p>
        <w:tbl>
          <w:tblPr>
            <w:tblStyle w:val="TableGrid"/>
            <w:tblW w:w="0" w:type="auto"/>
            <w:tblInd w:w="720" w:type="dxa"/>
            <w:tblLook w:val="04A0" w:firstRow="1" w:lastRow="0" w:firstColumn="1" w:lastColumn="0" w:noHBand="0" w:noVBand="1"/>
          </w:tblPr>
          <w:tblGrid>
            <w:gridCol w:w="551"/>
            <w:gridCol w:w="3686"/>
            <w:gridCol w:w="567"/>
            <w:gridCol w:w="567"/>
            <w:gridCol w:w="567"/>
            <w:gridCol w:w="567"/>
            <w:gridCol w:w="630"/>
          </w:tblGrid>
          <w:tr w:rsidR="00B7701D" w:rsidRPr="00B7701D" w14:paraId="20A0B052" w14:textId="77777777" w:rsidTr="004859D6">
            <w:trPr>
              <w:trHeight w:val="430"/>
            </w:trPr>
            <w:tc>
              <w:tcPr>
                <w:tcW w:w="551" w:type="dxa"/>
                <w:vMerge w:val="restart"/>
              </w:tcPr>
              <w:p w14:paraId="29E32CE5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No</w:t>
                </w:r>
              </w:p>
            </w:tc>
            <w:tc>
              <w:tcPr>
                <w:tcW w:w="3686" w:type="dxa"/>
                <w:vMerge w:val="restart"/>
              </w:tcPr>
              <w:p w14:paraId="0B3E167A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ertanyaan</w:t>
                </w:r>
                <w:proofErr w:type="spellEnd"/>
              </w:p>
            </w:tc>
            <w:tc>
              <w:tcPr>
                <w:tcW w:w="2898" w:type="dxa"/>
                <w:gridSpan w:val="5"/>
              </w:tcPr>
              <w:p w14:paraId="67F0EC28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proofErr w:type="spellStart"/>
                <w:r w:rsidRPr="00B7701D">
                  <w:rPr>
                    <w:rFonts w:ascii="Times New Roman" w:hAnsi="Times New Roman" w:cs="Times New Roman"/>
                  </w:rPr>
                  <w:t>Tanggapan</w:t>
                </w:r>
                <w:proofErr w:type="spellEnd"/>
              </w:p>
            </w:tc>
          </w:tr>
          <w:tr w:rsidR="00B7701D" w:rsidRPr="00B7701D" w14:paraId="059FCE95" w14:textId="77777777" w:rsidTr="004859D6">
            <w:trPr>
              <w:trHeight w:val="311"/>
            </w:trPr>
            <w:tc>
              <w:tcPr>
                <w:tcW w:w="551" w:type="dxa"/>
                <w:vMerge/>
              </w:tcPr>
              <w:p w14:paraId="4F9901F2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3686" w:type="dxa"/>
                <w:vMerge/>
              </w:tcPr>
              <w:p w14:paraId="3BEC77AE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79B83516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ST</w:t>
                </w:r>
              </w:p>
            </w:tc>
            <w:tc>
              <w:tcPr>
                <w:tcW w:w="567" w:type="dxa"/>
              </w:tcPr>
              <w:p w14:paraId="2AD975E5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S</w:t>
                </w:r>
              </w:p>
            </w:tc>
            <w:tc>
              <w:tcPr>
                <w:tcW w:w="567" w:type="dxa"/>
              </w:tcPr>
              <w:p w14:paraId="738C910E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N</w:t>
                </w:r>
              </w:p>
            </w:tc>
            <w:tc>
              <w:tcPr>
                <w:tcW w:w="567" w:type="dxa"/>
              </w:tcPr>
              <w:p w14:paraId="72A5AF22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TS</w:t>
                </w:r>
              </w:p>
            </w:tc>
            <w:tc>
              <w:tcPr>
                <w:tcW w:w="630" w:type="dxa"/>
              </w:tcPr>
              <w:p w14:paraId="593C9EAA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STS</w:t>
                </w:r>
              </w:p>
            </w:tc>
          </w:tr>
          <w:tr w:rsidR="00B7701D" w:rsidRPr="00B7701D" w14:paraId="72303D50" w14:textId="77777777" w:rsidTr="004859D6">
            <w:tc>
              <w:tcPr>
                <w:tcW w:w="551" w:type="dxa"/>
              </w:tcPr>
              <w:p w14:paraId="5EC4D00B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1</w:t>
                </w:r>
              </w:p>
            </w:tc>
            <w:tc>
              <w:tcPr>
                <w:tcW w:w="3686" w:type="dxa"/>
              </w:tcPr>
              <w:p w14:paraId="3F6E0C64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uas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bekerj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karen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impin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ay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elalu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ndengar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keluh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ay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</w:p>
            </w:tc>
            <w:tc>
              <w:tcPr>
                <w:tcW w:w="567" w:type="dxa"/>
              </w:tcPr>
              <w:p w14:paraId="7BDE1C5C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12F2F2EE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0D5E5188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766A834D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630" w:type="dxa"/>
              </w:tcPr>
              <w:p w14:paraId="6F3C2A50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</w:tr>
          <w:tr w:rsidR="00B7701D" w:rsidRPr="00B7701D" w14:paraId="57ACB82D" w14:textId="77777777" w:rsidTr="004859D6">
            <w:tc>
              <w:tcPr>
                <w:tcW w:w="551" w:type="dxa"/>
              </w:tcPr>
              <w:p w14:paraId="3FAD28D0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2</w:t>
                </w:r>
              </w:p>
            </w:tc>
            <w:tc>
              <w:tcPr>
                <w:tcW w:w="3686" w:type="dxa"/>
              </w:tcPr>
              <w:p w14:paraId="71038C0D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uas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eng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embagi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wilayah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kerja</w:t>
                </w:r>
                <w:proofErr w:type="spellEnd"/>
              </w:p>
            </w:tc>
            <w:tc>
              <w:tcPr>
                <w:tcW w:w="567" w:type="dxa"/>
              </w:tcPr>
              <w:p w14:paraId="3020BC6B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72E92BB6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763ED2F6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63300C4B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630" w:type="dxa"/>
              </w:tcPr>
              <w:p w14:paraId="45548CDC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</w:tr>
          <w:tr w:rsidR="00B7701D" w:rsidRPr="00B7701D" w14:paraId="0B1D3155" w14:textId="77777777" w:rsidTr="004859D6">
            <w:tc>
              <w:tcPr>
                <w:tcW w:w="551" w:type="dxa"/>
              </w:tcPr>
              <w:p w14:paraId="1822718A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3</w:t>
                </w:r>
              </w:p>
            </w:tc>
            <w:tc>
              <w:tcPr>
                <w:tcW w:w="3686" w:type="dxa"/>
              </w:tcPr>
              <w:p w14:paraId="7C6A70C7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mpunyai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komitme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yang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tinggi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untuk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nyelesaik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ekerjaan</w:t>
                </w:r>
                <w:proofErr w:type="spellEnd"/>
              </w:p>
            </w:tc>
            <w:tc>
              <w:tcPr>
                <w:tcW w:w="567" w:type="dxa"/>
              </w:tcPr>
              <w:p w14:paraId="1A758499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296C9044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44E73A66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75B82FA5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630" w:type="dxa"/>
              </w:tcPr>
              <w:p w14:paraId="3608CFEB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</w:tr>
          <w:tr w:rsidR="00B7701D" w:rsidRPr="00B7701D" w14:paraId="2ABA483E" w14:textId="77777777" w:rsidTr="004859D6">
            <w:tc>
              <w:tcPr>
                <w:tcW w:w="551" w:type="dxa"/>
              </w:tcPr>
              <w:p w14:paraId="79FA3DE0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4</w:t>
                </w:r>
              </w:p>
            </w:tc>
            <w:tc>
              <w:tcPr>
                <w:tcW w:w="3686" w:type="dxa"/>
              </w:tcPr>
              <w:p w14:paraId="1024BCD4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adar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untuk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berlaku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baik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antar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esam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karyawan</w:t>
                </w:r>
              </w:p>
            </w:tc>
            <w:tc>
              <w:tcPr>
                <w:tcW w:w="567" w:type="dxa"/>
              </w:tcPr>
              <w:p w14:paraId="6C6CCDA1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251997AB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61DC5076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5C07BACC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630" w:type="dxa"/>
              </w:tcPr>
              <w:p w14:paraId="2F960E95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</w:tr>
          <w:tr w:rsidR="00B7701D" w:rsidRPr="00B7701D" w14:paraId="00F6FBFE" w14:textId="77777777" w:rsidTr="004859D6">
            <w:tc>
              <w:tcPr>
                <w:tcW w:w="551" w:type="dxa"/>
              </w:tcPr>
              <w:p w14:paraId="47722B65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lastRenderedPageBreak/>
                  <w:t>5</w:t>
                </w:r>
              </w:p>
            </w:tc>
            <w:tc>
              <w:tcPr>
                <w:tcW w:w="3686" w:type="dxa"/>
              </w:tcPr>
              <w:p w14:paraId="01F7965D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mpunyai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ifat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jujur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alam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laksanak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ekerjaan</w:t>
                </w:r>
                <w:proofErr w:type="spellEnd"/>
              </w:p>
            </w:tc>
            <w:tc>
              <w:tcPr>
                <w:tcW w:w="567" w:type="dxa"/>
              </w:tcPr>
              <w:p w14:paraId="12502B01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288E8834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7F0BFE44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0A266C92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630" w:type="dxa"/>
              </w:tcPr>
              <w:p w14:paraId="7F1FC5DF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</w:tr>
          <w:tr w:rsidR="00B7701D" w:rsidRPr="00B7701D" w14:paraId="6B8F6FA8" w14:textId="77777777" w:rsidTr="004859D6">
            <w:tc>
              <w:tcPr>
                <w:tcW w:w="551" w:type="dxa"/>
              </w:tcPr>
              <w:p w14:paraId="1E2DFC0B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6</w:t>
                </w:r>
              </w:p>
            </w:tc>
            <w:tc>
              <w:tcPr>
                <w:tcW w:w="3686" w:type="dxa"/>
              </w:tcPr>
              <w:p w14:paraId="652AF162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sangat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terbuk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alam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bekerja</w:t>
                </w:r>
                <w:proofErr w:type="spellEnd"/>
              </w:p>
            </w:tc>
            <w:tc>
              <w:tcPr>
                <w:tcW w:w="567" w:type="dxa"/>
              </w:tcPr>
              <w:p w14:paraId="3B7B3B91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01A90EAF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4DA4FD5B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4D986539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630" w:type="dxa"/>
              </w:tcPr>
              <w:p w14:paraId="6A7026DA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</w:tr>
          <w:tr w:rsidR="00B7701D" w:rsidRPr="00B7701D" w14:paraId="1963BEC4" w14:textId="77777777" w:rsidTr="004859D6">
            <w:tc>
              <w:tcPr>
                <w:tcW w:w="551" w:type="dxa"/>
              </w:tcPr>
              <w:p w14:paraId="78BB6089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7</w:t>
                </w:r>
              </w:p>
            </w:tc>
            <w:tc>
              <w:tcPr>
                <w:tcW w:w="3686" w:type="dxa"/>
              </w:tcPr>
              <w:p w14:paraId="4773662C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mpunyai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otivasi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yang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tinggi</w:t>
                </w:r>
                <w:proofErr w:type="spellEnd"/>
              </w:p>
            </w:tc>
            <w:tc>
              <w:tcPr>
                <w:tcW w:w="567" w:type="dxa"/>
              </w:tcPr>
              <w:p w14:paraId="3123904F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3C63F6DF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6202B07C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1C397F55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630" w:type="dxa"/>
              </w:tcPr>
              <w:p w14:paraId="64D6A423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</w:tr>
          <w:tr w:rsidR="00B7701D" w:rsidRPr="00B7701D" w14:paraId="4EDE3A9A" w14:textId="77777777" w:rsidTr="004859D6">
            <w:tc>
              <w:tcPr>
                <w:tcW w:w="551" w:type="dxa"/>
              </w:tcPr>
              <w:p w14:paraId="229A15D5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8</w:t>
                </w:r>
              </w:p>
            </w:tc>
            <w:tc>
              <w:tcPr>
                <w:tcW w:w="3686" w:type="dxa"/>
              </w:tcPr>
              <w:p w14:paraId="0C4461CD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impin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elalu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mbantu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ay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isaat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kesulitan</w:t>
                </w:r>
                <w:proofErr w:type="spellEnd"/>
              </w:p>
            </w:tc>
            <w:tc>
              <w:tcPr>
                <w:tcW w:w="567" w:type="dxa"/>
              </w:tcPr>
              <w:p w14:paraId="3668ABA6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688DBF4B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20F07EBC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453AA7A5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630" w:type="dxa"/>
              </w:tcPr>
              <w:p w14:paraId="763E4B5E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</w:tr>
          <w:tr w:rsidR="00B7701D" w:rsidRPr="00B7701D" w14:paraId="4EBF460C" w14:textId="77777777" w:rsidTr="004859D6">
            <w:tc>
              <w:tcPr>
                <w:tcW w:w="551" w:type="dxa"/>
              </w:tcPr>
              <w:p w14:paraId="3E7AFDB0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9</w:t>
                </w:r>
              </w:p>
            </w:tc>
            <w:tc>
              <w:tcPr>
                <w:tcW w:w="3686" w:type="dxa"/>
              </w:tcPr>
              <w:p w14:paraId="0F631751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impin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ay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bersikap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hangat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dan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mbin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ras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aling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ercay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</w:p>
            </w:tc>
            <w:tc>
              <w:tcPr>
                <w:tcW w:w="567" w:type="dxa"/>
              </w:tcPr>
              <w:p w14:paraId="678231C0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08BB7CDA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1BB17277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01810CB6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630" w:type="dxa"/>
              </w:tcPr>
              <w:p w14:paraId="4ED14E8D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</w:tr>
          <w:tr w:rsidR="00B7701D" w:rsidRPr="00B7701D" w14:paraId="5E58A470" w14:textId="77777777" w:rsidTr="004859D6">
            <w:tc>
              <w:tcPr>
                <w:tcW w:w="551" w:type="dxa"/>
              </w:tcPr>
              <w:p w14:paraId="1AEF22F6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10</w:t>
                </w:r>
              </w:p>
            </w:tc>
            <w:tc>
              <w:tcPr>
                <w:tcW w:w="3686" w:type="dxa"/>
              </w:tcPr>
              <w:p w14:paraId="631D00B8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harus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nerapk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hubung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yang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terjali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antar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atas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eng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karyawan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aupu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antar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karyawan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eng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karyawan</w:t>
                </w:r>
              </w:p>
            </w:tc>
            <w:tc>
              <w:tcPr>
                <w:tcW w:w="567" w:type="dxa"/>
              </w:tcPr>
              <w:p w14:paraId="6AB18C60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3863308B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504A0D07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43E298CA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630" w:type="dxa"/>
              </w:tcPr>
              <w:p w14:paraId="670C4FA7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</w:tr>
        </w:tbl>
        <w:p w14:paraId="09A956AD" w14:textId="77777777" w:rsidR="00B7701D" w:rsidRPr="00B7701D" w:rsidRDefault="00B7701D" w:rsidP="00B7701D">
          <w:pPr>
            <w:ind w:left="360"/>
            <w:jc w:val="both"/>
          </w:pPr>
        </w:p>
        <w:p w14:paraId="406ED33C" w14:textId="77777777" w:rsidR="00B7701D" w:rsidRPr="00B7701D" w:rsidRDefault="00B7701D" w:rsidP="00B7701D">
          <w:pPr>
            <w:pStyle w:val="ListParagraph"/>
            <w:numPr>
              <w:ilvl w:val="0"/>
              <w:numId w:val="16"/>
            </w:numPr>
            <w:jc w:val="both"/>
            <w:rPr>
              <w:rFonts w:ascii="Times New Roman" w:hAnsi="Times New Roman" w:cs="Times New Roman"/>
              <w:sz w:val="24"/>
              <w:szCs w:val="24"/>
            </w:rPr>
          </w:pPr>
          <w:r w:rsidRPr="00B7701D">
            <w:rPr>
              <w:rFonts w:ascii="Times New Roman" w:hAnsi="Times New Roman" w:cs="Times New Roman"/>
              <w:b/>
              <w:bCs/>
              <w:i/>
              <w:iCs/>
              <w:sz w:val="24"/>
              <w:szCs w:val="24"/>
            </w:rPr>
            <w:t xml:space="preserve">Human Relations </w:t>
          </w:r>
          <w:r w:rsidRPr="00B7701D">
            <w:rPr>
              <w:rFonts w:ascii="Times New Roman" w:hAnsi="Times New Roman" w:cs="Times New Roman"/>
              <w:b/>
              <w:bCs/>
              <w:sz w:val="24"/>
              <w:szCs w:val="24"/>
            </w:rPr>
            <w:t>(X</w:t>
          </w:r>
          <w:r w:rsidRPr="00B7701D">
            <w:rPr>
              <w:rFonts w:ascii="Times New Roman" w:hAnsi="Times New Roman" w:cs="Times New Roman"/>
              <w:b/>
              <w:bCs/>
              <w:sz w:val="24"/>
              <w:szCs w:val="24"/>
              <w:vertAlign w:val="subscript"/>
            </w:rPr>
            <w:t>2</w:t>
          </w:r>
          <w:r w:rsidRPr="00B7701D">
            <w:rPr>
              <w:rFonts w:ascii="Times New Roman" w:hAnsi="Times New Roman" w:cs="Times New Roman"/>
              <w:b/>
              <w:bCs/>
              <w:sz w:val="24"/>
              <w:szCs w:val="24"/>
            </w:rPr>
            <w:t>)</w:t>
          </w:r>
        </w:p>
        <w:tbl>
          <w:tblPr>
            <w:tblStyle w:val="TableGrid"/>
            <w:tblW w:w="0" w:type="auto"/>
            <w:tblInd w:w="720" w:type="dxa"/>
            <w:tblLook w:val="04A0" w:firstRow="1" w:lastRow="0" w:firstColumn="1" w:lastColumn="0" w:noHBand="0" w:noVBand="1"/>
          </w:tblPr>
          <w:tblGrid>
            <w:gridCol w:w="551"/>
            <w:gridCol w:w="3686"/>
            <w:gridCol w:w="567"/>
            <w:gridCol w:w="567"/>
            <w:gridCol w:w="567"/>
            <w:gridCol w:w="567"/>
            <w:gridCol w:w="630"/>
          </w:tblGrid>
          <w:tr w:rsidR="00B7701D" w:rsidRPr="00B7701D" w14:paraId="3D3192B8" w14:textId="77777777" w:rsidTr="004859D6">
            <w:trPr>
              <w:trHeight w:val="430"/>
            </w:trPr>
            <w:tc>
              <w:tcPr>
                <w:tcW w:w="551" w:type="dxa"/>
                <w:vMerge w:val="restart"/>
              </w:tcPr>
              <w:p w14:paraId="76AA7AF6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No</w:t>
                </w:r>
              </w:p>
            </w:tc>
            <w:tc>
              <w:tcPr>
                <w:tcW w:w="3686" w:type="dxa"/>
                <w:vMerge w:val="restart"/>
              </w:tcPr>
              <w:p w14:paraId="053C2B3A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ertanyaan</w:t>
                </w:r>
                <w:proofErr w:type="spellEnd"/>
              </w:p>
            </w:tc>
            <w:tc>
              <w:tcPr>
                <w:tcW w:w="2898" w:type="dxa"/>
                <w:gridSpan w:val="5"/>
              </w:tcPr>
              <w:p w14:paraId="70530D49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proofErr w:type="spellStart"/>
                <w:r w:rsidRPr="00B7701D">
                  <w:rPr>
                    <w:rFonts w:ascii="Times New Roman" w:hAnsi="Times New Roman" w:cs="Times New Roman"/>
                  </w:rPr>
                  <w:t>Tanggapan</w:t>
                </w:r>
                <w:proofErr w:type="spellEnd"/>
              </w:p>
            </w:tc>
          </w:tr>
          <w:tr w:rsidR="00B7701D" w:rsidRPr="00B7701D" w14:paraId="0269C5A9" w14:textId="77777777" w:rsidTr="004859D6">
            <w:trPr>
              <w:trHeight w:val="311"/>
            </w:trPr>
            <w:tc>
              <w:tcPr>
                <w:tcW w:w="551" w:type="dxa"/>
                <w:vMerge/>
              </w:tcPr>
              <w:p w14:paraId="31D67795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3686" w:type="dxa"/>
                <w:vMerge/>
              </w:tcPr>
              <w:p w14:paraId="0BB667B3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6FB4E5F6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ST</w:t>
                </w:r>
              </w:p>
            </w:tc>
            <w:tc>
              <w:tcPr>
                <w:tcW w:w="567" w:type="dxa"/>
              </w:tcPr>
              <w:p w14:paraId="09E70774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S</w:t>
                </w:r>
              </w:p>
            </w:tc>
            <w:tc>
              <w:tcPr>
                <w:tcW w:w="567" w:type="dxa"/>
              </w:tcPr>
              <w:p w14:paraId="7F15B4FE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N</w:t>
                </w:r>
              </w:p>
            </w:tc>
            <w:tc>
              <w:tcPr>
                <w:tcW w:w="567" w:type="dxa"/>
              </w:tcPr>
              <w:p w14:paraId="7ECD7BE4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TS</w:t>
                </w:r>
              </w:p>
            </w:tc>
            <w:tc>
              <w:tcPr>
                <w:tcW w:w="630" w:type="dxa"/>
              </w:tcPr>
              <w:p w14:paraId="2C16D157" w14:textId="77777777" w:rsidR="00B7701D" w:rsidRPr="00B7701D" w:rsidRDefault="00B7701D" w:rsidP="004859D6">
                <w:pPr>
                  <w:pStyle w:val="ListParagraph"/>
                  <w:ind w:left="0"/>
                  <w:jc w:val="center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STS</w:t>
                </w:r>
              </w:p>
            </w:tc>
          </w:tr>
          <w:tr w:rsidR="00B7701D" w:rsidRPr="00B7701D" w14:paraId="0CC34F46" w14:textId="77777777" w:rsidTr="004859D6">
            <w:tc>
              <w:tcPr>
                <w:tcW w:w="551" w:type="dxa"/>
              </w:tcPr>
              <w:p w14:paraId="2ED089B6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1</w:t>
                </w:r>
              </w:p>
            </w:tc>
            <w:tc>
              <w:tcPr>
                <w:tcW w:w="3686" w:type="dxa"/>
              </w:tcPr>
              <w:p w14:paraId="113FD022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nerapk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rinsip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kerj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am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yang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tinggi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alam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ekerjaannya</w:t>
                </w:r>
                <w:proofErr w:type="spellEnd"/>
              </w:p>
            </w:tc>
            <w:tc>
              <w:tcPr>
                <w:tcW w:w="567" w:type="dxa"/>
              </w:tcPr>
              <w:p w14:paraId="582057A1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6BCEACED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72CD0072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3D971B76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630" w:type="dxa"/>
              </w:tcPr>
              <w:p w14:paraId="6905560E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</w:tr>
          <w:tr w:rsidR="00B7701D" w:rsidRPr="00B7701D" w14:paraId="6676CD56" w14:textId="77777777" w:rsidTr="004859D6">
            <w:tc>
              <w:tcPr>
                <w:tcW w:w="551" w:type="dxa"/>
              </w:tcPr>
              <w:p w14:paraId="3BC4F165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2</w:t>
                </w:r>
              </w:p>
            </w:tc>
            <w:tc>
              <w:tcPr>
                <w:tcW w:w="3686" w:type="dxa"/>
              </w:tcPr>
              <w:p w14:paraId="0D6D75AE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dan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rek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kerj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bekerjasam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alam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nyelesaik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ekerjaan</w:t>
                </w:r>
                <w:proofErr w:type="spellEnd"/>
              </w:p>
            </w:tc>
            <w:tc>
              <w:tcPr>
                <w:tcW w:w="567" w:type="dxa"/>
              </w:tcPr>
              <w:p w14:paraId="3B483A5A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5CF353A1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7DDC2585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01985DF3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630" w:type="dxa"/>
              </w:tcPr>
              <w:p w14:paraId="4D58E5DA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</w:tr>
          <w:tr w:rsidR="00B7701D" w:rsidRPr="00B7701D" w14:paraId="260B9F5A" w14:textId="77777777" w:rsidTr="004859D6">
            <w:tc>
              <w:tcPr>
                <w:tcW w:w="551" w:type="dxa"/>
              </w:tcPr>
              <w:p w14:paraId="76B04C2F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3</w:t>
                </w:r>
              </w:p>
            </w:tc>
            <w:tc>
              <w:tcPr>
                <w:tcW w:w="3686" w:type="dxa"/>
              </w:tcPr>
              <w:p w14:paraId="64678F26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etiap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karyawan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nghormati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latar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belakang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masing-masing</w:t>
                </w:r>
              </w:p>
            </w:tc>
            <w:tc>
              <w:tcPr>
                <w:tcW w:w="567" w:type="dxa"/>
              </w:tcPr>
              <w:p w14:paraId="73EB8A2E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2E20FDB3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42B18096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2E9EDC0D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630" w:type="dxa"/>
              </w:tcPr>
              <w:p w14:paraId="1F6CA53C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</w:tr>
          <w:tr w:rsidR="00B7701D" w:rsidRPr="00B7701D" w14:paraId="6116B7B3" w14:textId="77777777" w:rsidTr="004859D6">
            <w:tc>
              <w:tcPr>
                <w:tcW w:w="551" w:type="dxa"/>
              </w:tcPr>
              <w:p w14:paraId="26ED0E26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4</w:t>
                </w:r>
              </w:p>
            </w:tc>
            <w:tc>
              <w:tcPr>
                <w:tcW w:w="3686" w:type="dxa"/>
              </w:tcPr>
              <w:p w14:paraId="6F448219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Dalam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laksanak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ekerja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,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ay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iberik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kesempat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eluas-luasny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untuk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berinisiatif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ngkaji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dan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nyelesaik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endiri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ekerja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esuai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eng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andanganny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dan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eratur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yang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berlaku</w:t>
                </w:r>
                <w:proofErr w:type="spellEnd"/>
              </w:p>
            </w:tc>
            <w:tc>
              <w:tcPr>
                <w:tcW w:w="567" w:type="dxa"/>
              </w:tcPr>
              <w:p w14:paraId="323FDF10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575D2487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2B4F4655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1B49E4F3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630" w:type="dxa"/>
              </w:tcPr>
              <w:p w14:paraId="7CE10F59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</w:tr>
          <w:tr w:rsidR="00B7701D" w:rsidRPr="00B7701D" w14:paraId="0A5C84C6" w14:textId="77777777" w:rsidTr="004859D6">
            <w:tc>
              <w:tcPr>
                <w:tcW w:w="551" w:type="dxa"/>
              </w:tcPr>
              <w:p w14:paraId="3F923D4C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5</w:t>
                </w:r>
              </w:p>
            </w:tc>
            <w:tc>
              <w:tcPr>
                <w:tcW w:w="3686" w:type="dxa"/>
              </w:tcPr>
              <w:p w14:paraId="68465C55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terbuk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eng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endapat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ari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rek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kerj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yang lain</w:t>
                </w:r>
              </w:p>
            </w:tc>
            <w:tc>
              <w:tcPr>
                <w:tcW w:w="567" w:type="dxa"/>
              </w:tcPr>
              <w:p w14:paraId="6E510CE8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36690CEE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7721C89F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661A6482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630" w:type="dxa"/>
              </w:tcPr>
              <w:p w14:paraId="1D8ECD09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</w:tr>
          <w:tr w:rsidR="00B7701D" w:rsidRPr="00B7701D" w14:paraId="5509C810" w14:textId="77777777" w:rsidTr="004859D6">
            <w:tc>
              <w:tcPr>
                <w:tcW w:w="551" w:type="dxa"/>
              </w:tcPr>
              <w:p w14:paraId="1A5E63BE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6</w:t>
                </w:r>
              </w:p>
            </w:tc>
            <w:tc>
              <w:tcPr>
                <w:tcW w:w="3686" w:type="dxa"/>
              </w:tcPr>
              <w:p w14:paraId="32253243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iap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bekerj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esuai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target</w:t>
                </w:r>
              </w:p>
            </w:tc>
            <w:tc>
              <w:tcPr>
                <w:tcW w:w="567" w:type="dxa"/>
              </w:tcPr>
              <w:p w14:paraId="5805FDB2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78E268D5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20DCA50C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4BB485F7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630" w:type="dxa"/>
              </w:tcPr>
              <w:p w14:paraId="67842EF1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</w:tr>
          <w:tr w:rsidR="00B7701D" w:rsidRPr="00B7701D" w14:paraId="2767DA9F" w14:textId="77777777" w:rsidTr="004859D6">
            <w:tc>
              <w:tcPr>
                <w:tcW w:w="551" w:type="dxa"/>
              </w:tcPr>
              <w:p w14:paraId="734CF8F5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7</w:t>
                </w:r>
              </w:p>
            </w:tc>
            <w:tc>
              <w:tcPr>
                <w:tcW w:w="3686" w:type="dxa"/>
              </w:tcPr>
              <w:p w14:paraId="6AF7C577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Ketik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ad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ermasalah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,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ay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iap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untuk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nyelesaikan</w:t>
                </w:r>
                <w:proofErr w:type="spellEnd"/>
              </w:p>
            </w:tc>
            <w:tc>
              <w:tcPr>
                <w:tcW w:w="567" w:type="dxa"/>
              </w:tcPr>
              <w:p w14:paraId="3E5F46D0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682C78A5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0D1D3F0A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36082818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630" w:type="dxa"/>
              </w:tcPr>
              <w:p w14:paraId="71F6E2CE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</w:tr>
          <w:tr w:rsidR="00B7701D" w:rsidRPr="00B7701D" w14:paraId="62C40ECB" w14:textId="77777777" w:rsidTr="004859D6">
            <w:trPr>
              <w:trHeight w:val="122"/>
            </w:trPr>
            <w:tc>
              <w:tcPr>
                <w:tcW w:w="551" w:type="dxa"/>
              </w:tcPr>
              <w:p w14:paraId="563ABAE3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8</w:t>
                </w:r>
              </w:p>
            </w:tc>
            <w:tc>
              <w:tcPr>
                <w:tcW w:w="3686" w:type="dxa"/>
              </w:tcPr>
              <w:p w14:paraId="262067FD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ampu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alam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nangani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ermasalahan</w:t>
                </w:r>
                <w:proofErr w:type="spellEnd"/>
              </w:p>
            </w:tc>
            <w:tc>
              <w:tcPr>
                <w:tcW w:w="567" w:type="dxa"/>
              </w:tcPr>
              <w:p w14:paraId="4442205D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37E06641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36BF969E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6F01FE6B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630" w:type="dxa"/>
              </w:tcPr>
              <w:p w14:paraId="3A8A329A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</w:tr>
          <w:tr w:rsidR="00B7701D" w:rsidRPr="00B7701D" w14:paraId="3310EA60" w14:textId="77777777" w:rsidTr="004859D6">
            <w:tc>
              <w:tcPr>
                <w:tcW w:w="551" w:type="dxa"/>
              </w:tcPr>
              <w:p w14:paraId="16785B37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9</w:t>
                </w:r>
              </w:p>
            </w:tc>
            <w:tc>
              <w:tcPr>
                <w:tcW w:w="3686" w:type="dxa"/>
              </w:tcPr>
              <w:p w14:paraId="224FFBD0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ampu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alam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ngendalik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emosi</w:t>
                </w:r>
                <w:proofErr w:type="spellEnd"/>
              </w:p>
            </w:tc>
            <w:tc>
              <w:tcPr>
                <w:tcW w:w="567" w:type="dxa"/>
              </w:tcPr>
              <w:p w14:paraId="717C2231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4238A484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120C3964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7A027835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630" w:type="dxa"/>
              </w:tcPr>
              <w:p w14:paraId="4BCA8303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</w:tr>
          <w:tr w:rsidR="00B7701D" w:rsidRPr="00B7701D" w14:paraId="0AEE1FB9" w14:textId="77777777" w:rsidTr="004859D6">
            <w:tc>
              <w:tcPr>
                <w:tcW w:w="551" w:type="dxa"/>
              </w:tcPr>
              <w:p w14:paraId="2AFC2803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>10</w:t>
                </w:r>
              </w:p>
            </w:tc>
            <w:tc>
              <w:tcPr>
                <w:tcW w:w="3686" w:type="dxa"/>
              </w:tcPr>
              <w:p w14:paraId="2697CB57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</w:rPr>
                </w:pPr>
                <w:r w:rsidRPr="00B7701D">
                  <w:rPr>
                    <w:rFonts w:ascii="Times New Roman" w:hAnsi="Times New Roman" w:cs="Times New Roman"/>
                  </w:rPr>
                  <w:t xml:space="preserve">Saya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ampu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dalam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menciptakan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suasana</w:t>
                </w:r>
                <w:proofErr w:type="spellEnd"/>
                <w:r w:rsidRPr="00B7701D">
                  <w:rPr>
                    <w:rFonts w:ascii="Times New Roman" w:hAnsi="Times New Roman" w:cs="Times New Roman"/>
                  </w:rPr>
                  <w:t xml:space="preserve"> yang </w:t>
                </w:r>
                <w:proofErr w:type="spellStart"/>
                <w:r w:rsidRPr="00B7701D">
                  <w:rPr>
                    <w:rFonts w:ascii="Times New Roman" w:hAnsi="Times New Roman" w:cs="Times New Roman"/>
                  </w:rPr>
                  <w:t>positif</w:t>
                </w:r>
                <w:proofErr w:type="spellEnd"/>
              </w:p>
            </w:tc>
            <w:tc>
              <w:tcPr>
                <w:tcW w:w="567" w:type="dxa"/>
              </w:tcPr>
              <w:p w14:paraId="286090B0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1B9B7FBD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37803A4C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567" w:type="dxa"/>
              </w:tcPr>
              <w:p w14:paraId="4D4937C5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  <w:tc>
              <w:tcPr>
                <w:tcW w:w="630" w:type="dxa"/>
              </w:tcPr>
              <w:p w14:paraId="0CED6952" w14:textId="77777777" w:rsidR="00B7701D" w:rsidRPr="00B7701D" w:rsidRDefault="00B7701D" w:rsidP="004859D6">
                <w:pPr>
                  <w:pStyle w:val="ListParagraph"/>
                  <w:ind w:left="0"/>
                  <w:jc w:val="both"/>
                  <w:rPr>
                    <w:rFonts w:ascii="Times New Roman" w:hAnsi="Times New Roman" w:cs="Times New Roman"/>
                    <w:b/>
                    <w:bCs/>
                  </w:rPr>
                </w:pPr>
              </w:p>
            </w:tc>
          </w:tr>
        </w:tbl>
        <w:p w14:paraId="6C43A0C5" w14:textId="77777777" w:rsidR="00B7701D" w:rsidRPr="00B7701D" w:rsidRDefault="00B7701D" w:rsidP="00B7701D">
          <w:pPr>
            <w:ind w:left="360"/>
            <w:jc w:val="both"/>
          </w:pPr>
        </w:p>
        <w:p w14:paraId="797B97FB" w14:textId="77777777" w:rsidR="00B7701D" w:rsidRPr="00B7701D" w:rsidRDefault="00B7701D" w:rsidP="00B7701D">
          <w:pPr>
            <w:pStyle w:val="ListParagraph"/>
            <w:numPr>
              <w:ilvl w:val="0"/>
              <w:numId w:val="16"/>
            </w:numPr>
            <w:jc w:val="both"/>
            <w:rPr>
              <w:rFonts w:ascii="Times New Roman" w:hAnsi="Times New Roman" w:cs="Times New Roman"/>
              <w:b/>
              <w:bCs/>
              <w:sz w:val="24"/>
              <w:szCs w:val="24"/>
            </w:rPr>
          </w:pPr>
          <w:proofErr w:type="spellStart"/>
          <w:r w:rsidRPr="00B7701D">
            <w:rPr>
              <w:rFonts w:ascii="Times New Roman" w:hAnsi="Times New Roman" w:cs="Times New Roman"/>
              <w:b/>
              <w:bCs/>
              <w:sz w:val="24"/>
              <w:szCs w:val="24"/>
            </w:rPr>
            <w:t>Komitmen</w:t>
          </w:r>
          <w:proofErr w:type="spellEnd"/>
          <w:r w:rsidRPr="00B7701D">
            <w:rPr>
              <w:rFonts w:ascii="Times New Roman" w:hAnsi="Times New Roman" w:cs="Times New Roman"/>
              <w:b/>
              <w:bCs/>
              <w:sz w:val="24"/>
              <w:szCs w:val="24"/>
            </w:rPr>
            <w:t xml:space="preserve"> </w:t>
          </w:r>
          <w:proofErr w:type="spellStart"/>
          <w:r w:rsidRPr="00B7701D">
            <w:rPr>
              <w:rFonts w:ascii="Times New Roman" w:hAnsi="Times New Roman" w:cs="Times New Roman"/>
              <w:b/>
              <w:bCs/>
              <w:sz w:val="24"/>
              <w:szCs w:val="24"/>
            </w:rPr>
            <w:t>Organisasi</w:t>
          </w:r>
          <w:proofErr w:type="spellEnd"/>
          <w:r w:rsidRPr="00B7701D">
            <w:rPr>
              <w:rFonts w:ascii="Times New Roman" w:hAnsi="Times New Roman" w:cs="Times New Roman"/>
              <w:b/>
              <w:bCs/>
              <w:sz w:val="24"/>
              <w:szCs w:val="24"/>
            </w:rPr>
            <w:t xml:space="preserve"> (X</w:t>
          </w:r>
          <w:r w:rsidRPr="00B7701D">
            <w:rPr>
              <w:rFonts w:ascii="Times New Roman" w:hAnsi="Times New Roman" w:cs="Times New Roman"/>
              <w:b/>
              <w:bCs/>
              <w:sz w:val="24"/>
              <w:szCs w:val="24"/>
              <w:vertAlign w:val="subscript"/>
            </w:rPr>
            <w:t>3</w:t>
          </w:r>
          <w:r w:rsidRPr="00B7701D">
            <w:rPr>
              <w:rFonts w:ascii="Times New Roman" w:hAnsi="Times New Roman" w:cs="Times New Roman"/>
              <w:b/>
              <w:bCs/>
              <w:sz w:val="24"/>
              <w:szCs w:val="24"/>
            </w:rPr>
            <w:t>)</w:t>
          </w:r>
        </w:p>
      </w:sdtContent>
    </w:sdt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551"/>
        <w:gridCol w:w="3686"/>
        <w:gridCol w:w="567"/>
        <w:gridCol w:w="567"/>
        <w:gridCol w:w="567"/>
        <w:gridCol w:w="567"/>
        <w:gridCol w:w="630"/>
      </w:tblGrid>
      <w:tr w:rsidR="00B7701D" w:rsidRPr="00B7701D" w14:paraId="4F10D5BA" w14:textId="77777777" w:rsidTr="004859D6">
        <w:trPr>
          <w:trHeight w:val="430"/>
        </w:trPr>
        <w:tc>
          <w:tcPr>
            <w:tcW w:w="551" w:type="dxa"/>
            <w:vMerge w:val="restart"/>
          </w:tcPr>
          <w:p w14:paraId="1582601D" w14:textId="77777777" w:rsidR="00B7701D" w:rsidRPr="00B7701D" w:rsidRDefault="00B7701D" w:rsidP="004859D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3686" w:type="dxa"/>
            <w:vMerge w:val="restart"/>
          </w:tcPr>
          <w:p w14:paraId="45ADE99D" w14:textId="77777777" w:rsidR="00B7701D" w:rsidRPr="00B7701D" w:rsidRDefault="00B7701D" w:rsidP="004859D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7701D">
              <w:rPr>
                <w:rFonts w:ascii="Times New Roman" w:hAnsi="Times New Roman" w:cs="Times New Roman"/>
              </w:rPr>
              <w:t>Pertanyaan</w:t>
            </w:r>
            <w:proofErr w:type="spellEnd"/>
          </w:p>
        </w:tc>
        <w:tc>
          <w:tcPr>
            <w:tcW w:w="2898" w:type="dxa"/>
            <w:gridSpan w:val="5"/>
          </w:tcPr>
          <w:p w14:paraId="3BE804E7" w14:textId="77777777" w:rsidR="00B7701D" w:rsidRPr="00B7701D" w:rsidRDefault="00B7701D" w:rsidP="004859D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7701D">
              <w:rPr>
                <w:rFonts w:ascii="Times New Roman" w:hAnsi="Times New Roman" w:cs="Times New Roman"/>
              </w:rPr>
              <w:t>Tanggapan</w:t>
            </w:r>
            <w:proofErr w:type="spellEnd"/>
          </w:p>
        </w:tc>
      </w:tr>
      <w:tr w:rsidR="00B7701D" w:rsidRPr="00B7701D" w14:paraId="759E7F9B" w14:textId="77777777" w:rsidTr="004859D6">
        <w:trPr>
          <w:trHeight w:val="311"/>
        </w:trPr>
        <w:tc>
          <w:tcPr>
            <w:tcW w:w="551" w:type="dxa"/>
            <w:vMerge/>
          </w:tcPr>
          <w:p w14:paraId="53E4292B" w14:textId="77777777" w:rsidR="00B7701D" w:rsidRPr="00B7701D" w:rsidRDefault="00B7701D" w:rsidP="004859D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686" w:type="dxa"/>
            <w:vMerge/>
          </w:tcPr>
          <w:p w14:paraId="730C4656" w14:textId="77777777" w:rsidR="00B7701D" w:rsidRPr="00B7701D" w:rsidRDefault="00B7701D" w:rsidP="004859D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38F34AC7" w14:textId="77777777" w:rsidR="00B7701D" w:rsidRPr="00B7701D" w:rsidRDefault="00B7701D" w:rsidP="004859D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>ST</w:t>
            </w:r>
          </w:p>
        </w:tc>
        <w:tc>
          <w:tcPr>
            <w:tcW w:w="567" w:type="dxa"/>
          </w:tcPr>
          <w:p w14:paraId="68887FBE" w14:textId="77777777" w:rsidR="00B7701D" w:rsidRPr="00B7701D" w:rsidRDefault="00B7701D" w:rsidP="004859D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567" w:type="dxa"/>
          </w:tcPr>
          <w:p w14:paraId="579998DA" w14:textId="77777777" w:rsidR="00B7701D" w:rsidRPr="00B7701D" w:rsidRDefault="00B7701D" w:rsidP="004859D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567" w:type="dxa"/>
          </w:tcPr>
          <w:p w14:paraId="3A89D490" w14:textId="77777777" w:rsidR="00B7701D" w:rsidRPr="00B7701D" w:rsidRDefault="00B7701D" w:rsidP="004859D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>TS</w:t>
            </w:r>
          </w:p>
        </w:tc>
        <w:tc>
          <w:tcPr>
            <w:tcW w:w="630" w:type="dxa"/>
          </w:tcPr>
          <w:p w14:paraId="54AC6B55" w14:textId="77777777" w:rsidR="00B7701D" w:rsidRPr="00B7701D" w:rsidRDefault="00B7701D" w:rsidP="004859D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>STS</w:t>
            </w:r>
          </w:p>
        </w:tc>
      </w:tr>
      <w:tr w:rsidR="00B7701D" w:rsidRPr="00B7701D" w14:paraId="65C231CC" w14:textId="77777777" w:rsidTr="004859D6">
        <w:tc>
          <w:tcPr>
            <w:tcW w:w="551" w:type="dxa"/>
          </w:tcPr>
          <w:p w14:paraId="5C925471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686" w:type="dxa"/>
          </w:tcPr>
          <w:p w14:paraId="74BE6C0F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 xml:space="preserve">Saya </w:t>
            </w:r>
            <w:proofErr w:type="spellStart"/>
            <w:r w:rsidRPr="00B7701D">
              <w:rPr>
                <w:rFonts w:ascii="Times New Roman" w:hAnsi="Times New Roman" w:cs="Times New Roman"/>
              </w:rPr>
              <w:t>merasa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ikut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memiliki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organisasi</w:t>
            </w:r>
            <w:proofErr w:type="spellEnd"/>
          </w:p>
        </w:tc>
        <w:tc>
          <w:tcPr>
            <w:tcW w:w="567" w:type="dxa"/>
          </w:tcPr>
          <w:p w14:paraId="484462B3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028B528F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35EAF025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110B9E21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630" w:type="dxa"/>
          </w:tcPr>
          <w:p w14:paraId="05BE0493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B7701D" w:rsidRPr="00B7701D" w14:paraId="06181A0C" w14:textId="77777777" w:rsidTr="004859D6">
        <w:tc>
          <w:tcPr>
            <w:tcW w:w="551" w:type="dxa"/>
          </w:tcPr>
          <w:p w14:paraId="65FD5A5D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686" w:type="dxa"/>
          </w:tcPr>
          <w:p w14:paraId="43809A45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 xml:space="preserve">Saya </w:t>
            </w:r>
            <w:proofErr w:type="spellStart"/>
            <w:r w:rsidRPr="00B7701D">
              <w:rPr>
                <w:rFonts w:ascii="Times New Roman" w:hAnsi="Times New Roman" w:cs="Times New Roman"/>
              </w:rPr>
              <w:t>merasa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terikat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secara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emosional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dengan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organisasi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bekerja</w:t>
            </w:r>
            <w:proofErr w:type="spellEnd"/>
          </w:p>
        </w:tc>
        <w:tc>
          <w:tcPr>
            <w:tcW w:w="567" w:type="dxa"/>
          </w:tcPr>
          <w:p w14:paraId="37AB25E7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3BD9EAC8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3210C8A8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48EEB23E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630" w:type="dxa"/>
          </w:tcPr>
          <w:p w14:paraId="0838CCDE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B7701D" w:rsidRPr="00B7701D" w14:paraId="77F55693" w14:textId="77777777" w:rsidTr="004859D6">
        <w:tc>
          <w:tcPr>
            <w:tcW w:w="551" w:type="dxa"/>
          </w:tcPr>
          <w:p w14:paraId="65ABF714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686" w:type="dxa"/>
          </w:tcPr>
          <w:p w14:paraId="1132A75D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 xml:space="preserve">Saya </w:t>
            </w:r>
            <w:proofErr w:type="spellStart"/>
            <w:r w:rsidRPr="00B7701D">
              <w:rPr>
                <w:rFonts w:ascii="Times New Roman" w:hAnsi="Times New Roman" w:cs="Times New Roman"/>
              </w:rPr>
              <w:t>merasa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menjadi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bagian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organisasi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tempat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saya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bekerja</w:t>
            </w:r>
            <w:proofErr w:type="spellEnd"/>
          </w:p>
        </w:tc>
        <w:tc>
          <w:tcPr>
            <w:tcW w:w="567" w:type="dxa"/>
          </w:tcPr>
          <w:p w14:paraId="5F4B603E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69B812F9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55BCBC3D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448E4B93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630" w:type="dxa"/>
          </w:tcPr>
          <w:p w14:paraId="21F610F5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B7701D" w:rsidRPr="00B7701D" w14:paraId="0A1585E8" w14:textId="77777777" w:rsidTr="004859D6">
        <w:tc>
          <w:tcPr>
            <w:tcW w:w="551" w:type="dxa"/>
          </w:tcPr>
          <w:p w14:paraId="1A0741DC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686" w:type="dxa"/>
          </w:tcPr>
          <w:p w14:paraId="23766386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 xml:space="preserve">Saya </w:t>
            </w:r>
            <w:proofErr w:type="spellStart"/>
            <w:r w:rsidRPr="00B7701D">
              <w:rPr>
                <w:rFonts w:ascii="Times New Roman" w:hAnsi="Times New Roman" w:cs="Times New Roman"/>
              </w:rPr>
              <w:t>merasa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masalah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organisasi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juga </w:t>
            </w:r>
            <w:proofErr w:type="spellStart"/>
            <w:r w:rsidRPr="00B7701D">
              <w:rPr>
                <w:rFonts w:ascii="Times New Roman" w:hAnsi="Times New Roman" w:cs="Times New Roman"/>
              </w:rPr>
              <w:t>seperti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masalah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saya</w:t>
            </w:r>
            <w:proofErr w:type="spellEnd"/>
          </w:p>
        </w:tc>
        <w:tc>
          <w:tcPr>
            <w:tcW w:w="567" w:type="dxa"/>
          </w:tcPr>
          <w:p w14:paraId="0FD4D3EA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72D26F61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0E07BEFF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5A36FFB2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630" w:type="dxa"/>
          </w:tcPr>
          <w:p w14:paraId="0AFC3F50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B7701D" w:rsidRPr="00B7701D" w14:paraId="5FB44BCE" w14:textId="77777777" w:rsidTr="004859D6">
        <w:tc>
          <w:tcPr>
            <w:tcW w:w="551" w:type="dxa"/>
          </w:tcPr>
          <w:p w14:paraId="76BEBE57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686" w:type="dxa"/>
          </w:tcPr>
          <w:p w14:paraId="0E98FE21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 xml:space="preserve">Saya </w:t>
            </w:r>
            <w:proofErr w:type="spellStart"/>
            <w:r w:rsidRPr="00B7701D">
              <w:rPr>
                <w:rFonts w:ascii="Times New Roman" w:hAnsi="Times New Roman" w:cs="Times New Roman"/>
              </w:rPr>
              <w:t>mudah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menjadi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terikat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dengan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orang lain </w:t>
            </w:r>
            <w:proofErr w:type="spellStart"/>
            <w:r w:rsidRPr="00B7701D">
              <w:rPr>
                <w:rFonts w:ascii="Times New Roman" w:hAnsi="Times New Roman" w:cs="Times New Roman"/>
              </w:rPr>
              <w:t>seperti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orang-orang </w:t>
            </w:r>
            <w:proofErr w:type="spellStart"/>
            <w:r w:rsidRPr="00B7701D">
              <w:rPr>
                <w:rFonts w:ascii="Times New Roman" w:hAnsi="Times New Roman" w:cs="Times New Roman"/>
              </w:rPr>
              <w:t>ditempat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saya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bekerja</w:t>
            </w:r>
            <w:proofErr w:type="spellEnd"/>
          </w:p>
        </w:tc>
        <w:tc>
          <w:tcPr>
            <w:tcW w:w="567" w:type="dxa"/>
          </w:tcPr>
          <w:p w14:paraId="1E59E878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7A380B12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530DBCAE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510C44E3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630" w:type="dxa"/>
          </w:tcPr>
          <w:p w14:paraId="5EBBA4F6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B7701D" w:rsidRPr="00B7701D" w14:paraId="6DC3CAEB" w14:textId="77777777" w:rsidTr="004859D6">
        <w:tc>
          <w:tcPr>
            <w:tcW w:w="551" w:type="dxa"/>
          </w:tcPr>
          <w:p w14:paraId="22CD00E5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686" w:type="dxa"/>
          </w:tcPr>
          <w:p w14:paraId="2DA8099D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 xml:space="preserve">Saya </w:t>
            </w:r>
            <w:proofErr w:type="spellStart"/>
            <w:r w:rsidRPr="00B7701D">
              <w:rPr>
                <w:rFonts w:ascii="Times New Roman" w:hAnsi="Times New Roman" w:cs="Times New Roman"/>
              </w:rPr>
              <w:t>mau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berusaha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diatas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batas normal </w:t>
            </w:r>
            <w:proofErr w:type="spellStart"/>
            <w:r w:rsidRPr="00B7701D">
              <w:rPr>
                <w:rFonts w:ascii="Times New Roman" w:hAnsi="Times New Roman" w:cs="Times New Roman"/>
              </w:rPr>
              <w:t>untuk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kesuksesan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organisasinya</w:t>
            </w:r>
            <w:proofErr w:type="spellEnd"/>
          </w:p>
        </w:tc>
        <w:tc>
          <w:tcPr>
            <w:tcW w:w="567" w:type="dxa"/>
          </w:tcPr>
          <w:p w14:paraId="22859D42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7AEEC2EB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34B89853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28B871CF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630" w:type="dxa"/>
          </w:tcPr>
          <w:p w14:paraId="46F2DAE1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B7701D" w:rsidRPr="00B7701D" w14:paraId="61347C8F" w14:textId="77777777" w:rsidTr="004859D6">
        <w:tc>
          <w:tcPr>
            <w:tcW w:w="551" w:type="dxa"/>
          </w:tcPr>
          <w:p w14:paraId="0B4C89C4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3686" w:type="dxa"/>
          </w:tcPr>
          <w:p w14:paraId="124DE95D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 xml:space="preserve">Saya </w:t>
            </w:r>
            <w:proofErr w:type="spellStart"/>
            <w:r w:rsidRPr="00B7701D">
              <w:rPr>
                <w:rFonts w:ascii="Times New Roman" w:hAnsi="Times New Roman" w:cs="Times New Roman"/>
              </w:rPr>
              <w:t>tetap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tinggal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diorganisasi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ini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adalah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kebutuhan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dalam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kehidupan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saya</w:t>
            </w:r>
            <w:proofErr w:type="spellEnd"/>
          </w:p>
        </w:tc>
        <w:tc>
          <w:tcPr>
            <w:tcW w:w="567" w:type="dxa"/>
          </w:tcPr>
          <w:p w14:paraId="51FE615C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26E9F8B0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78F651D9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1CAEF0D7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630" w:type="dxa"/>
          </w:tcPr>
          <w:p w14:paraId="7E5A1715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B7701D" w:rsidRPr="00B7701D" w14:paraId="1B46717F" w14:textId="77777777" w:rsidTr="004859D6">
        <w:tc>
          <w:tcPr>
            <w:tcW w:w="551" w:type="dxa"/>
          </w:tcPr>
          <w:p w14:paraId="359B6493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3686" w:type="dxa"/>
          </w:tcPr>
          <w:p w14:paraId="256E2116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 xml:space="preserve">Alasan </w:t>
            </w:r>
            <w:proofErr w:type="spellStart"/>
            <w:r w:rsidRPr="00B7701D">
              <w:rPr>
                <w:rFonts w:ascii="Times New Roman" w:hAnsi="Times New Roman" w:cs="Times New Roman"/>
              </w:rPr>
              <w:t>utama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saya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tetap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bekerja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B7701D">
              <w:rPr>
                <w:rFonts w:ascii="Times New Roman" w:hAnsi="Times New Roman" w:cs="Times New Roman"/>
              </w:rPr>
              <w:t>organisasi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ini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adalah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apabila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keluar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akan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memerlukan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pengorbanan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diri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sendiri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B7701D">
              <w:rPr>
                <w:rFonts w:ascii="Times New Roman" w:hAnsi="Times New Roman" w:cs="Times New Roman"/>
              </w:rPr>
              <w:t>harus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saya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pertimbangkan</w:t>
            </w:r>
            <w:proofErr w:type="spellEnd"/>
          </w:p>
        </w:tc>
        <w:tc>
          <w:tcPr>
            <w:tcW w:w="567" w:type="dxa"/>
          </w:tcPr>
          <w:p w14:paraId="0CF81FFD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25EFDBF8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7DD66F43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26776A0F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630" w:type="dxa"/>
          </w:tcPr>
          <w:p w14:paraId="4E2C79B8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B7701D" w:rsidRPr="00B7701D" w14:paraId="332242D3" w14:textId="77777777" w:rsidTr="004859D6">
        <w:tc>
          <w:tcPr>
            <w:tcW w:w="551" w:type="dxa"/>
          </w:tcPr>
          <w:p w14:paraId="787CCCF5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3686" w:type="dxa"/>
          </w:tcPr>
          <w:p w14:paraId="66CFB934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 xml:space="preserve">Saya </w:t>
            </w:r>
            <w:proofErr w:type="spellStart"/>
            <w:r w:rsidRPr="00B7701D">
              <w:rPr>
                <w:rFonts w:ascii="Times New Roman" w:hAnsi="Times New Roman" w:cs="Times New Roman"/>
              </w:rPr>
              <w:t>merasa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terlalu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riskan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untuk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memutuskan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meninggalkan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organisasi</w:t>
            </w:r>
            <w:proofErr w:type="spellEnd"/>
          </w:p>
        </w:tc>
        <w:tc>
          <w:tcPr>
            <w:tcW w:w="567" w:type="dxa"/>
          </w:tcPr>
          <w:p w14:paraId="4A00F6CD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2208FA6E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4D7C0D46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2B1622ED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630" w:type="dxa"/>
          </w:tcPr>
          <w:p w14:paraId="0B46B88A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B7701D" w:rsidRPr="00B7701D" w14:paraId="0BEA12F7" w14:textId="77777777" w:rsidTr="004859D6">
        <w:tc>
          <w:tcPr>
            <w:tcW w:w="551" w:type="dxa"/>
          </w:tcPr>
          <w:p w14:paraId="446A7770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3686" w:type="dxa"/>
          </w:tcPr>
          <w:p w14:paraId="4374D4E9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</w:rPr>
            </w:pPr>
            <w:r w:rsidRPr="00B7701D">
              <w:rPr>
                <w:rFonts w:ascii="Times New Roman" w:hAnsi="Times New Roman" w:cs="Times New Roman"/>
              </w:rPr>
              <w:t xml:space="preserve">Ada </w:t>
            </w:r>
            <w:proofErr w:type="spellStart"/>
            <w:r w:rsidRPr="00B7701D">
              <w:rPr>
                <w:rFonts w:ascii="Times New Roman" w:hAnsi="Times New Roman" w:cs="Times New Roman"/>
              </w:rPr>
              <w:t>konsekuensi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negatif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bila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saya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meninggalkan</w:t>
            </w:r>
            <w:proofErr w:type="spellEnd"/>
            <w:r w:rsidRPr="00B7701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701D">
              <w:rPr>
                <w:rFonts w:ascii="Times New Roman" w:hAnsi="Times New Roman" w:cs="Times New Roman"/>
              </w:rPr>
              <w:t>organisasi</w:t>
            </w:r>
            <w:proofErr w:type="spellEnd"/>
          </w:p>
        </w:tc>
        <w:tc>
          <w:tcPr>
            <w:tcW w:w="567" w:type="dxa"/>
          </w:tcPr>
          <w:p w14:paraId="7418C496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753A9571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63840011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67" w:type="dxa"/>
          </w:tcPr>
          <w:p w14:paraId="5A037B4B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630" w:type="dxa"/>
          </w:tcPr>
          <w:p w14:paraId="529DD465" w14:textId="77777777" w:rsidR="00B7701D" w:rsidRPr="00B7701D" w:rsidRDefault="00B7701D" w:rsidP="004859D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</w:rPr>
            </w:pPr>
          </w:p>
        </w:tc>
      </w:tr>
    </w:tbl>
    <w:p w14:paraId="2DE65344" w14:textId="77777777" w:rsidR="00B7701D" w:rsidRPr="00B7701D" w:rsidRDefault="00B7701D" w:rsidP="00B7701D">
      <w:pPr>
        <w:spacing w:line="480" w:lineRule="auto"/>
        <w:ind w:left="360"/>
        <w:jc w:val="both"/>
      </w:pPr>
    </w:p>
    <w:p w14:paraId="781520C1" w14:textId="77777777" w:rsidR="00B7701D" w:rsidRPr="00B7701D" w:rsidRDefault="00B7701D" w:rsidP="00B7701D">
      <w:pPr>
        <w:rPr>
          <w:b/>
          <w:bCs/>
        </w:rPr>
      </w:pPr>
      <w:r w:rsidRPr="00B7701D">
        <w:br w:type="page"/>
      </w:r>
    </w:p>
    <w:p w14:paraId="5D969023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8" w:name="_Toc142248610"/>
      <w:bookmarkStart w:id="9" w:name="_Toc142376660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fldChar w:fldCharType="end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</w:p>
    <w:p w14:paraId="74246AA6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Tabulasi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Dari Hasil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nelitian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r w:rsidRPr="00B7701D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organizational </w:t>
      </w:r>
      <w:proofErr w:type="spellStart"/>
      <w:r w:rsidRPr="00B7701D">
        <w:rPr>
          <w:rFonts w:ascii="Times New Roman" w:hAnsi="Times New Roman" w:cs="Times New Roman"/>
          <w:b/>
          <w:bCs/>
          <w:color w:val="auto"/>
          <w:sz w:val="24"/>
          <w:szCs w:val="24"/>
        </w:rPr>
        <w:t>citizenshsip</w:t>
      </w:r>
      <w:proofErr w:type="spellEnd"/>
      <w:r w:rsidRPr="00B7701D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B7701D">
        <w:rPr>
          <w:rFonts w:ascii="Times New Roman" w:hAnsi="Times New Roman" w:cs="Times New Roman"/>
          <w:b/>
          <w:bCs/>
          <w:color w:val="auto"/>
          <w:sz w:val="24"/>
          <w:szCs w:val="24"/>
        </w:rPr>
        <w:t>behavior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(OCB) X1</w:t>
      </w:r>
      <w:bookmarkEnd w:id="8"/>
      <w:bookmarkEnd w:id="9"/>
    </w:p>
    <w:tbl>
      <w:tblPr>
        <w:tblW w:w="8843" w:type="dxa"/>
        <w:tblLook w:val="04A0" w:firstRow="1" w:lastRow="0" w:firstColumn="1" w:lastColumn="0" w:noHBand="0" w:noVBand="1"/>
      </w:tblPr>
      <w:tblGrid>
        <w:gridCol w:w="1355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831"/>
        <w:gridCol w:w="643"/>
      </w:tblGrid>
      <w:tr w:rsidR="00B7701D" w:rsidRPr="00B7701D" w14:paraId="3F410F74" w14:textId="77777777" w:rsidTr="004859D6">
        <w:trPr>
          <w:trHeight w:val="315"/>
        </w:trPr>
        <w:tc>
          <w:tcPr>
            <w:tcW w:w="8843" w:type="dxa"/>
            <w:gridSpan w:val="1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C5DA3" w14:textId="77777777" w:rsidR="00B7701D" w:rsidRPr="00B7701D" w:rsidRDefault="00B7701D" w:rsidP="004859D6">
            <w:pPr>
              <w:jc w:val="center"/>
            </w:pPr>
            <w:r w:rsidRPr="00B7701D">
              <w:rPr>
                <w:i/>
                <w:iCs/>
              </w:rPr>
              <w:t xml:space="preserve">Organizational </w:t>
            </w:r>
            <w:proofErr w:type="spellStart"/>
            <w:r w:rsidRPr="00B7701D">
              <w:rPr>
                <w:i/>
                <w:iCs/>
              </w:rPr>
              <w:t>Citizenhsip</w:t>
            </w:r>
            <w:proofErr w:type="spellEnd"/>
            <w:r w:rsidRPr="00B7701D">
              <w:rPr>
                <w:i/>
                <w:iCs/>
              </w:rPr>
              <w:t xml:space="preserve"> </w:t>
            </w:r>
            <w:proofErr w:type="spellStart"/>
            <w:r w:rsidRPr="00B7701D">
              <w:rPr>
                <w:i/>
                <w:iCs/>
              </w:rPr>
              <w:t>Behavior</w:t>
            </w:r>
            <w:proofErr w:type="spellEnd"/>
            <w:r w:rsidRPr="00B7701D">
              <w:t xml:space="preserve"> (OCB) X1</w:t>
            </w:r>
          </w:p>
        </w:tc>
      </w:tr>
      <w:tr w:rsidR="00B7701D" w:rsidRPr="00B7701D" w14:paraId="139F522D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ABBCB" w14:textId="77777777" w:rsidR="00B7701D" w:rsidRPr="00B7701D" w:rsidRDefault="00B7701D" w:rsidP="004859D6">
            <w:pPr>
              <w:jc w:val="center"/>
            </w:pPr>
            <w:proofErr w:type="spellStart"/>
            <w:r w:rsidRPr="00B7701D">
              <w:t>Responden</w:t>
            </w:r>
            <w:proofErr w:type="spellEnd"/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32EBD" w14:textId="77777777" w:rsidR="00B7701D" w:rsidRPr="00B7701D" w:rsidRDefault="00B7701D" w:rsidP="004859D6">
            <w:pPr>
              <w:jc w:val="center"/>
            </w:pPr>
            <w:r w:rsidRPr="00B7701D">
              <w:t>X1.1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24FA41" w14:textId="77777777" w:rsidR="00B7701D" w:rsidRPr="00B7701D" w:rsidRDefault="00B7701D" w:rsidP="004859D6">
            <w:pPr>
              <w:jc w:val="center"/>
            </w:pPr>
            <w:r w:rsidRPr="00B7701D">
              <w:t>X1.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1512E" w14:textId="77777777" w:rsidR="00B7701D" w:rsidRPr="00B7701D" w:rsidRDefault="00B7701D" w:rsidP="004859D6">
            <w:pPr>
              <w:jc w:val="center"/>
            </w:pPr>
            <w:r w:rsidRPr="00B7701D">
              <w:t>X1.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402B6" w14:textId="77777777" w:rsidR="00B7701D" w:rsidRPr="00B7701D" w:rsidRDefault="00B7701D" w:rsidP="004859D6">
            <w:pPr>
              <w:jc w:val="center"/>
            </w:pPr>
            <w:r w:rsidRPr="00B7701D">
              <w:t>X1.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8F860" w14:textId="77777777" w:rsidR="00B7701D" w:rsidRPr="00B7701D" w:rsidRDefault="00B7701D" w:rsidP="004859D6">
            <w:pPr>
              <w:jc w:val="center"/>
            </w:pPr>
            <w:r w:rsidRPr="00B7701D">
              <w:t>X1.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D692C" w14:textId="77777777" w:rsidR="00B7701D" w:rsidRPr="00B7701D" w:rsidRDefault="00B7701D" w:rsidP="004859D6">
            <w:pPr>
              <w:jc w:val="center"/>
            </w:pPr>
            <w:r w:rsidRPr="00B7701D">
              <w:t>X1.6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87ED9" w14:textId="77777777" w:rsidR="00B7701D" w:rsidRPr="00B7701D" w:rsidRDefault="00B7701D" w:rsidP="004859D6">
            <w:pPr>
              <w:jc w:val="center"/>
            </w:pPr>
            <w:r w:rsidRPr="00B7701D">
              <w:t>X1.7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A717B5" w14:textId="77777777" w:rsidR="00B7701D" w:rsidRPr="00B7701D" w:rsidRDefault="00B7701D" w:rsidP="004859D6">
            <w:pPr>
              <w:jc w:val="center"/>
            </w:pPr>
            <w:r w:rsidRPr="00B7701D">
              <w:t>X1.8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56287" w14:textId="77777777" w:rsidR="00B7701D" w:rsidRPr="00B7701D" w:rsidRDefault="00B7701D" w:rsidP="004859D6">
            <w:pPr>
              <w:jc w:val="center"/>
            </w:pPr>
            <w:r w:rsidRPr="00B7701D">
              <w:t>X1.9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1C4E9" w14:textId="77777777" w:rsidR="00B7701D" w:rsidRPr="00B7701D" w:rsidRDefault="00B7701D" w:rsidP="004859D6">
            <w:pPr>
              <w:jc w:val="center"/>
            </w:pPr>
            <w:r w:rsidRPr="00B7701D">
              <w:t>X1.10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BFFC1" w14:textId="77777777" w:rsidR="00B7701D" w:rsidRPr="00B7701D" w:rsidRDefault="00B7701D" w:rsidP="004859D6">
            <w:pPr>
              <w:jc w:val="center"/>
            </w:pPr>
            <w:r w:rsidRPr="00B7701D">
              <w:t>total</w:t>
            </w:r>
          </w:p>
        </w:tc>
      </w:tr>
      <w:tr w:rsidR="00B7701D" w:rsidRPr="00B7701D" w14:paraId="612A6EBF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051A0" w14:textId="77777777" w:rsidR="00B7701D" w:rsidRPr="00B7701D" w:rsidRDefault="00B7701D" w:rsidP="004859D6">
            <w:pPr>
              <w:jc w:val="center"/>
            </w:pPr>
            <w:r w:rsidRPr="00B7701D">
              <w:t>1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859B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C5AAB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369B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BDB5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CA591E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9BCCD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CC35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EA34A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B410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B4A2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9212C" w14:textId="77777777" w:rsidR="00B7701D" w:rsidRPr="00B7701D" w:rsidRDefault="00B7701D" w:rsidP="004859D6">
            <w:pPr>
              <w:jc w:val="center"/>
            </w:pPr>
            <w:r w:rsidRPr="00B7701D">
              <w:t>39</w:t>
            </w:r>
          </w:p>
        </w:tc>
      </w:tr>
      <w:tr w:rsidR="00B7701D" w:rsidRPr="00B7701D" w14:paraId="7A7D460B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78674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DEDA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2ED8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ED69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B3F7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D8AB2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EB4C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A995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18ED3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1AF5F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1BF87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D8D2A" w14:textId="77777777" w:rsidR="00B7701D" w:rsidRPr="00B7701D" w:rsidRDefault="00B7701D" w:rsidP="004859D6">
            <w:pPr>
              <w:jc w:val="center"/>
            </w:pPr>
            <w:r w:rsidRPr="00B7701D">
              <w:t>46</w:t>
            </w:r>
          </w:p>
        </w:tc>
      </w:tr>
      <w:tr w:rsidR="00B7701D" w:rsidRPr="00B7701D" w14:paraId="2573C31D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50045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181CAC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0E8DF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28C8D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6D962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1E6E79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10B0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1A53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B673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32E8EB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1E4DA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69235" w14:textId="77777777" w:rsidR="00B7701D" w:rsidRPr="00B7701D" w:rsidRDefault="00B7701D" w:rsidP="004859D6">
            <w:pPr>
              <w:jc w:val="center"/>
            </w:pPr>
            <w:r w:rsidRPr="00B7701D">
              <w:t>44</w:t>
            </w:r>
          </w:p>
        </w:tc>
      </w:tr>
      <w:tr w:rsidR="00B7701D" w:rsidRPr="00B7701D" w14:paraId="1DF4596F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0EA6D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E4EF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7F468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806BD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722A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A3285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0F2D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0990A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2BEF4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80835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FABBF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CBE11" w14:textId="77777777" w:rsidR="00B7701D" w:rsidRPr="00B7701D" w:rsidRDefault="00B7701D" w:rsidP="004859D6">
            <w:pPr>
              <w:jc w:val="center"/>
            </w:pPr>
            <w:r w:rsidRPr="00B7701D">
              <w:t>43</w:t>
            </w:r>
          </w:p>
        </w:tc>
      </w:tr>
      <w:tr w:rsidR="00B7701D" w:rsidRPr="00B7701D" w14:paraId="38DBCE23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17C73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1BB22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B4C564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57673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E13E9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6EAE55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2C0CE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B751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D75CB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D2B1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B74F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03E102" w14:textId="77777777" w:rsidR="00B7701D" w:rsidRPr="00B7701D" w:rsidRDefault="00B7701D" w:rsidP="004859D6">
            <w:pPr>
              <w:jc w:val="center"/>
            </w:pPr>
            <w:r w:rsidRPr="00B7701D">
              <w:t>38</w:t>
            </w:r>
          </w:p>
        </w:tc>
      </w:tr>
      <w:tr w:rsidR="00B7701D" w:rsidRPr="00B7701D" w14:paraId="0A31CB6F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FE855" w14:textId="77777777" w:rsidR="00B7701D" w:rsidRPr="00B7701D" w:rsidRDefault="00B7701D" w:rsidP="004859D6">
            <w:pPr>
              <w:jc w:val="center"/>
            </w:pPr>
            <w:r w:rsidRPr="00B7701D">
              <w:t>6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0F9FE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35B70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7D38B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B5F01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58653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30674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F78070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71A8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0D48D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7119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9DA8B" w14:textId="77777777" w:rsidR="00B7701D" w:rsidRPr="00B7701D" w:rsidRDefault="00B7701D" w:rsidP="004859D6">
            <w:pPr>
              <w:jc w:val="center"/>
            </w:pPr>
            <w:r w:rsidRPr="00B7701D">
              <w:t>41</w:t>
            </w:r>
          </w:p>
        </w:tc>
      </w:tr>
      <w:tr w:rsidR="00B7701D" w:rsidRPr="00B7701D" w14:paraId="4DE54F52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618FF" w14:textId="77777777" w:rsidR="00B7701D" w:rsidRPr="00B7701D" w:rsidRDefault="00B7701D" w:rsidP="004859D6">
            <w:pPr>
              <w:jc w:val="center"/>
            </w:pPr>
            <w:r w:rsidRPr="00B7701D">
              <w:t>7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09C6E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064B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C456F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8E1B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08658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CA8E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8F8E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52160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3EF65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3E24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C05BF" w14:textId="77777777" w:rsidR="00B7701D" w:rsidRPr="00B7701D" w:rsidRDefault="00B7701D" w:rsidP="004859D6">
            <w:pPr>
              <w:jc w:val="center"/>
            </w:pPr>
            <w:r w:rsidRPr="00B7701D">
              <w:t>48</w:t>
            </w:r>
          </w:p>
        </w:tc>
      </w:tr>
      <w:tr w:rsidR="00B7701D" w:rsidRPr="00B7701D" w14:paraId="08A26494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0DBF2" w14:textId="77777777" w:rsidR="00B7701D" w:rsidRPr="00B7701D" w:rsidRDefault="00B7701D" w:rsidP="004859D6">
            <w:pPr>
              <w:jc w:val="center"/>
            </w:pPr>
            <w:r w:rsidRPr="00B7701D">
              <w:t>8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2C6FB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84C9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F530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00743B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77C29E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71F04D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1CB00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B137B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71C0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B9AF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53F82" w14:textId="77777777" w:rsidR="00B7701D" w:rsidRPr="00B7701D" w:rsidRDefault="00B7701D" w:rsidP="004859D6">
            <w:pPr>
              <w:jc w:val="center"/>
            </w:pPr>
            <w:r w:rsidRPr="00B7701D">
              <w:t>40</w:t>
            </w:r>
          </w:p>
        </w:tc>
      </w:tr>
      <w:tr w:rsidR="00B7701D" w:rsidRPr="00B7701D" w14:paraId="7818BD8B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9291A" w14:textId="77777777" w:rsidR="00B7701D" w:rsidRPr="00B7701D" w:rsidRDefault="00B7701D" w:rsidP="004859D6">
            <w:pPr>
              <w:jc w:val="center"/>
            </w:pPr>
            <w:r w:rsidRPr="00B7701D">
              <w:t>9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AB22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11E4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2F4F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C6E8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970A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2E23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2D89B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8DF4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9E680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BCC28C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04D0C" w14:textId="77777777" w:rsidR="00B7701D" w:rsidRPr="00B7701D" w:rsidRDefault="00B7701D" w:rsidP="004859D6">
            <w:pPr>
              <w:jc w:val="center"/>
            </w:pPr>
            <w:r w:rsidRPr="00B7701D">
              <w:t>48</w:t>
            </w:r>
          </w:p>
        </w:tc>
      </w:tr>
      <w:tr w:rsidR="00B7701D" w:rsidRPr="00B7701D" w14:paraId="151C859E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C64D2" w14:textId="77777777" w:rsidR="00B7701D" w:rsidRPr="00B7701D" w:rsidRDefault="00B7701D" w:rsidP="004859D6">
            <w:pPr>
              <w:jc w:val="center"/>
            </w:pPr>
            <w:r w:rsidRPr="00B7701D">
              <w:t>10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4B8B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EF19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6EEAB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EF48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7DA2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C8CE5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137E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EB41C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788D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8C11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4A9A3" w14:textId="77777777" w:rsidR="00B7701D" w:rsidRPr="00B7701D" w:rsidRDefault="00B7701D" w:rsidP="004859D6">
            <w:pPr>
              <w:jc w:val="center"/>
            </w:pPr>
            <w:r w:rsidRPr="00B7701D">
              <w:t>49</w:t>
            </w:r>
          </w:p>
        </w:tc>
      </w:tr>
      <w:tr w:rsidR="00B7701D" w:rsidRPr="00B7701D" w14:paraId="20F3697A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EC91B" w14:textId="77777777" w:rsidR="00B7701D" w:rsidRPr="00B7701D" w:rsidRDefault="00B7701D" w:rsidP="004859D6">
            <w:pPr>
              <w:jc w:val="center"/>
            </w:pPr>
            <w:r w:rsidRPr="00B7701D">
              <w:t>11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5C7F5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4CFD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6EAD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BEB42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D39E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29D6B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8DF78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EA25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87577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4864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FC488" w14:textId="77777777" w:rsidR="00B7701D" w:rsidRPr="00B7701D" w:rsidRDefault="00B7701D" w:rsidP="004859D6">
            <w:pPr>
              <w:jc w:val="center"/>
            </w:pPr>
            <w:r w:rsidRPr="00B7701D">
              <w:t>46</w:t>
            </w:r>
          </w:p>
        </w:tc>
      </w:tr>
      <w:tr w:rsidR="00B7701D" w:rsidRPr="00B7701D" w14:paraId="66D34572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23F85" w14:textId="77777777" w:rsidR="00B7701D" w:rsidRPr="00B7701D" w:rsidRDefault="00B7701D" w:rsidP="004859D6">
            <w:pPr>
              <w:jc w:val="center"/>
            </w:pPr>
            <w:r w:rsidRPr="00B7701D">
              <w:t>1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B8EC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0803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D3B2C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EF66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FB36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520BC6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A7BDB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E3AA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C039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17377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7995C" w14:textId="77777777" w:rsidR="00B7701D" w:rsidRPr="00B7701D" w:rsidRDefault="00B7701D" w:rsidP="004859D6">
            <w:pPr>
              <w:jc w:val="center"/>
            </w:pPr>
            <w:r w:rsidRPr="00B7701D">
              <w:t>44</w:t>
            </w:r>
          </w:p>
        </w:tc>
      </w:tr>
      <w:tr w:rsidR="00B7701D" w:rsidRPr="00B7701D" w14:paraId="7B54C04C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C1D40" w14:textId="77777777" w:rsidR="00B7701D" w:rsidRPr="00B7701D" w:rsidRDefault="00B7701D" w:rsidP="004859D6">
            <w:pPr>
              <w:jc w:val="center"/>
            </w:pPr>
            <w:r w:rsidRPr="00B7701D">
              <w:t>1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9AFD3D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1D09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DC4358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03E9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3D11FA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75A5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82AAF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6292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5084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B0FE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E5D79" w14:textId="77777777" w:rsidR="00B7701D" w:rsidRPr="00B7701D" w:rsidRDefault="00B7701D" w:rsidP="004859D6">
            <w:pPr>
              <w:jc w:val="center"/>
            </w:pPr>
            <w:r w:rsidRPr="00B7701D">
              <w:t>45</w:t>
            </w:r>
          </w:p>
        </w:tc>
      </w:tr>
      <w:tr w:rsidR="00B7701D" w:rsidRPr="00B7701D" w14:paraId="155713AA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21F8A" w14:textId="77777777" w:rsidR="00B7701D" w:rsidRPr="00B7701D" w:rsidRDefault="00B7701D" w:rsidP="004859D6">
            <w:pPr>
              <w:jc w:val="center"/>
            </w:pPr>
            <w:r w:rsidRPr="00B7701D">
              <w:t>1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0DBC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B673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446C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B51E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2B596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ECEFB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53079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1687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2C878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19903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7AD7A" w14:textId="77777777" w:rsidR="00B7701D" w:rsidRPr="00B7701D" w:rsidRDefault="00B7701D" w:rsidP="004859D6">
            <w:pPr>
              <w:jc w:val="center"/>
            </w:pPr>
            <w:r w:rsidRPr="00B7701D">
              <w:t>43</w:t>
            </w:r>
          </w:p>
        </w:tc>
      </w:tr>
      <w:tr w:rsidR="00B7701D" w:rsidRPr="00B7701D" w14:paraId="0E336918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9A26BE" w14:textId="77777777" w:rsidR="00B7701D" w:rsidRPr="00B7701D" w:rsidRDefault="00B7701D" w:rsidP="004859D6">
            <w:pPr>
              <w:jc w:val="center"/>
            </w:pPr>
            <w:r w:rsidRPr="00B7701D">
              <w:t>1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CD138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2E6F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3E2D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2C3D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F4E72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12842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2325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1D638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41F6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5776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37599" w14:textId="77777777" w:rsidR="00B7701D" w:rsidRPr="00B7701D" w:rsidRDefault="00B7701D" w:rsidP="004859D6">
            <w:pPr>
              <w:jc w:val="center"/>
            </w:pPr>
            <w:r w:rsidRPr="00B7701D">
              <w:t>39</w:t>
            </w:r>
          </w:p>
        </w:tc>
      </w:tr>
      <w:tr w:rsidR="00B7701D" w:rsidRPr="00B7701D" w14:paraId="1B96EFE2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37085" w14:textId="77777777" w:rsidR="00B7701D" w:rsidRPr="00B7701D" w:rsidRDefault="00B7701D" w:rsidP="004859D6">
            <w:pPr>
              <w:jc w:val="center"/>
            </w:pPr>
            <w:r w:rsidRPr="00B7701D">
              <w:t>16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07E0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E9E1E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C4AFC1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74433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201E24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0F4BD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9D03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510B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E19C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10D4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7A9B8" w14:textId="77777777" w:rsidR="00B7701D" w:rsidRPr="00B7701D" w:rsidRDefault="00B7701D" w:rsidP="004859D6">
            <w:pPr>
              <w:jc w:val="center"/>
            </w:pPr>
            <w:r w:rsidRPr="00B7701D">
              <w:t>36</w:t>
            </w:r>
          </w:p>
        </w:tc>
      </w:tr>
      <w:tr w:rsidR="00B7701D" w:rsidRPr="00B7701D" w14:paraId="36757E79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D6448" w14:textId="77777777" w:rsidR="00B7701D" w:rsidRPr="00B7701D" w:rsidRDefault="00B7701D" w:rsidP="004859D6">
            <w:pPr>
              <w:jc w:val="center"/>
            </w:pPr>
            <w:r w:rsidRPr="00B7701D">
              <w:t>17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CD3F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C218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E91A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79A0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DB666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B1A15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0465D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44E50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FD1F0A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CA38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9D38D" w14:textId="77777777" w:rsidR="00B7701D" w:rsidRPr="00B7701D" w:rsidRDefault="00B7701D" w:rsidP="004859D6">
            <w:pPr>
              <w:jc w:val="center"/>
            </w:pPr>
            <w:r w:rsidRPr="00B7701D">
              <w:t>40</w:t>
            </w:r>
          </w:p>
        </w:tc>
      </w:tr>
      <w:tr w:rsidR="00B7701D" w:rsidRPr="00B7701D" w14:paraId="4BE04DB2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1AEEA" w14:textId="77777777" w:rsidR="00B7701D" w:rsidRPr="00B7701D" w:rsidRDefault="00B7701D" w:rsidP="004859D6">
            <w:pPr>
              <w:jc w:val="center"/>
            </w:pPr>
            <w:r w:rsidRPr="00B7701D">
              <w:t>18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20216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D159A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2717C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89943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C6972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6068A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5CAF4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7BEFF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6F3A2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D742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CED80" w14:textId="77777777" w:rsidR="00B7701D" w:rsidRPr="00B7701D" w:rsidRDefault="00B7701D" w:rsidP="004859D6">
            <w:pPr>
              <w:jc w:val="center"/>
            </w:pPr>
            <w:r w:rsidRPr="00B7701D">
              <w:t>28</w:t>
            </w:r>
          </w:p>
        </w:tc>
      </w:tr>
      <w:tr w:rsidR="00B7701D" w:rsidRPr="00B7701D" w14:paraId="74A02709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118BCA" w14:textId="77777777" w:rsidR="00B7701D" w:rsidRPr="00B7701D" w:rsidRDefault="00B7701D" w:rsidP="004859D6">
            <w:pPr>
              <w:jc w:val="center"/>
            </w:pPr>
            <w:r w:rsidRPr="00B7701D">
              <w:t>19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CB453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0EBC62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DA231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23FA2E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41A26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F641D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0969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CC6B0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F2681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4F12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4AAFA" w14:textId="77777777" w:rsidR="00B7701D" w:rsidRPr="00B7701D" w:rsidRDefault="00B7701D" w:rsidP="004859D6">
            <w:pPr>
              <w:jc w:val="center"/>
            </w:pPr>
            <w:r w:rsidRPr="00B7701D">
              <w:t>30</w:t>
            </w:r>
          </w:p>
        </w:tc>
      </w:tr>
      <w:tr w:rsidR="00B7701D" w:rsidRPr="00B7701D" w14:paraId="162DB110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68BE4" w14:textId="77777777" w:rsidR="00B7701D" w:rsidRPr="00B7701D" w:rsidRDefault="00B7701D" w:rsidP="004859D6">
            <w:pPr>
              <w:jc w:val="center"/>
            </w:pPr>
            <w:r w:rsidRPr="00B7701D">
              <w:t>20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17AF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797C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731F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4CE3C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8B72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A7279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780B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1957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FDDC9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C1C8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FE6FF" w14:textId="77777777" w:rsidR="00B7701D" w:rsidRPr="00B7701D" w:rsidRDefault="00B7701D" w:rsidP="004859D6">
            <w:pPr>
              <w:jc w:val="center"/>
            </w:pPr>
            <w:r w:rsidRPr="00B7701D">
              <w:t>45</w:t>
            </w:r>
          </w:p>
        </w:tc>
      </w:tr>
      <w:tr w:rsidR="00B7701D" w:rsidRPr="00B7701D" w14:paraId="3DD4F18F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EE5FEB" w14:textId="77777777" w:rsidR="00B7701D" w:rsidRPr="00B7701D" w:rsidRDefault="00B7701D" w:rsidP="004859D6">
            <w:pPr>
              <w:jc w:val="center"/>
            </w:pPr>
            <w:r w:rsidRPr="00B7701D">
              <w:t>21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2A18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5C565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949A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3C7EA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318B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90F9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7A9D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A4C8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5D6B0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A185E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5C6B6" w14:textId="77777777" w:rsidR="00B7701D" w:rsidRPr="00B7701D" w:rsidRDefault="00B7701D" w:rsidP="004859D6">
            <w:pPr>
              <w:jc w:val="center"/>
            </w:pPr>
            <w:r w:rsidRPr="00B7701D">
              <w:t>48</w:t>
            </w:r>
          </w:p>
        </w:tc>
      </w:tr>
      <w:tr w:rsidR="00B7701D" w:rsidRPr="00B7701D" w14:paraId="5CBBFD03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43D2B1" w14:textId="77777777" w:rsidR="00B7701D" w:rsidRPr="00B7701D" w:rsidRDefault="00B7701D" w:rsidP="004859D6">
            <w:pPr>
              <w:jc w:val="center"/>
            </w:pPr>
            <w:r w:rsidRPr="00B7701D">
              <w:t>2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69EA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322C8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36DD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ABF4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8FAA3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3EBA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40E2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EE51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8CDF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3938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F0DAA" w14:textId="77777777" w:rsidR="00B7701D" w:rsidRPr="00B7701D" w:rsidRDefault="00B7701D" w:rsidP="004859D6">
            <w:pPr>
              <w:jc w:val="center"/>
            </w:pPr>
            <w:r w:rsidRPr="00B7701D">
              <w:t>48</w:t>
            </w:r>
          </w:p>
        </w:tc>
      </w:tr>
      <w:tr w:rsidR="00B7701D" w:rsidRPr="00B7701D" w14:paraId="10581248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E63628" w14:textId="77777777" w:rsidR="00B7701D" w:rsidRPr="00B7701D" w:rsidRDefault="00B7701D" w:rsidP="004859D6">
            <w:pPr>
              <w:jc w:val="center"/>
            </w:pPr>
            <w:r w:rsidRPr="00B7701D">
              <w:t>2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85CBF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AD869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D29DB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B9E2F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1052ED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A56D8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262FB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BE7BE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60C1D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B6ED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7A0FE" w14:textId="77777777" w:rsidR="00B7701D" w:rsidRPr="00B7701D" w:rsidRDefault="00B7701D" w:rsidP="004859D6">
            <w:pPr>
              <w:jc w:val="center"/>
            </w:pPr>
            <w:r w:rsidRPr="00B7701D">
              <w:t>30</w:t>
            </w:r>
          </w:p>
        </w:tc>
      </w:tr>
      <w:tr w:rsidR="00B7701D" w:rsidRPr="00B7701D" w14:paraId="7D9B0326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21E1D" w14:textId="77777777" w:rsidR="00B7701D" w:rsidRPr="00B7701D" w:rsidRDefault="00B7701D" w:rsidP="004859D6">
            <w:pPr>
              <w:jc w:val="center"/>
            </w:pPr>
            <w:r w:rsidRPr="00B7701D">
              <w:t>2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9FCBA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13C46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E1EE98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8B1AA8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8A65EB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49568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470A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18CA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DDD6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3802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E71EF2" w14:textId="77777777" w:rsidR="00B7701D" w:rsidRPr="00B7701D" w:rsidRDefault="00B7701D" w:rsidP="004859D6">
            <w:pPr>
              <w:jc w:val="center"/>
            </w:pPr>
            <w:r w:rsidRPr="00B7701D">
              <w:t>30</w:t>
            </w:r>
          </w:p>
        </w:tc>
      </w:tr>
      <w:tr w:rsidR="00B7701D" w:rsidRPr="00B7701D" w14:paraId="57EE3E32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D4D5D2" w14:textId="77777777" w:rsidR="00B7701D" w:rsidRPr="00B7701D" w:rsidRDefault="00B7701D" w:rsidP="004859D6">
            <w:pPr>
              <w:jc w:val="center"/>
            </w:pPr>
            <w:r w:rsidRPr="00B7701D">
              <w:t>2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BAD7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9547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B1F1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4B3E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6C377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E5938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5A9AEF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68F7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B0E30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C43BF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FB70D" w14:textId="77777777" w:rsidR="00B7701D" w:rsidRPr="00B7701D" w:rsidRDefault="00B7701D" w:rsidP="004859D6">
            <w:pPr>
              <w:jc w:val="center"/>
            </w:pPr>
            <w:r w:rsidRPr="00B7701D">
              <w:t>45</w:t>
            </w:r>
          </w:p>
        </w:tc>
      </w:tr>
      <w:tr w:rsidR="00B7701D" w:rsidRPr="00B7701D" w14:paraId="0B392AC8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D4E126" w14:textId="77777777" w:rsidR="00B7701D" w:rsidRPr="00B7701D" w:rsidRDefault="00B7701D" w:rsidP="004859D6">
            <w:pPr>
              <w:jc w:val="center"/>
            </w:pPr>
            <w:r w:rsidRPr="00B7701D">
              <w:t>26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E589B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29F811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E8223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34A0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EB3201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A0CD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B114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1EE8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9DF21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1E68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4C3D2" w14:textId="77777777" w:rsidR="00B7701D" w:rsidRPr="00B7701D" w:rsidRDefault="00B7701D" w:rsidP="004859D6">
            <w:pPr>
              <w:jc w:val="center"/>
            </w:pPr>
            <w:r w:rsidRPr="00B7701D">
              <w:t>44</w:t>
            </w:r>
          </w:p>
        </w:tc>
      </w:tr>
      <w:tr w:rsidR="00B7701D" w:rsidRPr="00B7701D" w14:paraId="4F17B378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AE5D1" w14:textId="77777777" w:rsidR="00B7701D" w:rsidRPr="00B7701D" w:rsidRDefault="00B7701D" w:rsidP="004859D6">
            <w:pPr>
              <w:jc w:val="center"/>
            </w:pPr>
            <w:r w:rsidRPr="00B7701D">
              <w:t>27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BF4E6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EB5B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DABC2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3049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33FBC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1025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28A03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54B7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DCF4E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6B576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BC2656" w14:textId="77777777" w:rsidR="00B7701D" w:rsidRPr="00B7701D" w:rsidRDefault="00B7701D" w:rsidP="004859D6">
            <w:pPr>
              <w:jc w:val="center"/>
            </w:pPr>
            <w:r w:rsidRPr="00B7701D">
              <w:t>43</w:t>
            </w:r>
          </w:p>
        </w:tc>
      </w:tr>
      <w:tr w:rsidR="00B7701D" w:rsidRPr="00B7701D" w14:paraId="1A80AC8E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CE799" w14:textId="77777777" w:rsidR="00B7701D" w:rsidRPr="00B7701D" w:rsidRDefault="00B7701D" w:rsidP="004859D6">
            <w:pPr>
              <w:jc w:val="center"/>
            </w:pPr>
            <w:r w:rsidRPr="00B7701D">
              <w:t>28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DACBA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B834BD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BEFFA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2484D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C7CD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D961A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4293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D8DD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07B57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A7FC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41F47" w14:textId="77777777" w:rsidR="00B7701D" w:rsidRPr="00B7701D" w:rsidRDefault="00B7701D" w:rsidP="004859D6">
            <w:pPr>
              <w:jc w:val="center"/>
            </w:pPr>
            <w:r w:rsidRPr="00B7701D">
              <w:t>39</w:t>
            </w:r>
          </w:p>
        </w:tc>
      </w:tr>
      <w:tr w:rsidR="00B7701D" w:rsidRPr="00B7701D" w14:paraId="5EA8135F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687B2F" w14:textId="77777777" w:rsidR="00B7701D" w:rsidRPr="00B7701D" w:rsidRDefault="00B7701D" w:rsidP="004859D6">
            <w:pPr>
              <w:jc w:val="center"/>
            </w:pPr>
            <w:r w:rsidRPr="00B7701D">
              <w:t>29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A8B60" w14:textId="77777777" w:rsidR="00B7701D" w:rsidRPr="00B7701D" w:rsidRDefault="00B7701D" w:rsidP="004859D6">
            <w:pPr>
              <w:jc w:val="center"/>
            </w:pPr>
            <w:r w:rsidRPr="00B7701D">
              <w:t>1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1986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14A11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3380E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A4EAC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8F14D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E087D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8847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DC582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4ED9A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FC151" w14:textId="77777777" w:rsidR="00B7701D" w:rsidRPr="00B7701D" w:rsidRDefault="00B7701D" w:rsidP="004859D6">
            <w:pPr>
              <w:jc w:val="center"/>
            </w:pPr>
            <w:r w:rsidRPr="00B7701D">
              <w:t>30</w:t>
            </w:r>
          </w:p>
        </w:tc>
      </w:tr>
      <w:tr w:rsidR="00B7701D" w:rsidRPr="00B7701D" w14:paraId="2F4E8E78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FC0045" w14:textId="77777777" w:rsidR="00B7701D" w:rsidRPr="00B7701D" w:rsidRDefault="00B7701D" w:rsidP="004859D6">
            <w:pPr>
              <w:jc w:val="center"/>
            </w:pPr>
            <w:r w:rsidRPr="00B7701D">
              <w:t>30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3525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A0C5A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89622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4947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01AF5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6E36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DA076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1866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D74A8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21321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A7244" w14:textId="77777777" w:rsidR="00B7701D" w:rsidRPr="00B7701D" w:rsidRDefault="00B7701D" w:rsidP="004859D6">
            <w:pPr>
              <w:jc w:val="center"/>
            </w:pPr>
            <w:r w:rsidRPr="00B7701D">
              <w:t>41</w:t>
            </w:r>
          </w:p>
        </w:tc>
      </w:tr>
      <w:tr w:rsidR="00B7701D" w:rsidRPr="00B7701D" w14:paraId="1E1E87DB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BC5D6B" w14:textId="77777777" w:rsidR="00B7701D" w:rsidRPr="00B7701D" w:rsidRDefault="00B7701D" w:rsidP="004859D6">
            <w:pPr>
              <w:jc w:val="center"/>
            </w:pPr>
            <w:r w:rsidRPr="00B7701D">
              <w:t>31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8CB2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7808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B56B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AC53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C5F7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7309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F30C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FE15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4C1B7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84DAB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857D7" w14:textId="77777777" w:rsidR="00B7701D" w:rsidRPr="00B7701D" w:rsidRDefault="00B7701D" w:rsidP="004859D6">
            <w:pPr>
              <w:jc w:val="center"/>
            </w:pPr>
            <w:r w:rsidRPr="00B7701D">
              <w:t>48</w:t>
            </w:r>
          </w:p>
        </w:tc>
      </w:tr>
      <w:tr w:rsidR="00B7701D" w:rsidRPr="00B7701D" w14:paraId="23CBCABD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EB19B" w14:textId="77777777" w:rsidR="00B7701D" w:rsidRPr="00B7701D" w:rsidRDefault="00B7701D" w:rsidP="004859D6">
            <w:pPr>
              <w:jc w:val="center"/>
            </w:pPr>
            <w:r w:rsidRPr="00B7701D">
              <w:t>3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0410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A97F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346E9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46A5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0FF6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3AE52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362B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E1783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8D60E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8AC47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60DCA" w14:textId="77777777" w:rsidR="00B7701D" w:rsidRPr="00B7701D" w:rsidRDefault="00B7701D" w:rsidP="004859D6">
            <w:pPr>
              <w:jc w:val="center"/>
            </w:pPr>
            <w:r w:rsidRPr="00B7701D">
              <w:t>42</w:t>
            </w:r>
          </w:p>
        </w:tc>
      </w:tr>
      <w:tr w:rsidR="00B7701D" w:rsidRPr="00B7701D" w14:paraId="1255DF71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D6BA8" w14:textId="77777777" w:rsidR="00B7701D" w:rsidRPr="00B7701D" w:rsidRDefault="00B7701D" w:rsidP="004859D6">
            <w:pPr>
              <w:jc w:val="center"/>
            </w:pPr>
            <w:r w:rsidRPr="00B7701D">
              <w:t>3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87F24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7983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755D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3F29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F5A0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CEAE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D44AA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0067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F3BC39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89FC2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5D980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</w:tr>
      <w:tr w:rsidR="00B7701D" w:rsidRPr="00B7701D" w14:paraId="6A36A7B0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9A0A9" w14:textId="77777777" w:rsidR="00B7701D" w:rsidRPr="00B7701D" w:rsidRDefault="00B7701D" w:rsidP="004859D6">
            <w:pPr>
              <w:jc w:val="center"/>
            </w:pPr>
            <w:r w:rsidRPr="00B7701D">
              <w:t>3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5262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44BF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3920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713ED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45A1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0186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4827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E847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CDCFD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6B73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09D7C" w14:textId="77777777" w:rsidR="00B7701D" w:rsidRPr="00B7701D" w:rsidRDefault="00B7701D" w:rsidP="004859D6">
            <w:pPr>
              <w:jc w:val="center"/>
            </w:pPr>
            <w:r w:rsidRPr="00B7701D">
              <w:t>48</w:t>
            </w:r>
          </w:p>
        </w:tc>
      </w:tr>
      <w:tr w:rsidR="00B7701D" w:rsidRPr="00B7701D" w14:paraId="5202FA3C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BFEB4" w14:textId="77777777" w:rsidR="00B7701D" w:rsidRPr="00B7701D" w:rsidRDefault="00B7701D" w:rsidP="004859D6">
            <w:pPr>
              <w:jc w:val="center"/>
            </w:pPr>
            <w:r w:rsidRPr="00B7701D">
              <w:lastRenderedPageBreak/>
              <w:t>3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F70B3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6364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0D91A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93BD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952E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FA4F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97C0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773D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365B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1949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D40FC" w14:textId="77777777" w:rsidR="00B7701D" w:rsidRPr="00B7701D" w:rsidRDefault="00B7701D" w:rsidP="004859D6">
            <w:pPr>
              <w:jc w:val="center"/>
            </w:pPr>
            <w:r w:rsidRPr="00B7701D">
              <w:t>49</w:t>
            </w:r>
          </w:p>
        </w:tc>
      </w:tr>
      <w:tr w:rsidR="00B7701D" w:rsidRPr="00B7701D" w14:paraId="4FDDCF2D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69ED8" w14:textId="77777777" w:rsidR="00B7701D" w:rsidRPr="00B7701D" w:rsidRDefault="00B7701D" w:rsidP="004859D6">
            <w:pPr>
              <w:jc w:val="center"/>
            </w:pPr>
            <w:r w:rsidRPr="00B7701D">
              <w:t>36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8B68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E849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1C69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AC3CA3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F126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90F2E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41FD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06B90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F5ECCE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8A86F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842F7" w14:textId="77777777" w:rsidR="00B7701D" w:rsidRPr="00B7701D" w:rsidRDefault="00B7701D" w:rsidP="004859D6">
            <w:pPr>
              <w:jc w:val="center"/>
            </w:pPr>
            <w:r w:rsidRPr="00B7701D">
              <w:t>48</w:t>
            </w:r>
          </w:p>
        </w:tc>
      </w:tr>
      <w:tr w:rsidR="00B7701D" w:rsidRPr="00B7701D" w14:paraId="093757AC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1DC33" w14:textId="77777777" w:rsidR="00B7701D" w:rsidRPr="00B7701D" w:rsidRDefault="00B7701D" w:rsidP="004859D6">
            <w:pPr>
              <w:jc w:val="center"/>
            </w:pPr>
            <w:r w:rsidRPr="00B7701D">
              <w:t>37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4944C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F6AB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ED19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A79A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9A43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D42FF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FFDE3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BD1B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95B0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61DEC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69C50" w14:textId="77777777" w:rsidR="00B7701D" w:rsidRPr="00B7701D" w:rsidRDefault="00B7701D" w:rsidP="004859D6">
            <w:pPr>
              <w:jc w:val="center"/>
            </w:pPr>
            <w:r w:rsidRPr="00B7701D">
              <w:t>44</w:t>
            </w:r>
          </w:p>
        </w:tc>
      </w:tr>
      <w:tr w:rsidR="00B7701D" w:rsidRPr="00B7701D" w14:paraId="6BA3EF8F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B1436" w14:textId="77777777" w:rsidR="00B7701D" w:rsidRPr="00B7701D" w:rsidRDefault="00B7701D" w:rsidP="004859D6">
            <w:pPr>
              <w:jc w:val="center"/>
            </w:pPr>
            <w:r w:rsidRPr="00B7701D">
              <w:t>38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33455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B7D1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2BB262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66FBD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867A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0E72B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40E5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78929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5AF8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FC27D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08DFC" w14:textId="77777777" w:rsidR="00B7701D" w:rsidRPr="00B7701D" w:rsidRDefault="00B7701D" w:rsidP="004859D6">
            <w:pPr>
              <w:jc w:val="center"/>
            </w:pPr>
            <w:r w:rsidRPr="00B7701D">
              <w:t>45</w:t>
            </w:r>
          </w:p>
        </w:tc>
      </w:tr>
      <w:tr w:rsidR="00B7701D" w:rsidRPr="00B7701D" w14:paraId="50CB55A0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A3A30" w14:textId="77777777" w:rsidR="00B7701D" w:rsidRPr="00B7701D" w:rsidRDefault="00B7701D" w:rsidP="004859D6">
            <w:pPr>
              <w:jc w:val="center"/>
            </w:pPr>
            <w:r w:rsidRPr="00B7701D">
              <w:t>39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6F30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5C76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FAA7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A535E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7D1E56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16CE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BBEBC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20A6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665069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7A60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A6617" w14:textId="77777777" w:rsidR="00B7701D" w:rsidRPr="00B7701D" w:rsidRDefault="00B7701D" w:rsidP="004859D6">
            <w:pPr>
              <w:jc w:val="center"/>
            </w:pPr>
            <w:r w:rsidRPr="00B7701D">
              <w:t>45</w:t>
            </w:r>
          </w:p>
        </w:tc>
      </w:tr>
      <w:tr w:rsidR="00B7701D" w:rsidRPr="00B7701D" w14:paraId="3DDB56BF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A0A9BA" w14:textId="77777777" w:rsidR="00B7701D" w:rsidRPr="00B7701D" w:rsidRDefault="00B7701D" w:rsidP="004859D6">
            <w:pPr>
              <w:jc w:val="center"/>
            </w:pPr>
            <w:r w:rsidRPr="00B7701D">
              <w:t>40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9C0CC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3F23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8FBE0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93C0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FADB5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B7CD32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47EC3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D563D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249C8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585F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A0A4B3" w14:textId="77777777" w:rsidR="00B7701D" w:rsidRPr="00B7701D" w:rsidRDefault="00B7701D" w:rsidP="004859D6">
            <w:pPr>
              <w:jc w:val="center"/>
            </w:pPr>
            <w:r w:rsidRPr="00B7701D">
              <w:t>39</w:t>
            </w:r>
          </w:p>
        </w:tc>
      </w:tr>
      <w:tr w:rsidR="00B7701D" w:rsidRPr="00B7701D" w14:paraId="1D4807CC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BB08F" w14:textId="77777777" w:rsidR="00B7701D" w:rsidRPr="00B7701D" w:rsidRDefault="00B7701D" w:rsidP="004859D6">
            <w:pPr>
              <w:jc w:val="center"/>
            </w:pPr>
            <w:r w:rsidRPr="00B7701D">
              <w:t>41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12940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86B24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33DB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25B49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4CAE5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8A90E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1A4D3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0E34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EB6898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184E3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E246B" w14:textId="77777777" w:rsidR="00B7701D" w:rsidRPr="00B7701D" w:rsidRDefault="00B7701D" w:rsidP="004859D6">
            <w:pPr>
              <w:jc w:val="center"/>
            </w:pPr>
            <w:r w:rsidRPr="00B7701D">
              <w:t>32</w:t>
            </w:r>
          </w:p>
        </w:tc>
      </w:tr>
      <w:tr w:rsidR="00B7701D" w:rsidRPr="00B7701D" w14:paraId="44D76FF3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FD84D" w14:textId="77777777" w:rsidR="00B7701D" w:rsidRPr="00B7701D" w:rsidRDefault="00B7701D" w:rsidP="004859D6">
            <w:pPr>
              <w:jc w:val="center"/>
            </w:pPr>
            <w:r w:rsidRPr="00B7701D">
              <w:t>4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9EED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CAB7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AA34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37040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3737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06E2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F69B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6B81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12FCE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3EFC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2FF43" w14:textId="77777777" w:rsidR="00B7701D" w:rsidRPr="00B7701D" w:rsidRDefault="00B7701D" w:rsidP="004859D6">
            <w:pPr>
              <w:jc w:val="center"/>
            </w:pPr>
            <w:r w:rsidRPr="00B7701D">
              <w:t>39</w:t>
            </w:r>
          </w:p>
        </w:tc>
      </w:tr>
      <w:tr w:rsidR="00B7701D" w:rsidRPr="00B7701D" w14:paraId="5D2337CA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EA97A" w14:textId="77777777" w:rsidR="00B7701D" w:rsidRPr="00B7701D" w:rsidRDefault="00B7701D" w:rsidP="004859D6">
            <w:pPr>
              <w:jc w:val="center"/>
            </w:pPr>
            <w:r w:rsidRPr="00B7701D">
              <w:t>4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86BE3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FB0A5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860DD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8DD98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9EBDB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A1005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5530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F0AC2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C9EC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4EEA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4176B" w14:textId="77777777" w:rsidR="00B7701D" w:rsidRPr="00B7701D" w:rsidRDefault="00B7701D" w:rsidP="004859D6">
            <w:pPr>
              <w:jc w:val="center"/>
            </w:pPr>
            <w:r w:rsidRPr="00B7701D">
              <w:t>31</w:t>
            </w:r>
          </w:p>
        </w:tc>
      </w:tr>
      <w:tr w:rsidR="00B7701D" w:rsidRPr="00B7701D" w14:paraId="46BD28F3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02B02" w14:textId="77777777" w:rsidR="00B7701D" w:rsidRPr="00B7701D" w:rsidRDefault="00B7701D" w:rsidP="004859D6">
            <w:pPr>
              <w:jc w:val="center"/>
            </w:pPr>
            <w:r w:rsidRPr="00B7701D">
              <w:t>4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EB16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8E02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B742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318E3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EA2E5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BEA4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7A3C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1D43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634AB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F481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D1DCD" w14:textId="77777777" w:rsidR="00B7701D" w:rsidRPr="00B7701D" w:rsidRDefault="00B7701D" w:rsidP="004859D6">
            <w:pPr>
              <w:jc w:val="center"/>
            </w:pPr>
            <w:r w:rsidRPr="00B7701D">
              <w:t>42</w:t>
            </w:r>
          </w:p>
        </w:tc>
      </w:tr>
      <w:tr w:rsidR="00B7701D" w:rsidRPr="00B7701D" w14:paraId="17468575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8C632" w14:textId="77777777" w:rsidR="00B7701D" w:rsidRPr="00B7701D" w:rsidRDefault="00B7701D" w:rsidP="004859D6">
            <w:pPr>
              <w:jc w:val="center"/>
            </w:pPr>
            <w:r w:rsidRPr="00B7701D">
              <w:t>4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3856C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66491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DE82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08F0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C4F2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60AF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DFD0F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F894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1B5C5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705BB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3B57E" w14:textId="77777777" w:rsidR="00B7701D" w:rsidRPr="00B7701D" w:rsidRDefault="00B7701D" w:rsidP="004859D6">
            <w:pPr>
              <w:jc w:val="center"/>
            </w:pPr>
            <w:r w:rsidRPr="00B7701D">
              <w:t>48</w:t>
            </w:r>
          </w:p>
        </w:tc>
      </w:tr>
      <w:tr w:rsidR="00B7701D" w:rsidRPr="00B7701D" w14:paraId="5F4D570B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7A9573" w14:textId="77777777" w:rsidR="00B7701D" w:rsidRPr="00B7701D" w:rsidRDefault="00B7701D" w:rsidP="004859D6">
            <w:pPr>
              <w:jc w:val="center"/>
            </w:pPr>
            <w:r w:rsidRPr="00B7701D">
              <w:t>46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41C3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C4A9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67B6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F9756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935AC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2CF81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6D78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67CF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4779A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0D3C6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396CE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</w:tr>
      <w:tr w:rsidR="00B7701D" w:rsidRPr="00B7701D" w14:paraId="1E61A023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124A7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7E47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4CC93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8FC58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2586C0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F31D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8DB61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4E7E4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0CC8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32173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6FA7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472B6" w14:textId="77777777" w:rsidR="00B7701D" w:rsidRPr="00B7701D" w:rsidRDefault="00B7701D" w:rsidP="004859D6">
            <w:pPr>
              <w:jc w:val="center"/>
            </w:pPr>
            <w:r w:rsidRPr="00B7701D">
              <w:t>38</w:t>
            </w:r>
          </w:p>
        </w:tc>
      </w:tr>
      <w:tr w:rsidR="00B7701D" w:rsidRPr="00B7701D" w14:paraId="33769A78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92766" w14:textId="77777777" w:rsidR="00B7701D" w:rsidRPr="00B7701D" w:rsidRDefault="00B7701D" w:rsidP="004859D6">
            <w:pPr>
              <w:jc w:val="center"/>
            </w:pPr>
            <w:r w:rsidRPr="00B7701D">
              <w:t>48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92EDF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8116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9087F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BBF520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7BEE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30AB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FF3A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3961A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2390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2129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EFC6D" w14:textId="77777777" w:rsidR="00B7701D" w:rsidRPr="00B7701D" w:rsidRDefault="00B7701D" w:rsidP="004859D6">
            <w:pPr>
              <w:jc w:val="center"/>
            </w:pPr>
            <w:r w:rsidRPr="00B7701D">
              <w:t>45</w:t>
            </w:r>
          </w:p>
        </w:tc>
      </w:tr>
      <w:tr w:rsidR="00B7701D" w:rsidRPr="00B7701D" w14:paraId="211FC53F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10C243" w14:textId="77777777" w:rsidR="00B7701D" w:rsidRPr="00B7701D" w:rsidRDefault="00B7701D" w:rsidP="004859D6">
            <w:pPr>
              <w:jc w:val="center"/>
            </w:pPr>
            <w:r w:rsidRPr="00B7701D">
              <w:t>49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967EB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48B92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B3AC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ABCD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3C1239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3E76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22ED1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AE92F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08113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476F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3C881" w14:textId="77777777" w:rsidR="00B7701D" w:rsidRPr="00B7701D" w:rsidRDefault="00B7701D" w:rsidP="004859D6">
            <w:pPr>
              <w:jc w:val="center"/>
            </w:pPr>
            <w:r w:rsidRPr="00B7701D">
              <w:t>36</w:t>
            </w:r>
          </w:p>
        </w:tc>
      </w:tr>
      <w:tr w:rsidR="00B7701D" w:rsidRPr="00B7701D" w14:paraId="1F15F0C5" w14:textId="77777777" w:rsidTr="004859D6">
        <w:trPr>
          <w:trHeight w:val="315"/>
        </w:trPr>
        <w:tc>
          <w:tcPr>
            <w:tcW w:w="13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EC732" w14:textId="77777777" w:rsidR="00B7701D" w:rsidRPr="00B7701D" w:rsidRDefault="00B7701D" w:rsidP="004859D6">
            <w:pPr>
              <w:jc w:val="center"/>
            </w:pPr>
            <w:r w:rsidRPr="00B7701D">
              <w:t>50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CA3AE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00DDF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0FEAE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7047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25BD7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A0A1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1FD07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4EC3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27627C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8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F9FABA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147695" w14:textId="77777777" w:rsidR="00B7701D" w:rsidRPr="00B7701D" w:rsidRDefault="00B7701D" w:rsidP="004859D6">
            <w:pPr>
              <w:jc w:val="center"/>
            </w:pPr>
            <w:r w:rsidRPr="00B7701D">
              <w:t>40</w:t>
            </w:r>
          </w:p>
        </w:tc>
      </w:tr>
    </w:tbl>
    <w:p w14:paraId="27C289B6" w14:textId="77777777" w:rsidR="00B7701D" w:rsidRPr="00B7701D" w:rsidRDefault="00B7701D" w:rsidP="00B7701D"/>
    <w:p w14:paraId="6D29E448" w14:textId="77777777" w:rsidR="00B7701D" w:rsidRPr="00B7701D" w:rsidRDefault="00B7701D" w:rsidP="00B7701D">
      <w:pPr>
        <w:rPr>
          <w:b/>
          <w:bCs/>
        </w:rPr>
      </w:pPr>
      <w:bookmarkStart w:id="10" w:name="_Toc142248611"/>
      <w:r w:rsidRPr="00B7701D">
        <w:rPr>
          <w:b/>
          <w:bCs/>
          <w:i/>
          <w:iCs/>
        </w:rPr>
        <w:br w:type="page"/>
      </w:r>
    </w:p>
    <w:p w14:paraId="7B277DD6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11" w:name="_Toc142376661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4</w:t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fldChar w:fldCharType="end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</w:p>
    <w:p w14:paraId="3513794C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Tabulasi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Dari Hasil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nelitian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r w:rsidRPr="00B7701D">
        <w:rPr>
          <w:rFonts w:ascii="Times New Roman" w:hAnsi="Times New Roman" w:cs="Times New Roman"/>
          <w:b/>
          <w:bCs/>
          <w:color w:val="auto"/>
          <w:sz w:val="24"/>
          <w:szCs w:val="24"/>
        </w:rPr>
        <w:t>human relations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X2</w:t>
      </w:r>
      <w:bookmarkEnd w:id="10"/>
      <w:bookmarkEnd w:id="11"/>
    </w:p>
    <w:tbl>
      <w:tblPr>
        <w:tblW w:w="9220" w:type="dxa"/>
        <w:tblLook w:val="04A0" w:firstRow="1" w:lastRow="0" w:firstColumn="1" w:lastColumn="0" w:noHBand="0" w:noVBand="1"/>
      </w:tblPr>
      <w:tblGrid>
        <w:gridCol w:w="510"/>
        <w:gridCol w:w="783"/>
        <w:gridCol w:w="782"/>
        <w:gridCol w:w="782"/>
        <w:gridCol w:w="782"/>
        <w:gridCol w:w="782"/>
        <w:gridCol w:w="782"/>
        <w:gridCol w:w="782"/>
        <w:gridCol w:w="782"/>
        <w:gridCol w:w="782"/>
        <w:gridCol w:w="968"/>
        <w:gridCol w:w="709"/>
      </w:tblGrid>
      <w:tr w:rsidR="00B7701D" w:rsidRPr="00B7701D" w14:paraId="5E688528" w14:textId="77777777" w:rsidTr="004859D6">
        <w:trPr>
          <w:trHeight w:val="315"/>
        </w:trPr>
        <w:tc>
          <w:tcPr>
            <w:tcW w:w="9220" w:type="dxa"/>
            <w:gridSpan w:val="1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12A82" w14:textId="77777777" w:rsidR="00B7701D" w:rsidRPr="00B7701D" w:rsidRDefault="00B7701D" w:rsidP="004859D6">
            <w:pPr>
              <w:jc w:val="center"/>
            </w:pPr>
            <w:r w:rsidRPr="00B7701D">
              <w:rPr>
                <w:i/>
                <w:iCs/>
              </w:rPr>
              <w:t xml:space="preserve">Human </w:t>
            </w:r>
            <w:proofErr w:type="gramStart"/>
            <w:r w:rsidRPr="00B7701D">
              <w:rPr>
                <w:i/>
                <w:iCs/>
              </w:rPr>
              <w:t xml:space="preserve">Relations </w:t>
            </w:r>
            <w:r w:rsidRPr="00B7701D">
              <w:t xml:space="preserve"> X</w:t>
            </w:r>
            <w:proofErr w:type="gramEnd"/>
            <w:r w:rsidRPr="00B7701D">
              <w:t>2</w:t>
            </w:r>
          </w:p>
        </w:tc>
      </w:tr>
      <w:tr w:rsidR="00B7701D" w:rsidRPr="00B7701D" w14:paraId="447E6D47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937C1" w14:textId="77777777" w:rsidR="00B7701D" w:rsidRPr="00B7701D" w:rsidRDefault="00B7701D" w:rsidP="004859D6">
            <w:pPr>
              <w:jc w:val="center"/>
            </w:pPr>
            <w:r w:rsidRPr="00B7701D">
              <w:t>X2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CDA5A" w14:textId="77777777" w:rsidR="00B7701D" w:rsidRPr="00B7701D" w:rsidRDefault="00B7701D" w:rsidP="004859D6">
            <w:pPr>
              <w:jc w:val="center"/>
            </w:pPr>
            <w:r w:rsidRPr="00B7701D">
              <w:t>X2.1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196A0" w14:textId="77777777" w:rsidR="00B7701D" w:rsidRPr="00B7701D" w:rsidRDefault="00B7701D" w:rsidP="004859D6">
            <w:pPr>
              <w:jc w:val="center"/>
            </w:pPr>
            <w:r w:rsidRPr="00B7701D">
              <w:t>X2.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C2921" w14:textId="77777777" w:rsidR="00B7701D" w:rsidRPr="00B7701D" w:rsidRDefault="00B7701D" w:rsidP="004859D6">
            <w:pPr>
              <w:jc w:val="center"/>
            </w:pPr>
            <w:r w:rsidRPr="00B7701D">
              <w:t>X2.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2A8E2" w14:textId="77777777" w:rsidR="00B7701D" w:rsidRPr="00B7701D" w:rsidRDefault="00B7701D" w:rsidP="004859D6">
            <w:pPr>
              <w:jc w:val="center"/>
            </w:pPr>
            <w:r w:rsidRPr="00B7701D">
              <w:t>X2.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5D466" w14:textId="77777777" w:rsidR="00B7701D" w:rsidRPr="00B7701D" w:rsidRDefault="00B7701D" w:rsidP="004859D6">
            <w:pPr>
              <w:jc w:val="center"/>
            </w:pPr>
            <w:r w:rsidRPr="00B7701D">
              <w:t>X2.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20EEB" w14:textId="77777777" w:rsidR="00B7701D" w:rsidRPr="00B7701D" w:rsidRDefault="00B7701D" w:rsidP="004859D6">
            <w:pPr>
              <w:jc w:val="center"/>
            </w:pPr>
            <w:r w:rsidRPr="00B7701D">
              <w:t>X2.6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31A3F" w14:textId="77777777" w:rsidR="00B7701D" w:rsidRPr="00B7701D" w:rsidRDefault="00B7701D" w:rsidP="004859D6">
            <w:pPr>
              <w:jc w:val="center"/>
            </w:pPr>
            <w:r w:rsidRPr="00B7701D">
              <w:t>X2.7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2CAA9" w14:textId="77777777" w:rsidR="00B7701D" w:rsidRPr="00B7701D" w:rsidRDefault="00B7701D" w:rsidP="004859D6">
            <w:pPr>
              <w:jc w:val="center"/>
            </w:pPr>
            <w:r w:rsidRPr="00B7701D">
              <w:t>X2.8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5A543" w14:textId="77777777" w:rsidR="00B7701D" w:rsidRPr="00B7701D" w:rsidRDefault="00B7701D" w:rsidP="004859D6">
            <w:pPr>
              <w:jc w:val="center"/>
            </w:pPr>
            <w:r w:rsidRPr="00B7701D">
              <w:t>X2.9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1DC86" w14:textId="77777777" w:rsidR="00B7701D" w:rsidRPr="00B7701D" w:rsidRDefault="00B7701D" w:rsidP="004859D6">
            <w:pPr>
              <w:jc w:val="center"/>
            </w:pPr>
            <w:r w:rsidRPr="00B7701D">
              <w:t>X2.1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45CAB5" w14:textId="77777777" w:rsidR="00B7701D" w:rsidRPr="00B7701D" w:rsidRDefault="00B7701D" w:rsidP="004859D6">
            <w:pPr>
              <w:jc w:val="center"/>
            </w:pPr>
            <w:r w:rsidRPr="00B7701D">
              <w:t>total</w:t>
            </w:r>
          </w:p>
        </w:tc>
      </w:tr>
      <w:tr w:rsidR="00B7701D" w:rsidRPr="00B7701D" w14:paraId="0498DA32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3095F" w14:textId="77777777" w:rsidR="00B7701D" w:rsidRPr="00B7701D" w:rsidRDefault="00B7701D" w:rsidP="004859D6">
            <w:pPr>
              <w:jc w:val="center"/>
            </w:pPr>
            <w:r w:rsidRPr="00B7701D">
              <w:t>1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B4D6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5B56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DC8DF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00EA5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E9EB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AC278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34B1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46E7F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FE05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F550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D05EC" w14:textId="77777777" w:rsidR="00B7701D" w:rsidRPr="00B7701D" w:rsidRDefault="00B7701D" w:rsidP="004859D6">
            <w:pPr>
              <w:jc w:val="center"/>
            </w:pPr>
            <w:r w:rsidRPr="00B7701D">
              <w:t>35</w:t>
            </w:r>
          </w:p>
        </w:tc>
      </w:tr>
      <w:tr w:rsidR="00B7701D" w:rsidRPr="00B7701D" w14:paraId="752EEF21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77120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BC4F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0511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4720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7E5F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D0F2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AA1B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B720D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344DF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760B4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9BB52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808302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</w:tr>
      <w:tr w:rsidR="00B7701D" w:rsidRPr="00B7701D" w14:paraId="0BB2D315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8AFEA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15F48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0F44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7CDD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1661B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71D50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C3F8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E2A76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FB37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53B8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91BE2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6F7A46" w14:textId="77777777" w:rsidR="00B7701D" w:rsidRPr="00B7701D" w:rsidRDefault="00B7701D" w:rsidP="004859D6">
            <w:pPr>
              <w:jc w:val="center"/>
            </w:pPr>
            <w:r w:rsidRPr="00B7701D">
              <w:t>42</w:t>
            </w:r>
          </w:p>
        </w:tc>
      </w:tr>
      <w:tr w:rsidR="00B7701D" w:rsidRPr="00B7701D" w14:paraId="7933154A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885A6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C13E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4ACFC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D0335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0E2E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E22F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0568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3D84D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DCD5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BC53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8DE4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48F88" w14:textId="77777777" w:rsidR="00B7701D" w:rsidRPr="00B7701D" w:rsidRDefault="00B7701D" w:rsidP="004859D6">
            <w:pPr>
              <w:jc w:val="center"/>
            </w:pPr>
            <w:r w:rsidRPr="00B7701D">
              <w:t>46</w:t>
            </w:r>
          </w:p>
        </w:tc>
      </w:tr>
      <w:tr w:rsidR="00B7701D" w:rsidRPr="00B7701D" w14:paraId="7A369372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C4C3A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1A1D3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9E72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6AD25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CD51C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68034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1272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6E77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AAF3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011BF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5742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B6A723" w14:textId="77777777" w:rsidR="00B7701D" w:rsidRPr="00B7701D" w:rsidRDefault="00B7701D" w:rsidP="004859D6">
            <w:pPr>
              <w:jc w:val="center"/>
            </w:pPr>
            <w:r w:rsidRPr="00B7701D">
              <w:t>40</w:t>
            </w:r>
          </w:p>
        </w:tc>
      </w:tr>
      <w:tr w:rsidR="00B7701D" w:rsidRPr="00B7701D" w14:paraId="24F8C4E5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3834A" w14:textId="77777777" w:rsidR="00B7701D" w:rsidRPr="00B7701D" w:rsidRDefault="00B7701D" w:rsidP="004859D6">
            <w:pPr>
              <w:jc w:val="center"/>
            </w:pPr>
            <w:r w:rsidRPr="00B7701D">
              <w:t>6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06B19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698749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7AFE5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A3BCC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D2CC7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FBA10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5CDE5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C95DF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265100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E5468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8C05F" w14:textId="77777777" w:rsidR="00B7701D" w:rsidRPr="00B7701D" w:rsidRDefault="00B7701D" w:rsidP="004859D6">
            <w:pPr>
              <w:jc w:val="center"/>
            </w:pPr>
            <w:r w:rsidRPr="00B7701D">
              <w:t>42</w:t>
            </w:r>
          </w:p>
        </w:tc>
      </w:tr>
      <w:tr w:rsidR="00B7701D" w:rsidRPr="00B7701D" w14:paraId="00F98186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64A7F" w14:textId="77777777" w:rsidR="00B7701D" w:rsidRPr="00B7701D" w:rsidRDefault="00B7701D" w:rsidP="004859D6">
            <w:pPr>
              <w:jc w:val="center"/>
            </w:pPr>
            <w:r w:rsidRPr="00B7701D">
              <w:t>7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4EB0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8BC1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57F3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D991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8330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B25B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25C21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5540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4611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C6D3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A6BEFA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</w:tr>
      <w:tr w:rsidR="00B7701D" w:rsidRPr="00B7701D" w14:paraId="67AED65A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A992A" w14:textId="77777777" w:rsidR="00B7701D" w:rsidRPr="00B7701D" w:rsidRDefault="00B7701D" w:rsidP="004859D6">
            <w:pPr>
              <w:jc w:val="center"/>
            </w:pPr>
            <w:r w:rsidRPr="00B7701D">
              <w:t>8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02D5E6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49E5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A410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D547A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0EA93B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F1F4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F3D9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A5ADD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CB30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D6FE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AF8FC" w14:textId="77777777" w:rsidR="00B7701D" w:rsidRPr="00B7701D" w:rsidRDefault="00B7701D" w:rsidP="004859D6">
            <w:pPr>
              <w:jc w:val="center"/>
            </w:pPr>
            <w:r w:rsidRPr="00B7701D">
              <w:t>45</w:t>
            </w:r>
          </w:p>
        </w:tc>
      </w:tr>
      <w:tr w:rsidR="00B7701D" w:rsidRPr="00B7701D" w14:paraId="6F0F1C3F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22FCF" w14:textId="77777777" w:rsidR="00B7701D" w:rsidRPr="00B7701D" w:rsidRDefault="00B7701D" w:rsidP="004859D6">
            <w:pPr>
              <w:jc w:val="center"/>
            </w:pPr>
            <w:r w:rsidRPr="00B7701D">
              <w:t>9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0EE5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561A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FB41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C6BD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C2B5C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491D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C03A7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504FF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D709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6504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205A3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</w:tr>
      <w:tr w:rsidR="00B7701D" w:rsidRPr="00B7701D" w14:paraId="36BF9055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BB9B84" w14:textId="77777777" w:rsidR="00B7701D" w:rsidRPr="00B7701D" w:rsidRDefault="00B7701D" w:rsidP="004859D6">
            <w:pPr>
              <w:jc w:val="center"/>
            </w:pPr>
            <w:r w:rsidRPr="00B7701D">
              <w:t>10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9EFE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84EEF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0849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AC52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9848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D0E3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6F86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41F2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3CA4C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AB00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EC8F1" w14:textId="77777777" w:rsidR="00B7701D" w:rsidRPr="00B7701D" w:rsidRDefault="00B7701D" w:rsidP="004859D6">
            <w:pPr>
              <w:jc w:val="center"/>
            </w:pPr>
            <w:r w:rsidRPr="00B7701D">
              <w:t>48</w:t>
            </w:r>
          </w:p>
        </w:tc>
      </w:tr>
      <w:tr w:rsidR="00B7701D" w:rsidRPr="00B7701D" w14:paraId="265611FA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0CAFE" w14:textId="77777777" w:rsidR="00B7701D" w:rsidRPr="00B7701D" w:rsidRDefault="00B7701D" w:rsidP="004859D6">
            <w:pPr>
              <w:jc w:val="center"/>
            </w:pPr>
            <w:r w:rsidRPr="00B7701D">
              <w:t>11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8625E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27FC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D922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D6C6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3F9F8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9571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DF4F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AFCF3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6B4B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ECFE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9AB673" w14:textId="77777777" w:rsidR="00B7701D" w:rsidRPr="00B7701D" w:rsidRDefault="00B7701D" w:rsidP="004859D6">
            <w:pPr>
              <w:jc w:val="center"/>
            </w:pPr>
            <w:r w:rsidRPr="00B7701D">
              <w:t>45</w:t>
            </w:r>
          </w:p>
        </w:tc>
      </w:tr>
      <w:tr w:rsidR="00B7701D" w:rsidRPr="00B7701D" w14:paraId="16118EBA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FC6023" w14:textId="77777777" w:rsidR="00B7701D" w:rsidRPr="00B7701D" w:rsidRDefault="00B7701D" w:rsidP="004859D6">
            <w:pPr>
              <w:jc w:val="center"/>
            </w:pPr>
            <w:r w:rsidRPr="00B7701D">
              <w:t>12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1010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102A6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F480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A6D4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F6D5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1E0E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D7F9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3B75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E54E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B43B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250C6" w14:textId="77777777" w:rsidR="00B7701D" w:rsidRPr="00B7701D" w:rsidRDefault="00B7701D" w:rsidP="004859D6">
            <w:pPr>
              <w:jc w:val="center"/>
            </w:pPr>
            <w:r w:rsidRPr="00B7701D">
              <w:t>48</w:t>
            </w:r>
          </w:p>
        </w:tc>
      </w:tr>
      <w:tr w:rsidR="00B7701D" w:rsidRPr="00B7701D" w14:paraId="7FF0CEC3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D4465" w14:textId="77777777" w:rsidR="00B7701D" w:rsidRPr="00B7701D" w:rsidRDefault="00B7701D" w:rsidP="004859D6">
            <w:pPr>
              <w:jc w:val="center"/>
            </w:pPr>
            <w:r w:rsidRPr="00B7701D">
              <w:t>13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5B3D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09D6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02C2D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F9B74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809D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E2CA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51C8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4308C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74BF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7A2C27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CC3CF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</w:tr>
      <w:tr w:rsidR="00B7701D" w:rsidRPr="00B7701D" w14:paraId="13EE5E8D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3904A0" w14:textId="77777777" w:rsidR="00B7701D" w:rsidRPr="00B7701D" w:rsidRDefault="00B7701D" w:rsidP="004859D6">
            <w:pPr>
              <w:jc w:val="center"/>
            </w:pPr>
            <w:r w:rsidRPr="00B7701D">
              <w:t>14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35CA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B5FCB6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C92A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2136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2EA23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11AD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FEA25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67C3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719BF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3AC3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1E517" w14:textId="77777777" w:rsidR="00B7701D" w:rsidRPr="00B7701D" w:rsidRDefault="00B7701D" w:rsidP="004859D6">
            <w:pPr>
              <w:jc w:val="center"/>
            </w:pPr>
            <w:r w:rsidRPr="00B7701D">
              <w:t>43</w:t>
            </w:r>
          </w:p>
        </w:tc>
      </w:tr>
      <w:tr w:rsidR="00B7701D" w:rsidRPr="00B7701D" w14:paraId="01FB1699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AE0DBB" w14:textId="77777777" w:rsidR="00B7701D" w:rsidRPr="00B7701D" w:rsidRDefault="00B7701D" w:rsidP="004859D6">
            <w:pPr>
              <w:jc w:val="center"/>
            </w:pPr>
            <w:r w:rsidRPr="00B7701D">
              <w:t>15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195D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E9AA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AF8C9A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1AF90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8E2F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79AF5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08D8E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377A6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F1E6D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156D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C56CF" w14:textId="77777777" w:rsidR="00B7701D" w:rsidRPr="00B7701D" w:rsidRDefault="00B7701D" w:rsidP="004859D6">
            <w:pPr>
              <w:jc w:val="center"/>
            </w:pPr>
            <w:r w:rsidRPr="00B7701D">
              <w:t>35</w:t>
            </w:r>
          </w:p>
        </w:tc>
      </w:tr>
      <w:tr w:rsidR="00B7701D" w:rsidRPr="00B7701D" w14:paraId="24D7B982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EA56E" w14:textId="77777777" w:rsidR="00B7701D" w:rsidRPr="00B7701D" w:rsidRDefault="00B7701D" w:rsidP="004859D6">
            <w:pPr>
              <w:jc w:val="center"/>
            </w:pPr>
            <w:r w:rsidRPr="00B7701D">
              <w:t>16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3D2922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FC25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B0286D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BB1B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E9F31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DD41F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F816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3311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AF2AE1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CC65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0DD54" w14:textId="77777777" w:rsidR="00B7701D" w:rsidRPr="00B7701D" w:rsidRDefault="00B7701D" w:rsidP="004859D6">
            <w:pPr>
              <w:jc w:val="center"/>
            </w:pPr>
            <w:r w:rsidRPr="00B7701D">
              <w:t>40</w:t>
            </w:r>
          </w:p>
        </w:tc>
      </w:tr>
      <w:tr w:rsidR="00B7701D" w:rsidRPr="00B7701D" w14:paraId="2EEDA446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4697A" w14:textId="77777777" w:rsidR="00B7701D" w:rsidRPr="00B7701D" w:rsidRDefault="00B7701D" w:rsidP="004859D6">
            <w:pPr>
              <w:jc w:val="center"/>
            </w:pPr>
            <w:r w:rsidRPr="00B7701D">
              <w:t>17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F181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C92C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2804CE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D403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5F8C3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54F2B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B080D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0B5F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2678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A7DD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B3644" w14:textId="77777777" w:rsidR="00B7701D" w:rsidRPr="00B7701D" w:rsidRDefault="00B7701D" w:rsidP="004859D6">
            <w:pPr>
              <w:jc w:val="center"/>
            </w:pPr>
            <w:r w:rsidRPr="00B7701D">
              <w:t>33</w:t>
            </w:r>
          </w:p>
        </w:tc>
      </w:tr>
      <w:tr w:rsidR="00B7701D" w:rsidRPr="00B7701D" w14:paraId="33AD7259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3D589" w14:textId="77777777" w:rsidR="00B7701D" w:rsidRPr="00B7701D" w:rsidRDefault="00B7701D" w:rsidP="004859D6">
            <w:pPr>
              <w:jc w:val="center"/>
            </w:pPr>
            <w:r w:rsidRPr="00B7701D">
              <w:t>18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3ED3F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142C2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AE125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C2C06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1A51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7451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14B4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D0F1A6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362DD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84B843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DC579" w14:textId="77777777" w:rsidR="00B7701D" w:rsidRPr="00B7701D" w:rsidRDefault="00B7701D" w:rsidP="004859D6">
            <w:pPr>
              <w:jc w:val="center"/>
            </w:pPr>
            <w:r w:rsidRPr="00B7701D">
              <w:t>31</w:t>
            </w:r>
          </w:p>
        </w:tc>
      </w:tr>
      <w:tr w:rsidR="00B7701D" w:rsidRPr="00B7701D" w14:paraId="5E7D4C3D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88D6F" w14:textId="77777777" w:rsidR="00B7701D" w:rsidRPr="00B7701D" w:rsidRDefault="00B7701D" w:rsidP="004859D6">
            <w:pPr>
              <w:jc w:val="center"/>
            </w:pPr>
            <w:r w:rsidRPr="00B7701D">
              <w:t>19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6B1A5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9C401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15BFE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2F2F8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FFE9D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9A29B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0108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75E1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2728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05F6A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92C18" w14:textId="77777777" w:rsidR="00B7701D" w:rsidRPr="00B7701D" w:rsidRDefault="00B7701D" w:rsidP="004859D6">
            <w:pPr>
              <w:jc w:val="center"/>
            </w:pPr>
            <w:r w:rsidRPr="00B7701D">
              <w:t>32</w:t>
            </w:r>
          </w:p>
        </w:tc>
      </w:tr>
      <w:tr w:rsidR="00B7701D" w:rsidRPr="00B7701D" w14:paraId="65343218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2B0DB" w14:textId="77777777" w:rsidR="00B7701D" w:rsidRPr="00B7701D" w:rsidRDefault="00B7701D" w:rsidP="004859D6">
            <w:pPr>
              <w:jc w:val="center"/>
            </w:pPr>
            <w:r w:rsidRPr="00B7701D">
              <w:t>20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77C3B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59F8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5CB7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AA03D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23D79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CD015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9D4F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B7244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CB5FC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68DF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21960" w14:textId="77777777" w:rsidR="00B7701D" w:rsidRPr="00B7701D" w:rsidRDefault="00B7701D" w:rsidP="004859D6">
            <w:pPr>
              <w:jc w:val="center"/>
            </w:pPr>
            <w:r w:rsidRPr="00B7701D">
              <w:t>43</w:t>
            </w:r>
          </w:p>
        </w:tc>
      </w:tr>
      <w:tr w:rsidR="00B7701D" w:rsidRPr="00B7701D" w14:paraId="12C48960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2A1BB" w14:textId="77777777" w:rsidR="00B7701D" w:rsidRPr="00B7701D" w:rsidRDefault="00B7701D" w:rsidP="004859D6">
            <w:pPr>
              <w:jc w:val="center"/>
            </w:pPr>
            <w:r w:rsidRPr="00B7701D">
              <w:t>21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342B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2969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8A06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DB4E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1F1E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B4CD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0C1FC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E9227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99F1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8DC5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8FAA6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</w:tr>
      <w:tr w:rsidR="00B7701D" w:rsidRPr="00B7701D" w14:paraId="35BF89EC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6DDE7" w14:textId="77777777" w:rsidR="00B7701D" w:rsidRPr="00B7701D" w:rsidRDefault="00B7701D" w:rsidP="004859D6">
            <w:pPr>
              <w:jc w:val="center"/>
            </w:pPr>
            <w:r w:rsidRPr="00B7701D">
              <w:t>22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B98F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848D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E7B4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9B33B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C022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B194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55E92D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F2D2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407C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B82F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BE225" w14:textId="77777777" w:rsidR="00B7701D" w:rsidRPr="00B7701D" w:rsidRDefault="00B7701D" w:rsidP="004859D6">
            <w:pPr>
              <w:jc w:val="center"/>
            </w:pPr>
            <w:r w:rsidRPr="00B7701D">
              <w:t>49</w:t>
            </w:r>
          </w:p>
        </w:tc>
      </w:tr>
      <w:tr w:rsidR="00B7701D" w:rsidRPr="00B7701D" w14:paraId="1CB7E8C2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1AEC78" w14:textId="77777777" w:rsidR="00B7701D" w:rsidRPr="00B7701D" w:rsidRDefault="00B7701D" w:rsidP="004859D6">
            <w:pPr>
              <w:jc w:val="center"/>
            </w:pPr>
            <w:r w:rsidRPr="00B7701D">
              <w:t>23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E60E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774CD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8A70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C871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685FFE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761CD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FB6BC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22C28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4B68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C05A8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1CDFC" w14:textId="77777777" w:rsidR="00B7701D" w:rsidRPr="00B7701D" w:rsidRDefault="00B7701D" w:rsidP="004859D6">
            <w:pPr>
              <w:jc w:val="center"/>
            </w:pPr>
            <w:r w:rsidRPr="00B7701D">
              <w:t>30</w:t>
            </w:r>
          </w:p>
        </w:tc>
      </w:tr>
      <w:tr w:rsidR="00B7701D" w:rsidRPr="00B7701D" w14:paraId="51B32DE9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691465" w14:textId="77777777" w:rsidR="00B7701D" w:rsidRPr="00B7701D" w:rsidRDefault="00B7701D" w:rsidP="004859D6">
            <w:pPr>
              <w:jc w:val="center"/>
            </w:pPr>
            <w:r w:rsidRPr="00B7701D">
              <w:t>24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05031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1380C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012CE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E38C9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154997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50623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B95637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D4C3B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23B8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206C0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9DEBF" w14:textId="77777777" w:rsidR="00B7701D" w:rsidRPr="00B7701D" w:rsidRDefault="00B7701D" w:rsidP="004859D6">
            <w:pPr>
              <w:jc w:val="center"/>
            </w:pPr>
            <w:r w:rsidRPr="00B7701D">
              <w:t>27</w:t>
            </w:r>
          </w:p>
        </w:tc>
      </w:tr>
      <w:tr w:rsidR="00B7701D" w:rsidRPr="00B7701D" w14:paraId="50E35030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52C78" w14:textId="77777777" w:rsidR="00B7701D" w:rsidRPr="00B7701D" w:rsidRDefault="00B7701D" w:rsidP="004859D6">
            <w:pPr>
              <w:jc w:val="center"/>
            </w:pPr>
            <w:r w:rsidRPr="00B7701D">
              <w:t>25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7D5D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93F95E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2579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686B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B962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CA83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D3EF6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53112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840E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DBA3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D14CA" w14:textId="77777777" w:rsidR="00B7701D" w:rsidRPr="00B7701D" w:rsidRDefault="00B7701D" w:rsidP="004859D6">
            <w:pPr>
              <w:jc w:val="center"/>
            </w:pPr>
            <w:r w:rsidRPr="00B7701D">
              <w:t>46</w:t>
            </w:r>
          </w:p>
        </w:tc>
      </w:tr>
      <w:tr w:rsidR="00B7701D" w:rsidRPr="00B7701D" w14:paraId="23E4D8C3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8343A" w14:textId="77777777" w:rsidR="00B7701D" w:rsidRPr="00B7701D" w:rsidRDefault="00B7701D" w:rsidP="004859D6">
            <w:pPr>
              <w:jc w:val="center"/>
            </w:pPr>
            <w:r w:rsidRPr="00B7701D">
              <w:t>26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87966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6203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E8FA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A0A47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9358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6B5C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7C52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2E50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9D793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FF08D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C3C5E" w14:textId="77777777" w:rsidR="00B7701D" w:rsidRPr="00B7701D" w:rsidRDefault="00B7701D" w:rsidP="004859D6">
            <w:pPr>
              <w:jc w:val="center"/>
            </w:pPr>
            <w:r w:rsidRPr="00B7701D">
              <w:t>42</w:t>
            </w:r>
          </w:p>
        </w:tc>
      </w:tr>
      <w:tr w:rsidR="00B7701D" w:rsidRPr="00B7701D" w14:paraId="697A7C27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C78EC" w14:textId="77777777" w:rsidR="00B7701D" w:rsidRPr="00B7701D" w:rsidRDefault="00B7701D" w:rsidP="004859D6">
            <w:pPr>
              <w:jc w:val="center"/>
            </w:pPr>
            <w:r w:rsidRPr="00B7701D">
              <w:t>27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7C58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1DD67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7A0F2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86266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B0F2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07885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C792F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1C51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29BA2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96A0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434CC" w14:textId="77777777" w:rsidR="00B7701D" w:rsidRPr="00B7701D" w:rsidRDefault="00B7701D" w:rsidP="004859D6">
            <w:pPr>
              <w:jc w:val="center"/>
            </w:pPr>
            <w:r w:rsidRPr="00B7701D">
              <w:t>45</w:t>
            </w:r>
          </w:p>
        </w:tc>
      </w:tr>
      <w:tr w:rsidR="00B7701D" w:rsidRPr="00B7701D" w14:paraId="631F2333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9E2B9" w14:textId="77777777" w:rsidR="00B7701D" w:rsidRPr="00B7701D" w:rsidRDefault="00B7701D" w:rsidP="004859D6">
            <w:pPr>
              <w:jc w:val="center"/>
            </w:pPr>
            <w:r w:rsidRPr="00B7701D">
              <w:t>28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BA506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76E4D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70511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A570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78CF0D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C1212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E090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DAFE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31B7E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2AF6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FDB5D" w14:textId="77777777" w:rsidR="00B7701D" w:rsidRPr="00B7701D" w:rsidRDefault="00B7701D" w:rsidP="004859D6">
            <w:pPr>
              <w:jc w:val="center"/>
            </w:pPr>
            <w:r w:rsidRPr="00B7701D">
              <w:t>40</w:t>
            </w:r>
          </w:p>
        </w:tc>
      </w:tr>
      <w:tr w:rsidR="00B7701D" w:rsidRPr="00B7701D" w14:paraId="20F956C2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64002" w14:textId="77777777" w:rsidR="00B7701D" w:rsidRPr="00B7701D" w:rsidRDefault="00B7701D" w:rsidP="004859D6">
            <w:pPr>
              <w:jc w:val="center"/>
            </w:pPr>
            <w:r w:rsidRPr="00B7701D">
              <w:t>29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25674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5B9628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C334E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908B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FEBA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7F8490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D529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55EBE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05F3D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27430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0304A" w14:textId="77777777" w:rsidR="00B7701D" w:rsidRPr="00B7701D" w:rsidRDefault="00B7701D" w:rsidP="004859D6">
            <w:pPr>
              <w:jc w:val="center"/>
            </w:pPr>
            <w:r w:rsidRPr="00B7701D">
              <w:t>34</w:t>
            </w:r>
          </w:p>
        </w:tc>
      </w:tr>
      <w:tr w:rsidR="00B7701D" w:rsidRPr="00B7701D" w14:paraId="0851C688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821C15" w14:textId="77777777" w:rsidR="00B7701D" w:rsidRPr="00B7701D" w:rsidRDefault="00B7701D" w:rsidP="004859D6">
            <w:pPr>
              <w:jc w:val="center"/>
            </w:pPr>
            <w:r w:rsidRPr="00B7701D">
              <w:t>30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7C0FAB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1FC3E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6D0A8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F99D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EB583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63097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22EE1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13DA8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B2D9C9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9DA12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FCDAA" w14:textId="77777777" w:rsidR="00B7701D" w:rsidRPr="00B7701D" w:rsidRDefault="00B7701D" w:rsidP="004859D6">
            <w:pPr>
              <w:jc w:val="center"/>
            </w:pPr>
            <w:r w:rsidRPr="00B7701D">
              <w:t>42</w:t>
            </w:r>
          </w:p>
        </w:tc>
      </w:tr>
      <w:tr w:rsidR="00B7701D" w:rsidRPr="00B7701D" w14:paraId="1F1892CE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A05BB" w14:textId="77777777" w:rsidR="00B7701D" w:rsidRPr="00B7701D" w:rsidRDefault="00B7701D" w:rsidP="004859D6">
            <w:pPr>
              <w:jc w:val="center"/>
            </w:pPr>
            <w:r w:rsidRPr="00B7701D">
              <w:t>31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AA4D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3622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9C1B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99AB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1C2F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0443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588FD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B4FC66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43882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B473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82461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</w:tr>
      <w:tr w:rsidR="00B7701D" w:rsidRPr="00B7701D" w14:paraId="4DE6A26D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49C17" w14:textId="77777777" w:rsidR="00B7701D" w:rsidRPr="00B7701D" w:rsidRDefault="00B7701D" w:rsidP="004859D6">
            <w:pPr>
              <w:jc w:val="center"/>
            </w:pPr>
            <w:r w:rsidRPr="00B7701D">
              <w:t>32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4DB1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71A0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DD8B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F55A5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5762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1AC0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057F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1A672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F4429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CA67A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B728E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</w:tr>
      <w:tr w:rsidR="00B7701D" w:rsidRPr="00B7701D" w14:paraId="0FEFD0E4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21E92" w14:textId="77777777" w:rsidR="00B7701D" w:rsidRPr="00B7701D" w:rsidRDefault="00B7701D" w:rsidP="004859D6">
            <w:pPr>
              <w:jc w:val="center"/>
            </w:pPr>
            <w:r w:rsidRPr="00B7701D">
              <w:t>33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B7AE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64AFA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743F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7515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28650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9738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1A063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2E588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C7E0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ABFE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1156E" w14:textId="77777777" w:rsidR="00B7701D" w:rsidRPr="00B7701D" w:rsidRDefault="00B7701D" w:rsidP="004859D6">
            <w:pPr>
              <w:jc w:val="center"/>
            </w:pPr>
            <w:r w:rsidRPr="00B7701D">
              <w:t>44</w:t>
            </w:r>
          </w:p>
        </w:tc>
      </w:tr>
      <w:tr w:rsidR="00B7701D" w:rsidRPr="00B7701D" w14:paraId="7B8EFA30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2D6994" w14:textId="77777777" w:rsidR="00B7701D" w:rsidRPr="00B7701D" w:rsidRDefault="00B7701D" w:rsidP="004859D6">
            <w:pPr>
              <w:jc w:val="center"/>
            </w:pPr>
            <w:r w:rsidRPr="00B7701D">
              <w:t>34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86028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DAF1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2763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3E2805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23451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DBB8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F008F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5265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9DDBB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3913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7B81C" w14:textId="77777777" w:rsidR="00B7701D" w:rsidRPr="00B7701D" w:rsidRDefault="00B7701D" w:rsidP="004859D6">
            <w:pPr>
              <w:jc w:val="center"/>
            </w:pPr>
            <w:r w:rsidRPr="00B7701D">
              <w:t>46</w:t>
            </w:r>
          </w:p>
        </w:tc>
      </w:tr>
      <w:tr w:rsidR="00B7701D" w:rsidRPr="00B7701D" w14:paraId="3D2E9E04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0F27B" w14:textId="77777777" w:rsidR="00B7701D" w:rsidRPr="00B7701D" w:rsidRDefault="00B7701D" w:rsidP="004859D6">
            <w:pPr>
              <w:jc w:val="center"/>
            </w:pPr>
            <w:r w:rsidRPr="00B7701D">
              <w:lastRenderedPageBreak/>
              <w:t>35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33A0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5836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F832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73C7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8990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245B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8E6C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A38C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913E6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4B96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19B481" w14:textId="77777777" w:rsidR="00B7701D" w:rsidRPr="00B7701D" w:rsidRDefault="00B7701D" w:rsidP="004859D6">
            <w:pPr>
              <w:jc w:val="center"/>
            </w:pPr>
            <w:r w:rsidRPr="00B7701D">
              <w:t>50</w:t>
            </w:r>
          </w:p>
        </w:tc>
      </w:tr>
      <w:tr w:rsidR="00B7701D" w:rsidRPr="00B7701D" w14:paraId="6D218724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0E189" w14:textId="77777777" w:rsidR="00B7701D" w:rsidRPr="00B7701D" w:rsidRDefault="00B7701D" w:rsidP="004859D6">
            <w:pPr>
              <w:jc w:val="center"/>
            </w:pPr>
            <w:r w:rsidRPr="00B7701D">
              <w:t>36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915B1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207B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F885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F6C8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2F326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6C19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C7319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8725A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7D29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6DA4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08D18" w14:textId="77777777" w:rsidR="00B7701D" w:rsidRPr="00B7701D" w:rsidRDefault="00B7701D" w:rsidP="004859D6">
            <w:pPr>
              <w:jc w:val="center"/>
            </w:pPr>
            <w:r w:rsidRPr="00B7701D">
              <w:t>43</w:t>
            </w:r>
          </w:p>
        </w:tc>
      </w:tr>
      <w:tr w:rsidR="00B7701D" w:rsidRPr="00B7701D" w14:paraId="4F2E19A6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A5D7A" w14:textId="77777777" w:rsidR="00B7701D" w:rsidRPr="00B7701D" w:rsidRDefault="00B7701D" w:rsidP="004859D6">
            <w:pPr>
              <w:jc w:val="center"/>
            </w:pPr>
            <w:r w:rsidRPr="00B7701D">
              <w:t>37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0E35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4F6305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6706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4465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A4BC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A97B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A3F3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6DED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FC61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FD82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3D138" w14:textId="77777777" w:rsidR="00B7701D" w:rsidRPr="00B7701D" w:rsidRDefault="00B7701D" w:rsidP="004859D6">
            <w:pPr>
              <w:jc w:val="center"/>
            </w:pPr>
            <w:r w:rsidRPr="00B7701D">
              <w:t>48</w:t>
            </w:r>
          </w:p>
        </w:tc>
      </w:tr>
      <w:tr w:rsidR="00B7701D" w:rsidRPr="00B7701D" w14:paraId="321140A4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ADA02" w14:textId="77777777" w:rsidR="00B7701D" w:rsidRPr="00B7701D" w:rsidRDefault="00B7701D" w:rsidP="004859D6">
            <w:pPr>
              <w:jc w:val="center"/>
            </w:pPr>
            <w:r w:rsidRPr="00B7701D">
              <w:t>38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A5D5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C7C1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C09CE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F0B2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B9F7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1C9A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2370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5F131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2C2F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F23B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B4D4C" w14:textId="77777777" w:rsidR="00B7701D" w:rsidRPr="00B7701D" w:rsidRDefault="00B7701D" w:rsidP="004859D6">
            <w:pPr>
              <w:jc w:val="center"/>
            </w:pPr>
            <w:r w:rsidRPr="00B7701D">
              <w:t>49</w:t>
            </w:r>
          </w:p>
        </w:tc>
      </w:tr>
      <w:tr w:rsidR="00B7701D" w:rsidRPr="00B7701D" w14:paraId="27FC1629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999DC" w14:textId="77777777" w:rsidR="00B7701D" w:rsidRPr="00B7701D" w:rsidRDefault="00B7701D" w:rsidP="004859D6">
            <w:pPr>
              <w:jc w:val="center"/>
            </w:pPr>
            <w:r w:rsidRPr="00B7701D">
              <w:t>39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0754C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0BF6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C71C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C55CC0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3DE7B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AFF6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41F41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FD37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111D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63E1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9FD02" w14:textId="77777777" w:rsidR="00B7701D" w:rsidRPr="00B7701D" w:rsidRDefault="00B7701D" w:rsidP="004859D6">
            <w:pPr>
              <w:jc w:val="center"/>
            </w:pPr>
            <w:r w:rsidRPr="00B7701D">
              <w:t>43</w:t>
            </w:r>
          </w:p>
        </w:tc>
      </w:tr>
      <w:tr w:rsidR="00B7701D" w:rsidRPr="00B7701D" w14:paraId="4B6D5B62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AF3F8" w14:textId="77777777" w:rsidR="00B7701D" w:rsidRPr="00B7701D" w:rsidRDefault="00B7701D" w:rsidP="004859D6">
            <w:pPr>
              <w:jc w:val="center"/>
            </w:pPr>
            <w:r w:rsidRPr="00B7701D">
              <w:t>40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9E391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1634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4A638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9DA02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D6AF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EA489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AE4D4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9505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AE8D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3BA3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DC2467" w14:textId="77777777" w:rsidR="00B7701D" w:rsidRPr="00B7701D" w:rsidRDefault="00B7701D" w:rsidP="004859D6">
            <w:pPr>
              <w:jc w:val="center"/>
            </w:pPr>
            <w:r w:rsidRPr="00B7701D">
              <w:t>36</w:t>
            </w:r>
          </w:p>
        </w:tc>
      </w:tr>
      <w:tr w:rsidR="00B7701D" w:rsidRPr="00B7701D" w14:paraId="0261C41C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7A1E2" w14:textId="77777777" w:rsidR="00B7701D" w:rsidRPr="00B7701D" w:rsidRDefault="00B7701D" w:rsidP="004859D6">
            <w:pPr>
              <w:jc w:val="center"/>
            </w:pPr>
            <w:r w:rsidRPr="00B7701D">
              <w:t>41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A286D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DC8D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DF75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73A73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9FFD4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84EBE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1AA1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5F5E4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76E9A5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E3329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D8C08" w14:textId="77777777" w:rsidR="00B7701D" w:rsidRPr="00B7701D" w:rsidRDefault="00B7701D" w:rsidP="004859D6">
            <w:pPr>
              <w:jc w:val="center"/>
            </w:pPr>
            <w:r w:rsidRPr="00B7701D">
              <w:t>29</w:t>
            </w:r>
          </w:p>
        </w:tc>
      </w:tr>
      <w:tr w:rsidR="00B7701D" w:rsidRPr="00B7701D" w14:paraId="22CA6BD9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D184C" w14:textId="77777777" w:rsidR="00B7701D" w:rsidRPr="00B7701D" w:rsidRDefault="00B7701D" w:rsidP="004859D6">
            <w:pPr>
              <w:jc w:val="center"/>
            </w:pPr>
            <w:r w:rsidRPr="00B7701D">
              <w:t>42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A094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3E34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2205D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04AE8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E665D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D0454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BD8AB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B3DCE8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2E806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FE9B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B71C6E" w14:textId="77777777" w:rsidR="00B7701D" w:rsidRPr="00B7701D" w:rsidRDefault="00B7701D" w:rsidP="004859D6">
            <w:pPr>
              <w:jc w:val="center"/>
            </w:pPr>
            <w:r w:rsidRPr="00B7701D">
              <w:t>35</w:t>
            </w:r>
          </w:p>
        </w:tc>
      </w:tr>
      <w:tr w:rsidR="00B7701D" w:rsidRPr="00B7701D" w14:paraId="715EEF96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82D09" w14:textId="77777777" w:rsidR="00B7701D" w:rsidRPr="00B7701D" w:rsidRDefault="00B7701D" w:rsidP="004859D6">
            <w:pPr>
              <w:jc w:val="center"/>
            </w:pPr>
            <w:r w:rsidRPr="00B7701D">
              <w:t>43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049DDE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9213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B42F2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41834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15803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A2BC2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D5B96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F667A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B401F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37AB06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A8BCC6" w14:textId="77777777" w:rsidR="00B7701D" w:rsidRPr="00B7701D" w:rsidRDefault="00B7701D" w:rsidP="004859D6">
            <w:pPr>
              <w:jc w:val="center"/>
            </w:pPr>
            <w:r w:rsidRPr="00B7701D">
              <w:t>27</w:t>
            </w:r>
          </w:p>
        </w:tc>
      </w:tr>
      <w:tr w:rsidR="00B7701D" w:rsidRPr="00B7701D" w14:paraId="0FED0B3A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A50D7" w14:textId="77777777" w:rsidR="00B7701D" w:rsidRPr="00B7701D" w:rsidRDefault="00B7701D" w:rsidP="004859D6">
            <w:pPr>
              <w:jc w:val="center"/>
            </w:pPr>
            <w:r w:rsidRPr="00B7701D">
              <w:t>44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C31FB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636E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5627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000B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86C3B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D080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999E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331C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A665A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5859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25468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</w:tr>
      <w:tr w:rsidR="00B7701D" w:rsidRPr="00B7701D" w14:paraId="7D824979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47AB4" w14:textId="77777777" w:rsidR="00B7701D" w:rsidRPr="00B7701D" w:rsidRDefault="00B7701D" w:rsidP="004859D6">
            <w:pPr>
              <w:jc w:val="center"/>
            </w:pPr>
            <w:r w:rsidRPr="00B7701D">
              <w:t>45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3FB9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6E20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995BF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ADD0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DAFB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A70A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04521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8DF01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FDEF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8722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0419E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</w:tr>
      <w:tr w:rsidR="00B7701D" w:rsidRPr="00B7701D" w14:paraId="3FE6C7B7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9A990" w14:textId="77777777" w:rsidR="00B7701D" w:rsidRPr="00B7701D" w:rsidRDefault="00B7701D" w:rsidP="004859D6">
            <w:pPr>
              <w:jc w:val="center"/>
            </w:pPr>
            <w:r w:rsidRPr="00B7701D">
              <w:t>46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FA9D81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92D7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0F7C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E822E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50657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0F31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AE876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4E3A9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EC0B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3B26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FDA4F" w14:textId="77777777" w:rsidR="00B7701D" w:rsidRPr="00B7701D" w:rsidRDefault="00B7701D" w:rsidP="004859D6">
            <w:pPr>
              <w:jc w:val="center"/>
            </w:pPr>
            <w:r w:rsidRPr="00B7701D">
              <w:t>43</w:t>
            </w:r>
          </w:p>
        </w:tc>
      </w:tr>
      <w:tr w:rsidR="00B7701D" w:rsidRPr="00B7701D" w14:paraId="5A66BB09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8881B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A385D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14FB5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B9969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4935F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9645B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7BE66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2D41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0161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BEA4A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7D76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E4416" w14:textId="77777777" w:rsidR="00B7701D" w:rsidRPr="00B7701D" w:rsidRDefault="00B7701D" w:rsidP="004859D6">
            <w:pPr>
              <w:jc w:val="center"/>
            </w:pPr>
            <w:r w:rsidRPr="00B7701D">
              <w:t>38</w:t>
            </w:r>
          </w:p>
        </w:tc>
      </w:tr>
      <w:tr w:rsidR="00B7701D" w:rsidRPr="00B7701D" w14:paraId="5A15286A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22734" w14:textId="77777777" w:rsidR="00B7701D" w:rsidRPr="00B7701D" w:rsidRDefault="00B7701D" w:rsidP="004859D6">
            <w:pPr>
              <w:jc w:val="center"/>
            </w:pPr>
            <w:r w:rsidRPr="00B7701D">
              <w:t>48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6D50C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8216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713E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24A0A5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3DE90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E27A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734C3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FB611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88D2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C0F5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359EAD" w14:textId="77777777" w:rsidR="00B7701D" w:rsidRPr="00B7701D" w:rsidRDefault="00B7701D" w:rsidP="004859D6">
            <w:pPr>
              <w:jc w:val="center"/>
            </w:pPr>
            <w:r w:rsidRPr="00B7701D">
              <w:t>45</w:t>
            </w:r>
          </w:p>
        </w:tc>
      </w:tr>
      <w:tr w:rsidR="00B7701D" w:rsidRPr="00B7701D" w14:paraId="352E3A94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C54FA" w14:textId="77777777" w:rsidR="00B7701D" w:rsidRPr="00B7701D" w:rsidRDefault="00B7701D" w:rsidP="004859D6">
            <w:pPr>
              <w:jc w:val="center"/>
            </w:pPr>
            <w:r w:rsidRPr="00B7701D">
              <w:t>49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4FF4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2BF7A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8A66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58E3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DE66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C615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7E5C35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439C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9E0BC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F6AC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0565F" w14:textId="77777777" w:rsidR="00B7701D" w:rsidRPr="00B7701D" w:rsidRDefault="00B7701D" w:rsidP="004859D6">
            <w:pPr>
              <w:jc w:val="center"/>
            </w:pPr>
            <w:r w:rsidRPr="00B7701D">
              <w:t>44</w:t>
            </w:r>
          </w:p>
        </w:tc>
      </w:tr>
      <w:tr w:rsidR="00B7701D" w:rsidRPr="00B7701D" w14:paraId="6E19852E" w14:textId="77777777" w:rsidTr="004859D6">
        <w:trPr>
          <w:trHeight w:val="315"/>
        </w:trPr>
        <w:tc>
          <w:tcPr>
            <w:tcW w:w="5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9FEDB" w14:textId="77777777" w:rsidR="00B7701D" w:rsidRPr="00B7701D" w:rsidRDefault="00B7701D" w:rsidP="004859D6">
            <w:pPr>
              <w:jc w:val="center"/>
            </w:pPr>
            <w:r w:rsidRPr="00B7701D">
              <w:t>50</w:t>
            </w: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2EF2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D6B9B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5FB3D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43C83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2300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A40FC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BCA5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6ED17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76660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9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F531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411BE" w14:textId="77777777" w:rsidR="00B7701D" w:rsidRPr="00B7701D" w:rsidRDefault="00B7701D" w:rsidP="004859D6">
            <w:pPr>
              <w:jc w:val="center"/>
            </w:pPr>
            <w:r w:rsidRPr="00B7701D">
              <w:t>43</w:t>
            </w:r>
          </w:p>
        </w:tc>
      </w:tr>
    </w:tbl>
    <w:p w14:paraId="641729C6" w14:textId="77777777" w:rsidR="00B7701D" w:rsidRPr="00B7701D" w:rsidRDefault="00B7701D" w:rsidP="00B7701D"/>
    <w:p w14:paraId="67AA78B4" w14:textId="77777777" w:rsidR="00B7701D" w:rsidRPr="00B7701D" w:rsidRDefault="00B7701D" w:rsidP="00B7701D">
      <w:pPr>
        <w:rPr>
          <w:i/>
          <w:iCs/>
        </w:rPr>
      </w:pPr>
      <w:r w:rsidRPr="00B7701D">
        <w:br w:type="page"/>
      </w:r>
    </w:p>
    <w:p w14:paraId="11E58130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</w:pPr>
      <w:bookmarkStart w:id="12" w:name="_Toc142248612"/>
      <w:bookmarkStart w:id="13" w:name="_Toc142376662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5</w:t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fldChar w:fldCharType="end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 xml:space="preserve"> </w:t>
      </w:r>
    </w:p>
    <w:p w14:paraId="2C99C237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Tabulasi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Dari Hasil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nelitian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Komitmen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Organisasi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X3</w:t>
      </w:r>
      <w:bookmarkEnd w:id="12"/>
      <w:bookmarkEnd w:id="13"/>
    </w:p>
    <w:tbl>
      <w:tblPr>
        <w:tblW w:w="9100" w:type="dxa"/>
        <w:tblLook w:val="04A0" w:firstRow="1" w:lastRow="0" w:firstColumn="1" w:lastColumn="0" w:noHBand="0" w:noVBand="1"/>
      </w:tblPr>
      <w:tblGrid>
        <w:gridCol w:w="510"/>
        <w:gridCol w:w="772"/>
        <w:gridCol w:w="772"/>
        <w:gridCol w:w="772"/>
        <w:gridCol w:w="772"/>
        <w:gridCol w:w="772"/>
        <w:gridCol w:w="772"/>
        <w:gridCol w:w="772"/>
        <w:gridCol w:w="772"/>
        <w:gridCol w:w="772"/>
        <w:gridCol w:w="956"/>
        <w:gridCol w:w="700"/>
      </w:tblGrid>
      <w:tr w:rsidR="00B7701D" w:rsidRPr="00B7701D" w14:paraId="57673729" w14:textId="77777777" w:rsidTr="004859D6">
        <w:trPr>
          <w:trHeight w:val="315"/>
        </w:trPr>
        <w:tc>
          <w:tcPr>
            <w:tcW w:w="9100" w:type="dxa"/>
            <w:gridSpan w:val="1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C7F2A" w14:textId="77777777" w:rsidR="00B7701D" w:rsidRPr="00B7701D" w:rsidRDefault="00B7701D" w:rsidP="004859D6">
            <w:pPr>
              <w:jc w:val="center"/>
              <w:rPr>
                <w:sz w:val="20"/>
                <w:szCs w:val="20"/>
              </w:rPr>
            </w:pPr>
            <w:proofErr w:type="spellStart"/>
            <w:r w:rsidRPr="00B7701D">
              <w:rPr>
                <w:sz w:val="20"/>
                <w:szCs w:val="20"/>
              </w:rPr>
              <w:t>Komitmen</w:t>
            </w:r>
            <w:proofErr w:type="spellEnd"/>
            <w:r w:rsidRPr="00B7701D">
              <w:rPr>
                <w:sz w:val="20"/>
                <w:szCs w:val="20"/>
              </w:rPr>
              <w:t xml:space="preserve"> </w:t>
            </w:r>
            <w:proofErr w:type="spellStart"/>
            <w:r w:rsidRPr="00B7701D">
              <w:rPr>
                <w:sz w:val="20"/>
                <w:szCs w:val="20"/>
              </w:rPr>
              <w:t>Organisasi</w:t>
            </w:r>
            <w:proofErr w:type="spellEnd"/>
            <w:r w:rsidRPr="00B7701D">
              <w:rPr>
                <w:sz w:val="20"/>
                <w:szCs w:val="20"/>
              </w:rPr>
              <w:t xml:space="preserve"> X3</w:t>
            </w:r>
          </w:p>
        </w:tc>
      </w:tr>
      <w:tr w:rsidR="00B7701D" w:rsidRPr="00B7701D" w14:paraId="005B9172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C15FC" w14:textId="77777777" w:rsidR="00B7701D" w:rsidRPr="00B7701D" w:rsidRDefault="00B7701D" w:rsidP="004859D6">
            <w:pPr>
              <w:jc w:val="center"/>
            </w:pPr>
            <w:r w:rsidRPr="00B7701D">
              <w:t>X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42237" w14:textId="77777777" w:rsidR="00B7701D" w:rsidRPr="00B7701D" w:rsidRDefault="00B7701D" w:rsidP="004859D6">
            <w:pPr>
              <w:jc w:val="center"/>
            </w:pPr>
            <w:r w:rsidRPr="00B7701D">
              <w:t>X3.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15E43" w14:textId="77777777" w:rsidR="00B7701D" w:rsidRPr="00B7701D" w:rsidRDefault="00B7701D" w:rsidP="004859D6">
            <w:pPr>
              <w:jc w:val="center"/>
            </w:pPr>
            <w:r w:rsidRPr="00B7701D">
              <w:t>X3.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A18B8" w14:textId="77777777" w:rsidR="00B7701D" w:rsidRPr="00B7701D" w:rsidRDefault="00B7701D" w:rsidP="004859D6">
            <w:pPr>
              <w:jc w:val="center"/>
            </w:pPr>
            <w:r w:rsidRPr="00B7701D">
              <w:t>X3.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2FF4C" w14:textId="77777777" w:rsidR="00B7701D" w:rsidRPr="00B7701D" w:rsidRDefault="00B7701D" w:rsidP="004859D6">
            <w:pPr>
              <w:jc w:val="center"/>
            </w:pPr>
            <w:r w:rsidRPr="00B7701D">
              <w:t>X3.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8BFC7" w14:textId="77777777" w:rsidR="00B7701D" w:rsidRPr="00B7701D" w:rsidRDefault="00B7701D" w:rsidP="004859D6">
            <w:pPr>
              <w:jc w:val="center"/>
            </w:pPr>
            <w:r w:rsidRPr="00B7701D">
              <w:t>X3.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225D6" w14:textId="77777777" w:rsidR="00B7701D" w:rsidRPr="00B7701D" w:rsidRDefault="00B7701D" w:rsidP="004859D6">
            <w:pPr>
              <w:jc w:val="center"/>
            </w:pPr>
            <w:r w:rsidRPr="00B7701D">
              <w:t>X3.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255D7" w14:textId="77777777" w:rsidR="00B7701D" w:rsidRPr="00B7701D" w:rsidRDefault="00B7701D" w:rsidP="004859D6">
            <w:pPr>
              <w:jc w:val="center"/>
            </w:pPr>
            <w:r w:rsidRPr="00B7701D">
              <w:t>X3.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3DD71" w14:textId="77777777" w:rsidR="00B7701D" w:rsidRPr="00B7701D" w:rsidRDefault="00B7701D" w:rsidP="004859D6">
            <w:pPr>
              <w:jc w:val="center"/>
            </w:pPr>
            <w:r w:rsidRPr="00B7701D">
              <w:t>X3.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304B4" w14:textId="77777777" w:rsidR="00B7701D" w:rsidRPr="00B7701D" w:rsidRDefault="00B7701D" w:rsidP="004859D6">
            <w:pPr>
              <w:jc w:val="center"/>
            </w:pPr>
            <w:r w:rsidRPr="00B7701D">
              <w:t>X3.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84042" w14:textId="77777777" w:rsidR="00B7701D" w:rsidRPr="00B7701D" w:rsidRDefault="00B7701D" w:rsidP="004859D6">
            <w:pPr>
              <w:jc w:val="center"/>
            </w:pPr>
            <w:r w:rsidRPr="00B7701D">
              <w:t>X3.10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62023" w14:textId="77777777" w:rsidR="00B7701D" w:rsidRPr="00B7701D" w:rsidRDefault="00B7701D" w:rsidP="004859D6">
            <w:pPr>
              <w:jc w:val="center"/>
            </w:pPr>
            <w:r w:rsidRPr="00B7701D">
              <w:t>total</w:t>
            </w:r>
          </w:p>
        </w:tc>
      </w:tr>
      <w:tr w:rsidR="00B7701D" w:rsidRPr="00B7701D" w14:paraId="3F844512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774C4" w14:textId="77777777" w:rsidR="00B7701D" w:rsidRPr="00B7701D" w:rsidRDefault="00B7701D" w:rsidP="004859D6">
            <w:pPr>
              <w:jc w:val="center"/>
            </w:pPr>
            <w:r w:rsidRPr="00B7701D">
              <w:t>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75F70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54AE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7DD54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2D60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A985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37031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3C3D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C15BA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A2A2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0131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9ACBA" w14:textId="77777777" w:rsidR="00B7701D" w:rsidRPr="00B7701D" w:rsidRDefault="00B7701D" w:rsidP="004859D6">
            <w:pPr>
              <w:jc w:val="center"/>
            </w:pPr>
            <w:r w:rsidRPr="00B7701D">
              <w:t>40</w:t>
            </w:r>
          </w:p>
        </w:tc>
      </w:tr>
      <w:tr w:rsidR="00B7701D" w:rsidRPr="00B7701D" w14:paraId="7B590DA1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A93C9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4747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4C90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0FC8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522A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F7E2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80A1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8FA3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3D73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50F09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E97D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52A6B" w14:textId="77777777" w:rsidR="00B7701D" w:rsidRPr="00B7701D" w:rsidRDefault="00B7701D" w:rsidP="004859D6">
            <w:pPr>
              <w:jc w:val="center"/>
            </w:pPr>
            <w:r w:rsidRPr="00B7701D">
              <w:t>49</w:t>
            </w:r>
          </w:p>
        </w:tc>
      </w:tr>
      <w:tr w:rsidR="00B7701D" w:rsidRPr="00B7701D" w14:paraId="0318501F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CD3A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F579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06472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A376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CBAB9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3FD2F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4D3D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F7177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0A8F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ED12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C06E2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211466" w14:textId="77777777" w:rsidR="00B7701D" w:rsidRPr="00B7701D" w:rsidRDefault="00B7701D" w:rsidP="004859D6">
            <w:pPr>
              <w:jc w:val="center"/>
            </w:pPr>
            <w:r w:rsidRPr="00B7701D">
              <w:t>42</w:t>
            </w:r>
          </w:p>
        </w:tc>
      </w:tr>
      <w:tr w:rsidR="00B7701D" w:rsidRPr="00B7701D" w14:paraId="11B9A25E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6582D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1A8E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9FF7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92AC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AEBE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823E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636D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31A8F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EB495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28502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55F2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FB183" w14:textId="77777777" w:rsidR="00B7701D" w:rsidRPr="00B7701D" w:rsidRDefault="00B7701D" w:rsidP="004859D6">
            <w:pPr>
              <w:jc w:val="center"/>
            </w:pPr>
            <w:r w:rsidRPr="00B7701D">
              <w:t>45</w:t>
            </w:r>
          </w:p>
        </w:tc>
      </w:tr>
      <w:tr w:rsidR="00B7701D" w:rsidRPr="00B7701D" w14:paraId="5734E1A5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6B75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400C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EEEBF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9D30D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2865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9AC8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C6B7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4A04E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6C0E0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24AF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377D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877B3" w14:textId="77777777" w:rsidR="00B7701D" w:rsidRPr="00B7701D" w:rsidRDefault="00B7701D" w:rsidP="004859D6">
            <w:pPr>
              <w:jc w:val="center"/>
            </w:pPr>
            <w:r w:rsidRPr="00B7701D">
              <w:t>40</w:t>
            </w:r>
          </w:p>
        </w:tc>
      </w:tr>
      <w:tr w:rsidR="00B7701D" w:rsidRPr="00B7701D" w14:paraId="67CBAD5F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16C0E" w14:textId="77777777" w:rsidR="00B7701D" w:rsidRPr="00B7701D" w:rsidRDefault="00B7701D" w:rsidP="004859D6">
            <w:pPr>
              <w:jc w:val="center"/>
            </w:pPr>
            <w:r w:rsidRPr="00B7701D">
              <w:t>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B2B4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7321B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A196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CD429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42A0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BF44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71D11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2BD9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F137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B2B2C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D440EE" w14:textId="77777777" w:rsidR="00B7701D" w:rsidRPr="00B7701D" w:rsidRDefault="00B7701D" w:rsidP="004859D6">
            <w:pPr>
              <w:jc w:val="center"/>
            </w:pPr>
            <w:r w:rsidRPr="00B7701D">
              <w:t>42</w:t>
            </w:r>
          </w:p>
        </w:tc>
      </w:tr>
      <w:tr w:rsidR="00B7701D" w:rsidRPr="00B7701D" w14:paraId="327D1E41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6F739" w14:textId="77777777" w:rsidR="00B7701D" w:rsidRPr="00B7701D" w:rsidRDefault="00B7701D" w:rsidP="004859D6">
            <w:pPr>
              <w:jc w:val="center"/>
            </w:pPr>
            <w:r w:rsidRPr="00B7701D">
              <w:t>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6F3C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35B1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91DC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902A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7E84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6F8A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E317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C029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D01DA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CC03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7DF45" w14:textId="77777777" w:rsidR="00B7701D" w:rsidRPr="00B7701D" w:rsidRDefault="00B7701D" w:rsidP="004859D6">
            <w:pPr>
              <w:jc w:val="center"/>
            </w:pPr>
            <w:r w:rsidRPr="00B7701D">
              <w:t>49</w:t>
            </w:r>
          </w:p>
        </w:tc>
      </w:tr>
      <w:tr w:rsidR="00B7701D" w:rsidRPr="00B7701D" w14:paraId="7D8CA286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E6255" w14:textId="77777777" w:rsidR="00B7701D" w:rsidRPr="00B7701D" w:rsidRDefault="00B7701D" w:rsidP="004859D6">
            <w:pPr>
              <w:jc w:val="center"/>
            </w:pPr>
            <w:r w:rsidRPr="00B7701D">
              <w:t>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F0BA1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DF48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AE576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1DAD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4AD5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AB089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3331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CB3FC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17E5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7FD5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E9526" w14:textId="77777777" w:rsidR="00B7701D" w:rsidRPr="00B7701D" w:rsidRDefault="00B7701D" w:rsidP="004859D6">
            <w:pPr>
              <w:jc w:val="center"/>
            </w:pPr>
            <w:r w:rsidRPr="00B7701D">
              <w:t>40</w:t>
            </w:r>
          </w:p>
        </w:tc>
      </w:tr>
      <w:tr w:rsidR="00B7701D" w:rsidRPr="00B7701D" w14:paraId="431DC9DC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3F913" w14:textId="77777777" w:rsidR="00B7701D" w:rsidRPr="00B7701D" w:rsidRDefault="00B7701D" w:rsidP="004859D6">
            <w:pPr>
              <w:jc w:val="center"/>
            </w:pPr>
            <w:r w:rsidRPr="00B7701D">
              <w:t>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7144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1175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87B7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5FDA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156C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9BE1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F71D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F498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3B222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574C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DD980" w14:textId="77777777" w:rsidR="00B7701D" w:rsidRPr="00B7701D" w:rsidRDefault="00B7701D" w:rsidP="004859D6">
            <w:pPr>
              <w:jc w:val="center"/>
            </w:pPr>
            <w:r w:rsidRPr="00B7701D">
              <w:t>49</w:t>
            </w:r>
          </w:p>
        </w:tc>
      </w:tr>
      <w:tr w:rsidR="00B7701D" w:rsidRPr="00B7701D" w14:paraId="02634639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5C5E6" w14:textId="77777777" w:rsidR="00B7701D" w:rsidRPr="00B7701D" w:rsidRDefault="00B7701D" w:rsidP="004859D6">
            <w:pPr>
              <w:jc w:val="center"/>
            </w:pPr>
            <w:r w:rsidRPr="00B7701D">
              <w:t>1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6059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2119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947C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3CED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42D9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58E9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CDC9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6CE7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A932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B16C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6B10E" w14:textId="77777777" w:rsidR="00B7701D" w:rsidRPr="00B7701D" w:rsidRDefault="00B7701D" w:rsidP="004859D6">
            <w:pPr>
              <w:jc w:val="center"/>
            </w:pPr>
            <w:r w:rsidRPr="00B7701D">
              <w:t>50</w:t>
            </w:r>
          </w:p>
        </w:tc>
      </w:tr>
      <w:tr w:rsidR="00B7701D" w:rsidRPr="00B7701D" w14:paraId="287859E3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9ADE8" w14:textId="77777777" w:rsidR="00B7701D" w:rsidRPr="00B7701D" w:rsidRDefault="00B7701D" w:rsidP="004859D6">
            <w:pPr>
              <w:jc w:val="center"/>
            </w:pPr>
            <w:r w:rsidRPr="00B7701D">
              <w:t>1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175C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00B4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CFD8D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7FFD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F7B8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1E2E0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96B2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00DA8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8CE4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D86DA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B40F9" w14:textId="77777777" w:rsidR="00B7701D" w:rsidRPr="00B7701D" w:rsidRDefault="00B7701D" w:rsidP="004859D6">
            <w:pPr>
              <w:jc w:val="center"/>
            </w:pPr>
            <w:r w:rsidRPr="00B7701D">
              <w:t>41</w:t>
            </w:r>
          </w:p>
        </w:tc>
      </w:tr>
      <w:tr w:rsidR="00B7701D" w:rsidRPr="00B7701D" w14:paraId="2485ACB1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D339B" w14:textId="77777777" w:rsidR="00B7701D" w:rsidRPr="00B7701D" w:rsidRDefault="00B7701D" w:rsidP="004859D6">
            <w:pPr>
              <w:jc w:val="center"/>
            </w:pPr>
            <w:r w:rsidRPr="00B7701D">
              <w:t>1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1887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E12A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F6D04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5D0B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531B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1C72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1CC1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EFC0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65296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AFC0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12EFC8" w14:textId="77777777" w:rsidR="00B7701D" w:rsidRPr="00B7701D" w:rsidRDefault="00B7701D" w:rsidP="004859D6">
            <w:pPr>
              <w:jc w:val="center"/>
            </w:pPr>
            <w:r w:rsidRPr="00B7701D">
              <w:t>44</w:t>
            </w:r>
          </w:p>
        </w:tc>
      </w:tr>
      <w:tr w:rsidR="00B7701D" w:rsidRPr="00B7701D" w14:paraId="204D8E58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EBE65" w14:textId="77777777" w:rsidR="00B7701D" w:rsidRPr="00B7701D" w:rsidRDefault="00B7701D" w:rsidP="004859D6">
            <w:pPr>
              <w:jc w:val="center"/>
            </w:pPr>
            <w:r w:rsidRPr="00B7701D">
              <w:t>1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AF61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FC28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747C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A8699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A707A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9CA7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82DE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5395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5198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0BA2A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2B59A" w14:textId="77777777" w:rsidR="00B7701D" w:rsidRPr="00B7701D" w:rsidRDefault="00B7701D" w:rsidP="004859D6">
            <w:pPr>
              <w:jc w:val="center"/>
            </w:pPr>
            <w:r w:rsidRPr="00B7701D">
              <w:t>44</w:t>
            </w:r>
          </w:p>
        </w:tc>
      </w:tr>
      <w:tr w:rsidR="00B7701D" w:rsidRPr="00B7701D" w14:paraId="744E19A7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A7EB0" w14:textId="77777777" w:rsidR="00B7701D" w:rsidRPr="00B7701D" w:rsidRDefault="00B7701D" w:rsidP="004859D6">
            <w:pPr>
              <w:jc w:val="center"/>
            </w:pPr>
            <w:r w:rsidRPr="00B7701D">
              <w:t>1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B130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605BB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6990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9369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066F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C0F3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F9A6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22AF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73A9F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0A70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D47309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</w:tr>
      <w:tr w:rsidR="00B7701D" w:rsidRPr="00B7701D" w14:paraId="6FF13740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AFF65" w14:textId="77777777" w:rsidR="00B7701D" w:rsidRPr="00B7701D" w:rsidRDefault="00B7701D" w:rsidP="004859D6">
            <w:pPr>
              <w:jc w:val="center"/>
            </w:pPr>
            <w:r w:rsidRPr="00B7701D">
              <w:t>1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4BCE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FC37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A3BAB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FD2A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05D9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2D09B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99BF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1C593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566A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EFA3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92E894" w14:textId="77777777" w:rsidR="00B7701D" w:rsidRPr="00B7701D" w:rsidRDefault="00B7701D" w:rsidP="004859D6">
            <w:pPr>
              <w:jc w:val="center"/>
            </w:pPr>
            <w:r w:rsidRPr="00B7701D">
              <w:t>38</w:t>
            </w:r>
          </w:p>
        </w:tc>
      </w:tr>
      <w:tr w:rsidR="00B7701D" w:rsidRPr="00B7701D" w14:paraId="765B734A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18904" w14:textId="77777777" w:rsidR="00B7701D" w:rsidRPr="00B7701D" w:rsidRDefault="00B7701D" w:rsidP="004859D6">
            <w:pPr>
              <w:jc w:val="center"/>
            </w:pPr>
            <w:r w:rsidRPr="00B7701D">
              <w:t>1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20E2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6EF99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2A835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BDB1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1A38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C450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0A0C3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451C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1F95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835D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700ED" w14:textId="77777777" w:rsidR="00B7701D" w:rsidRPr="00B7701D" w:rsidRDefault="00B7701D" w:rsidP="004859D6">
            <w:pPr>
              <w:jc w:val="center"/>
            </w:pPr>
            <w:r w:rsidRPr="00B7701D">
              <w:t>43</w:t>
            </w:r>
          </w:p>
        </w:tc>
      </w:tr>
      <w:tr w:rsidR="00B7701D" w:rsidRPr="00B7701D" w14:paraId="0E7E3CBF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2CD01" w14:textId="77777777" w:rsidR="00B7701D" w:rsidRPr="00B7701D" w:rsidRDefault="00B7701D" w:rsidP="004859D6">
            <w:pPr>
              <w:jc w:val="center"/>
            </w:pPr>
            <w:r w:rsidRPr="00B7701D">
              <w:t>1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F613A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1BAF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DBDB2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2F8B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CF81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5B82A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6CCC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A6D2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B060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31A9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605A8A" w14:textId="77777777" w:rsidR="00B7701D" w:rsidRPr="00B7701D" w:rsidRDefault="00B7701D" w:rsidP="004859D6">
            <w:pPr>
              <w:jc w:val="center"/>
            </w:pPr>
            <w:r w:rsidRPr="00B7701D">
              <w:t>39</w:t>
            </w:r>
          </w:p>
        </w:tc>
      </w:tr>
      <w:tr w:rsidR="00B7701D" w:rsidRPr="00B7701D" w14:paraId="438B82F7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D3259" w14:textId="77777777" w:rsidR="00B7701D" w:rsidRPr="00B7701D" w:rsidRDefault="00B7701D" w:rsidP="004859D6">
            <w:pPr>
              <w:jc w:val="center"/>
            </w:pPr>
            <w:r w:rsidRPr="00B7701D">
              <w:t>1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13454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17CF8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3F2B6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307F0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4312A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F1431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65FE9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A4BC2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90A5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ECD00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B5C95" w14:textId="77777777" w:rsidR="00B7701D" w:rsidRPr="00B7701D" w:rsidRDefault="00B7701D" w:rsidP="004859D6">
            <w:pPr>
              <w:jc w:val="center"/>
            </w:pPr>
            <w:r w:rsidRPr="00B7701D">
              <w:t>23</w:t>
            </w:r>
          </w:p>
        </w:tc>
      </w:tr>
      <w:tr w:rsidR="00B7701D" w:rsidRPr="00B7701D" w14:paraId="6D9D97EC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C1878" w14:textId="77777777" w:rsidR="00B7701D" w:rsidRPr="00B7701D" w:rsidRDefault="00B7701D" w:rsidP="004859D6">
            <w:pPr>
              <w:jc w:val="center"/>
            </w:pPr>
            <w:r w:rsidRPr="00B7701D">
              <w:t>1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38C28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4CF32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D83E2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96352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4221F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DD73B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6AF59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1DD05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8F40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6FAB3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C8169" w14:textId="77777777" w:rsidR="00B7701D" w:rsidRPr="00B7701D" w:rsidRDefault="00B7701D" w:rsidP="004859D6">
            <w:pPr>
              <w:jc w:val="center"/>
            </w:pPr>
            <w:r w:rsidRPr="00B7701D">
              <w:t>23</w:t>
            </w:r>
          </w:p>
        </w:tc>
      </w:tr>
      <w:tr w:rsidR="00B7701D" w:rsidRPr="00B7701D" w14:paraId="1F745E63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A1F76" w14:textId="77777777" w:rsidR="00B7701D" w:rsidRPr="00B7701D" w:rsidRDefault="00B7701D" w:rsidP="004859D6">
            <w:pPr>
              <w:jc w:val="center"/>
            </w:pPr>
            <w:r w:rsidRPr="00B7701D">
              <w:t>2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5CCE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2AE5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7BD3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3A17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5C63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30FF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84F9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2646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238E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ECBD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DE419" w14:textId="77777777" w:rsidR="00B7701D" w:rsidRPr="00B7701D" w:rsidRDefault="00B7701D" w:rsidP="004859D6">
            <w:pPr>
              <w:jc w:val="center"/>
            </w:pPr>
            <w:r w:rsidRPr="00B7701D">
              <w:t>50</w:t>
            </w:r>
          </w:p>
        </w:tc>
      </w:tr>
      <w:tr w:rsidR="00B7701D" w:rsidRPr="00B7701D" w14:paraId="5C6F47F0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5CFF5" w14:textId="77777777" w:rsidR="00B7701D" w:rsidRPr="00B7701D" w:rsidRDefault="00B7701D" w:rsidP="004859D6">
            <w:pPr>
              <w:jc w:val="center"/>
            </w:pPr>
            <w:r w:rsidRPr="00B7701D">
              <w:t>2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7DB9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03E2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CE8C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C1F1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1CA0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FBD5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E996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EE69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22712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1B82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1949E" w14:textId="77777777" w:rsidR="00B7701D" w:rsidRPr="00B7701D" w:rsidRDefault="00B7701D" w:rsidP="004859D6">
            <w:pPr>
              <w:jc w:val="center"/>
            </w:pPr>
            <w:r w:rsidRPr="00B7701D">
              <w:t>49</w:t>
            </w:r>
          </w:p>
        </w:tc>
      </w:tr>
      <w:tr w:rsidR="00B7701D" w:rsidRPr="00B7701D" w14:paraId="23A9E341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7BA86" w14:textId="77777777" w:rsidR="00B7701D" w:rsidRPr="00B7701D" w:rsidRDefault="00B7701D" w:rsidP="004859D6">
            <w:pPr>
              <w:jc w:val="center"/>
            </w:pPr>
            <w:r w:rsidRPr="00B7701D">
              <w:t>2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B759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A92D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1424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7E89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2EA8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D338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EE27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2C4F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A705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3F60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20C2C" w14:textId="77777777" w:rsidR="00B7701D" w:rsidRPr="00B7701D" w:rsidRDefault="00B7701D" w:rsidP="004859D6">
            <w:pPr>
              <w:jc w:val="center"/>
            </w:pPr>
            <w:r w:rsidRPr="00B7701D">
              <w:t>50</w:t>
            </w:r>
          </w:p>
        </w:tc>
      </w:tr>
      <w:tr w:rsidR="00B7701D" w:rsidRPr="00B7701D" w14:paraId="7C246DE3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00456" w14:textId="77777777" w:rsidR="00B7701D" w:rsidRPr="00B7701D" w:rsidRDefault="00B7701D" w:rsidP="004859D6">
            <w:pPr>
              <w:jc w:val="center"/>
            </w:pPr>
            <w:r w:rsidRPr="00B7701D">
              <w:t>2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33B46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5B2B6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5D87E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F3495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13E0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55CC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5D82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2F690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9BF6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11BD4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55115" w14:textId="77777777" w:rsidR="00B7701D" w:rsidRPr="00B7701D" w:rsidRDefault="00B7701D" w:rsidP="004859D6">
            <w:pPr>
              <w:jc w:val="center"/>
            </w:pPr>
            <w:r w:rsidRPr="00B7701D">
              <w:t>25</w:t>
            </w:r>
          </w:p>
        </w:tc>
      </w:tr>
      <w:tr w:rsidR="00B7701D" w:rsidRPr="00B7701D" w14:paraId="6430C598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8A6D0" w14:textId="77777777" w:rsidR="00B7701D" w:rsidRPr="00B7701D" w:rsidRDefault="00B7701D" w:rsidP="004859D6">
            <w:pPr>
              <w:jc w:val="center"/>
            </w:pPr>
            <w:r w:rsidRPr="00B7701D">
              <w:t>2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42B1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5EDA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B8A92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FC79A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91A24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C9D9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65A69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73C99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C8AE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8B6A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3E123" w14:textId="77777777" w:rsidR="00B7701D" w:rsidRPr="00B7701D" w:rsidRDefault="00B7701D" w:rsidP="004859D6">
            <w:pPr>
              <w:jc w:val="center"/>
            </w:pPr>
            <w:r w:rsidRPr="00B7701D">
              <w:t>29</w:t>
            </w:r>
          </w:p>
        </w:tc>
      </w:tr>
      <w:tr w:rsidR="00B7701D" w:rsidRPr="00B7701D" w14:paraId="5EF0C7F7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935CE" w14:textId="77777777" w:rsidR="00B7701D" w:rsidRPr="00B7701D" w:rsidRDefault="00B7701D" w:rsidP="004859D6">
            <w:pPr>
              <w:jc w:val="center"/>
            </w:pPr>
            <w:r w:rsidRPr="00B7701D">
              <w:t>2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1F4A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39C2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B980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4466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D623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DA36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3AFC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BC9C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79DC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C724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99E75" w14:textId="77777777" w:rsidR="00B7701D" w:rsidRPr="00B7701D" w:rsidRDefault="00B7701D" w:rsidP="004859D6">
            <w:pPr>
              <w:jc w:val="center"/>
            </w:pPr>
            <w:r w:rsidRPr="00B7701D">
              <w:t>49</w:t>
            </w:r>
          </w:p>
        </w:tc>
      </w:tr>
      <w:tr w:rsidR="00B7701D" w:rsidRPr="00B7701D" w14:paraId="4AB64E97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44A49" w14:textId="77777777" w:rsidR="00B7701D" w:rsidRPr="00B7701D" w:rsidRDefault="00B7701D" w:rsidP="004859D6">
            <w:pPr>
              <w:jc w:val="center"/>
            </w:pPr>
            <w:r w:rsidRPr="00B7701D">
              <w:t>2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2C08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0544D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F11B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6C018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417CE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237C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32730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3180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CC7B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679CC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B3112" w14:textId="77777777" w:rsidR="00B7701D" w:rsidRPr="00B7701D" w:rsidRDefault="00B7701D" w:rsidP="004859D6">
            <w:pPr>
              <w:jc w:val="center"/>
            </w:pPr>
            <w:r w:rsidRPr="00B7701D">
              <w:t>42</w:t>
            </w:r>
          </w:p>
        </w:tc>
      </w:tr>
      <w:tr w:rsidR="00B7701D" w:rsidRPr="00B7701D" w14:paraId="16C996C6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1C288" w14:textId="77777777" w:rsidR="00B7701D" w:rsidRPr="00B7701D" w:rsidRDefault="00B7701D" w:rsidP="004859D6">
            <w:pPr>
              <w:jc w:val="center"/>
            </w:pPr>
            <w:r w:rsidRPr="00B7701D">
              <w:t>2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0C6C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6A54C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028C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84D4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97C7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92C7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A8F8A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18C9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AF5BC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223A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FCA1D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</w:tr>
      <w:tr w:rsidR="00B7701D" w:rsidRPr="00B7701D" w14:paraId="48525F78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9F468" w14:textId="77777777" w:rsidR="00B7701D" w:rsidRPr="00B7701D" w:rsidRDefault="00B7701D" w:rsidP="004859D6">
            <w:pPr>
              <w:jc w:val="center"/>
            </w:pPr>
            <w:r w:rsidRPr="00B7701D">
              <w:t>2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228B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227F6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3FCE1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92EF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B6A7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F00B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B1E89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F2E2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9A95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14F8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4FCC8" w14:textId="77777777" w:rsidR="00B7701D" w:rsidRPr="00B7701D" w:rsidRDefault="00B7701D" w:rsidP="004859D6">
            <w:pPr>
              <w:jc w:val="center"/>
            </w:pPr>
            <w:r w:rsidRPr="00B7701D">
              <w:t>43</w:t>
            </w:r>
          </w:p>
        </w:tc>
      </w:tr>
      <w:tr w:rsidR="00B7701D" w:rsidRPr="00B7701D" w14:paraId="12192025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55E21" w14:textId="77777777" w:rsidR="00B7701D" w:rsidRPr="00B7701D" w:rsidRDefault="00B7701D" w:rsidP="004859D6">
            <w:pPr>
              <w:jc w:val="center"/>
            </w:pPr>
            <w:r w:rsidRPr="00B7701D">
              <w:t>2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8E22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95EB8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37D2E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61A5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E34A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6E6F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7C568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D16A6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ABF6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E0891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B9252" w14:textId="77777777" w:rsidR="00B7701D" w:rsidRPr="00B7701D" w:rsidRDefault="00B7701D" w:rsidP="004859D6">
            <w:pPr>
              <w:jc w:val="center"/>
            </w:pPr>
            <w:r w:rsidRPr="00B7701D">
              <w:t>32</w:t>
            </w:r>
          </w:p>
        </w:tc>
      </w:tr>
      <w:tr w:rsidR="00B7701D" w:rsidRPr="00B7701D" w14:paraId="6E2F13E4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2E270" w14:textId="77777777" w:rsidR="00B7701D" w:rsidRPr="00B7701D" w:rsidRDefault="00B7701D" w:rsidP="004859D6">
            <w:pPr>
              <w:jc w:val="center"/>
            </w:pPr>
            <w:r w:rsidRPr="00B7701D">
              <w:t>3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5C8F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B833F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6E7B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463E6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9315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5C43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48EDA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90F3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8CE6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21136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B4ABE" w14:textId="77777777" w:rsidR="00B7701D" w:rsidRPr="00B7701D" w:rsidRDefault="00B7701D" w:rsidP="004859D6">
            <w:pPr>
              <w:jc w:val="center"/>
            </w:pPr>
            <w:r w:rsidRPr="00B7701D">
              <w:t>42</w:t>
            </w:r>
          </w:p>
        </w:tc>
      </w:tr>
      <w:tr w:rsidR="00B7701D" w:rsidRPr="00B7701D" w14:paraId="1CA4575C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B0CDD" w14:textId="77777777" w:rsidR="00B7701D" w:rsidRPr="00B7701D" w:rsidRDefault="00B7701D" w:rsidP="004859D6">
            <w:pPr>
              <w:jc w:val="center"/>
            </w:pPr>
            <w:r w:rsidRPr="00B7701D">
              <w:t>3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937A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8D27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E0BB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392E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8006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3A69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AB36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1CB1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811B0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B3D7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2D93B" w14:textId="77777777" w:rsidR="00B7701D" w:rsidRPr="00B7701D" w:rsidRDefault="00B7701D" w:rsidP="004859D6">
            <w:pPr>
              <w:jc w:val="center"/>
            </w:pPr>
            <w:r w:rsidRPr="00B7701D">
              <w:t>49</w:t>
            </w:r>
          </w:p>
        </w:tc>
      </w:tr>
      <w:tr w:rsidR="00B7701D" w:rsidRPr="00B7701D" w14:paraId="074198D1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83213" w14:textId="77777777" w:rsidR="00B7701D" w:rsidRPr="00B7701D" w:rsidRDefault="00B7701D" w:rsidP="004859D6">
            <w:pPr>
              <w:jc w:val="center"/>
            </w:pPr>
            <w:r w:rsidRPr="00B7701D">
              <w:t>3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5F68E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07A1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9337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7B438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9B955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7EEC8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0671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ECD0B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CFF21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4708E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EA9B7" w14:textId="77777777" w:rsidR="00B7701D" w:rsidRPr="00B7701D" w:rsidRDefault="00B7701D" w:rsidP="004859D6">
            <w:pPr>
              <w:jc w:val="center"/>
            </w:pPr>
            <w:r w:rsidRPr="00B7701D">
              <w:t>37</w:t>
            </w:r>
          </w:p>
        </w:tc>
      </w:tr>
      <w:tr w:rsidR="00B7701D" w:rsidRPr="00B7701D" w14:paraId="3A785BD1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03A67" w14:textId="77777777" w:rsidR="00B7701D" w:rsidRPr="00B7701D" w:rsidRDefault="00B7701D" w:rsidP="004859D6">
            <w:pPr>
              <w:jc w:val="center"/>
            </w:pPr>
            <w:r w:rsidRPr="00B7701D">
              <w:t>3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D6F4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24245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51E3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60DD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C9D8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35FD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180B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4E29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5DEE0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4024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93663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</w:tr>
      <w:tr w:rsidR="00B7701D" w:rsidRPr="00B7701D" w14:paraId="2DDB95B7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73153" w14:textId="77777777" w:rsidR="00B7701D" w:rsidRPr="00B7701D" w:rsidRDefault="00B7701D" w:rsidP="004859D6">
            <w:pPr>
              <w:jc w:val="center"/>
            </w:pPr>
            <w:r w:rsidRPr="00B7701D">
              <w:t>3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C132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8468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707E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6243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85E4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471E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35F2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6FF5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D824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C562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301DF" w14:textId="77777777" w:rsidR="00B7701D" w:rsidRPr="00B7701D" w:rsidRDefault="00B7701D" w:rsidP="004859D6">
            <w:pPr>
              <w:jc w:val="center"/>
            </w:pPr>
            <w:r w:rsidRPr="00B7701D">
              <w:t>50</w:t>
            </w:r>
          </w:p>
        </w:tc>
      </w:tr>
      <w:tr w:rsidR="00B7701D" w:rsidRPr="00B7701D" w14:paraId="291B6822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B4ED1" w14:textId="77777777" w:rsidR="00B7701D" w:rsidRPr="00B7701D" w:rsidRDefault="00B7701D" w:rsidP="004859D6">
            <w:pPr>
              <w:jc w:val="center"/>
            </w:pPr>
            <w:r w:rsidRPr="00B7701D">
              <w:lastRenderedPageBreak/>
              <w:t>3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B90C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CF40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9DDE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28CF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75D8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B4CB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C134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C671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C484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CD07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561974" w14:textId="77777777" w:rsidR="00B7701D" w:rsidRPr="00B7701D" w:rsidRDefault="00B7701D" w:rsidP="004859D6">
            <w:pPr>
              <w:jc w:val="center"/>
            </w:pPr>
            <w:r w:rsidRPr="00B7701D">
              <w:t>50</w:t>
            </w:r>
          </w:p>
        </w:tc>
      </w:tr>
      <w:tr w:rsidR="00B7701D" w:rsidRPr="00B7701D" w14:paraId="6A11BF10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6B6E5" w14:textId="77777777" w:rsidR="00B7701D" w:rsidRPr="00B7701D" w:rsidRDefault="00B7701D" w:rsidP="004859D6">
            <w:pPr>
              <w:jc w:val="center"/>
            </w:pPr>
            <w:r w:rsidRPr="00B7701D">
              <w:t>3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3412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7B72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A5DA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7037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CD07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7003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0D9C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0B62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831A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6DFA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F558C" w14:textId="77777777" w:rsidR="00B7701D" w:rsidRPr="00B7701D" w:rsidRDefault="00B7701D" w:rsidP="004859D6">
            <w:pPr>
              <w:jc w:val="center"/>
            </w:pPr>
            <w:r w:rsidRPr="00B7701D">
              <w:t>50</w:t>
            </w:r>
          </w:p>
        </w:tc>
      </w:tr>
      <w:tr w:rsidR="00B7701D" w:rsidRPr="00B7701D" w14:paraId="00770C7D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BB589" w14:textId="77777777" w:rsidR="00B7701D" w:rsidRPr="00B7701D" w:rsidRDefault="00B7701D" w:rsidP="004859D6">
            <w:pPr>
              <w:jc w:val="center"/>
            </w:pPr>
            <w:r w:rsidRPr="00B7701D">
              <w:t>3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011C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5C97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DD3F5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94B0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015A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5B4D6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663C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EBBEE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C9638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BA67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D8E40" w14:textId="77777777" w:rsidR="00B7701D" w:rsidRPr="00B7701D" w:rsidRDefault="00B7701D" w:rsidP="004859D6">
            <w:pPr>
              <w:jc w:val="center"/>
            </w:pPr>
            <w:r w:rsidRPr="00B7701D">
              <w:t>44</w:t>
            </w:r>
          </w:p>
        </w:tc>
      </w:tr>
      <w:tr w:rsidR="00B7701D" w:rsidRPr="00B7701D" w14:paraId="5A5419EB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6C5B7" w14:textId="77777777" w:rsidR="00B7701D" w:rsidRPr="00B7701D" w:rsidRDefault="00B7701D" w:rsidP="004859D6">
            <w:pPr>
              <w:jc w:val="center"/>
            </w:pPr>
            <w:r w:rsidRPr="00B7701D">
              <w:t>3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BE10F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5F14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577F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9579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3040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EE3F2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BC5D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14D3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C838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EF41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7D21B" w14:textId="77777777" w:rsidR="00B7701D" w:rsidRPr="00B7701D" w:rsidRDefault="00B7701D" w:rsidP="004859D6">
            <w:pPr>
              <w:jc w:val="center"/>
            </w:pPr>
            <w:r w:rsidRPr="00B7701D">
              <w:t>45</w:t>
            </w:r>
          </w:p>
        </w:tc>
      </w:tr>
      <w:tr w:rsidR="00B7701D" w:rsidRPr="00B7701D" w14:paraId="0E8B449B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32A7B" w14:textId="77777777" w:rsidR="00B7701D" w:rsidRPr="00B7701D" w:rsidRDefault="00B7701D" w:rsidP="004859D6">
            <w:pPr>
              <w:jc w:val="center"/>
            </w:pPr>
            <w:r w:rsidRPr="00B7701D">
              <w:t>3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18FE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AFF0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7063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62ED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EE2A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A6C5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A7A7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8925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3D04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9189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2386C" w14:textId="77777777" w:rsidR="00B7701D" w:rsidRPr="00B7701D" w:rsidRDefault="00B7701D" w:rsidP="004859D6">
            <w:pPr>
              <w:jc w:val="center"/>
            </w:pPr>
            <w:r w:rsidRPr="00B7701D">
              <w:t>50</w:t>
            </w:r>
          </w:p>
        </w:tc>
      </w:tr>
      <w:tr w:rsidR="00B7701D" w:rsidRPr="00B7701D" w14:paraId="370B0CA1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398B9" w14:textId="77777777" w:rsidR="00B7701D" w:rsidRPr="00B7701D" w:rsidRDefault="00B7701D" w:rsidP="004859D6">
            <w:pPr>
              <w:jc w:val="center"/>
            </w:pPr>
            <w:r w:rsidRPr="00B7701D">
              <w:t>4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69D5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EEBE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D83FE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D772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0B86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F5230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0BE3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D7E4D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3064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55F8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EE102" w14:textId="77777777" w:rsidR="00B7701D" w:rsidRPr="00B7701D" w:rsidRDefault="00B7701D" w:rsidP="004859D6">
            <w:pPr>
              <w:jc w:val="center"/>
            </w:pPr>
            <w:r w:rsidRPr="00B7701D">
              <w:t>38</w:t>
            </w:r>
          </w:p>
        </w:tc>
      </w:tr>
      <w:tr w:rsidR="00B7701D" w:rsidRPr="00B7701D" w14:paraId="2D7AF794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03C8D" w14:textId="77777777" w:rsidR="00B7701D" w:rsidRPr="00B7701D" w:rsidRDefault="00B7701D" w:rsidP="004859D6">
            <w:pPr>
              <w:jc w:val="center"/>
            </w:pPr>
            <w:r w:rsidRPr="00B7701D">
              <w:t>41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FD2A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20E70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0C57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52E57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FA907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4612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13ACA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934BF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9434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7B87D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D733F" w14:textId="77777777" w:rsidR="00B7701D" w:rsidRPr="00B7701D" w:rsidRDefault="00B7701D" w:rsidP="004859D6">
            <w:pPr>
              <w:jc w:val="center"/>
            </w:pPr>
            <w:r w:rsidRPr="00B7701D">
              <w:t>32</w:t>
            </w:r>
          </w:p>
        </w:tc>
      </w:tr>
      <w:tr w:rsidR="00B7701D" w:rsidRPr="00B7701D" w14:paraId="73F19B55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8AB60" w14:textId="77777777" w:rsidR="00B7701D" w:rsidRPr="00B7701D" w:rsidRDefault="00B7701D" w:rsidP="004859D6">
            <w:pPr>
              <w:jc w:val="center"/>
            </w:pPr>
            <w:r w:rsidRPr="00B7701D">
              <w:t>4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37992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BC99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11033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761C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EBC5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B9C6F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D37D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369E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28B0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B4EC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AD31B" w14:textId="77777777" w:rsidR="00B7701D" w:rsidRPr="00B7701D" w:rsidRDefault="00B7701D" w:rsidP="004859D6">
            <w:pPr>
              <w:jc w:val="center"/>
            </w:pPr>
            <w:r w:rsidRPr="00B7701D">
              <w:t>38</w:t>
            </w:r>
          </w:p>
        </w:tc>
      </w:tr>
      <w:tr w:rsidR="00B7701D" w:rsidRPr="00B7701D" w14:paraId="212B8757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0F4A2" w14:textId="77777777" w:rsidR="00B7701D" w:rsidRPr="00B7701D" w:rsidRDefault="00B7701D" w:rsidP="004859D6">
            <w:pPr>
              <w:jc w:val="center"/>
            </w:pPr>
            <w:r w:rsidRPr="00B7701D">
              <w:t>4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59BEE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BD254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0A453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CECC0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3717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4DBC3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FB982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C78C2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17DB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0F47A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FD717" w14:textId="77777777" w:rsidR="00B7701D" w:rsidRPr="00B7701D" w:rsidRDefault="00B7701D" w:rsidP="004859D6">
            <w:pPr>
              <w:jc w:val="center"/>
            </w:pPr>
            <w:r w:rsidRPr="00B7701D">
              <w:t>24</w:t>
            </w:r>
          </w:p>
        </w:tc>
      </w:tr>
      <w:tr w:rsidR="00B7701D" w:rsidRPr="00B7701D" w14:paraId="6EA5A1F8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3E35C" w14:textId="77777777" w:rsidR="00B7701D" w:rsidRPr="00B7701D" w:rsidRDefault="00B7701D" w:rsidP="004859D6">
            <w:pPr>
              <w:jc w:val="center"/>
            </w:pPr>
            <w:r w:rsidRPr="00B7701D">
              <w:t>4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5F03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DB690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195D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D552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8BE7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FBA6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E5C08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D603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2135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D1B9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85D07" w14:textId="77777777" w:rsidR="00B7701D" w:rsidRPr="00B7701D" w:rsidRDefault="00B7701D" w:rsidP="004859D6">
            <w:pPr>
              <w:jc w:val="center"/>
            </w:pPr>
            <w:r w:rsidRPr="00B7701D">
              <w:t>48</w:t>
            </w:r>
          </w:p>
        </w:tc>
      </w:tr>
      <w:tr w:rsidR="00B7701D" w:rsidRPr="00B7701D" w14:paraId="43C90AC9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38B6C" w14:textId="77777777" w:rsidR="00B7701D" w:rsidRPr="00B7701D" w:rsidRDefault="00B7701D" w:rsidP="004859D6">
            <w:pPr>
              <w:jc w:val="center"/>
            </w:pPr>
            <w:r w:rsidRPr="00B7701D">
              <w:t>4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8907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B041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8BE8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2D2A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9448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7283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DB34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3453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439EE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F5A9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25739" w14:textId="77777777" w:rsidR="00B7701D" w:rsidRPr="00B7701D" w:rsidRDefault="00B7701D" w:rsidP="004859D6">
            <w:pPr>
              <w:jc w:val="center"/>
            </w:pPr>
            <w:r w:rsidRPr="00B7701D">
              <w:t>49</w:t>
            </w:r>
          </w:p>
        </w:tc>
      </w:tr>
      <w:tr w:rsidR="00B7701D" w:rsidRPr="00B7701D" w14:paraId="36FD0060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F9C23" w14:textId="77777777" w:rsidR="00B7701D" w:rsidRPr="00B7701D" w:rsidRDefault="00B7701D" w:rsidP="004859D6">
            <w:pPr>
              <w:jc w:val="center"/>
            </w:pPr>
            <w:r w:rsidRPr="00B7701D">
              <w:t>46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5996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A97C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C757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44D5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727D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14AC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DEFE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8912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5A67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0E60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55223" w14:textId="77777777" w:rsidR="00B7701D" w:rsidRPr="00B7701D" w:rsidRDefault="00B7701D" w:rsidP="004859D6">
            <w:pPr>
              <w:jc w:val="center"/>
            </w:pPr>
            <w:r w:rsidRPr="00B7701D">
              <w:t>50</w:t>
            </w:r>
          </w:p>
        </w:tc>
      </w:tr>
      <w:tr w:rsidR="00B7701D" w:rsidRPr="00B7701D" w14:paraId="67EAAA86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43FDD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2C4B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1B2F7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B8BC3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DB68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0D25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1C69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B91CC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5393F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1DC5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F914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56B85" w14:textId="77777777" w:rsidR="00B7701D" w:rsidRPr="00B7701D" w:rsidRDefault="00B7701D" w:rsidP="004859D6">
            <w:pPr>
              <w:jc w:val="center"/>
            </w:pPr>
            <w:r w:rsidRPr="00B7701D">
              <w:t>42</w:t>
            </w:r>
          </w:p>
        </w:tc>
      </w:tr>
      <w:tr w:rsidR="00B7701D" w:rsidRPr="00B7701D" w14:paraId="2FDF003F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CD562" w14:textId="77777777" w:rsidR="00B7701D" w:rsidRPr="00B7701D" w:rsidRDefault="00B7701D" w:rsidP="004859D6">
            <w:pPr>
              <w:jc w:val="center"/>
            </w:pPr>
            <w:r w:rsidRPr="00B7701D">
              <w:t>48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2F05D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BD88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DB9F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3D7D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BA21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6A139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4097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CA49B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3778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D166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16C93" w14:textId="77777777" w:rsidR="00B7701D" w:rsidRPr="00B7701D" w:rsidRDefault="00B7701D" w:rsidP="004859D6">
            <w:pPr>
              <w:jc w:val="center"/>
            </w:pPr>
            <w:r w:rsidRPr="00B7701D">
              <w:t>42</w:t>
            </w:r>
          </w:p>
        </w:tc>
      </w:tr>
      <w:tr w:rsidR="00B7701D" w:rsidRPr="00B7701D" w14:paraId="19F62967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9373F" w14:textId="77777777" w:rsidR="00B7701D" w:rsidRPr="00B7701D" w:rsidRDefault="00B7701D" w:rsidP="004859D6">
            <w:pPr>
              <w:jc w:val="center"/>
            </w:pPr>
            <w:r w:rsidRPr="00B7701D">
              <w:t>49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934DD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DFF58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98C9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34A7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D316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D9C7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7EC07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692E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D560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AC67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C1D8B" w14:textId="77777777" w:rsidR="00B7701D" w:rsidRPr="00B7701D" w:rsidRDefault="00B7701D" w:rsidP="004859D6">
            <w:pPr>
              <w:jc w:val="center"/>
            </w:pPr>
            <w:r w:rsidRPr="00B7701D">
              <w:t>43</w:t>
            </w:r>
          </w:p>
        </w:tc>
      </w:tr>
      <w:tr w:rsidR="00B7701D" w:rsidRPr="00B7701D" w14:paraId="015F69D2" w14:textId="77777777" w:rsidTr="004859D6">
        <w:trPr>
          <w:trHeight w:val="315"/>
        </w:trPr>
        <w:tc>
          <w:tcPr>
            <w:tcW w:w="4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F07F9" w14:textId="77777777" w:rsidR="00B7701D" w:rsidRPr="00B7701D" w:rsidRDefault="00B7701D" w:rsidP="004859D6">
            <w:pPr>
              <w:jc w:val="center"/>
            </w:pPr>
            <w:r w:rsidRPr="00B7701D">
              <w:t>50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18DB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73A90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E9B4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7BB1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192C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907A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77B50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2B09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E36F3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EDFC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C4E95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</w:tr>
    </w:tbl>
    <w:p w14:paraId="446B5FE6" w14:textId="77777777" w:rsidR="00B7701D" w:rsidRPr="00B7701D" w:rsidRDefault="00B7701D" w:rsidP="00B7701D"/>
    <w:p w14:paraId="664AE6C0" w14:textId="77777777" w:rsidR="00B7701D" w:rsidRPr="00B7701D" w:rsidRDefault="00B7701D" w:rsidP="00B7701D">
      <w:pPr>
        <w:rPr>
          <w:i/>
          <w:iCs/>
        </w:rPr>
      </w:pPr>
      <w:r w:rsidRPr="00B7701D">
        <w:br w:type="page"/>
      </w:r>
    </w:p>
    <w:p w14:paraId="62834424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14" w:name="_Toc142248613"/>
      <w:bookmarkStart w:id="15" w:name="_Toc142376663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6</w:t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fldChar w:fldCharType="end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</w:p>
    <w:p w14:paraId="60DA0499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Tabulasi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Dari Hasil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nelitian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Kinerja Y</w:t>
      </w:r>
      <w:bookmarkEnd w:id="14"/>
      <w:bookmarkEnd w:id="15"/>
    </w:p>
    <w:tbl>
      <w:tblPr>
        <w:tblW w:w="8642" w:type="dxa"/>
        <w:tblLook w:val="04A0" w:firstRow="1" w:lastRow="0" w:firstColumn="1" w:lastColumn="0" w:noHBand="0" w:noVBand="1"/>
      </w:tblPr>
      <w:tblGrid>
        <w:gridCol w:w="660"/>
        <w:gridCol w:w="660"/>
        <w:gridCol w:w="660"/>
        <w:gridCol w:w="660"/>
        <w:gridCol w:w="660"/>
        <w:gridCol w:w="660"/>
        <w:gridCol w:w="660"/>
        <w:gridCol w:w="660"/>
        <w:gridCol w:w="660"/>
        <w:gridCol w:w="660"/>
        <w:gridCol w:w="625"/>
        <w:gridCol w:w="708"/>
        <w:gridCol w:w="709"/>
      </w:tblGrid>
      <w:tr w:rsidR="00B7701D" w:rsidRPr="00B7701D" w14:paraId="468A6495" w14:textId="77777777" w:rsidTr="004859D6">
        <w:trPr>
          <w:trHeight w:val="315"/>
        </w:trPr>
        <w:tc>
          <w:tcPr>
            <w:tcW w:w="8642" w:type="dxa"/>
            <w:gridSpan w:val="1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F5486" w14:textId="77777777" w:rsidR="00B7701D" w:rsidRPr="00B7701D" w:rsidRDefault="00B7701D" w:rsidP="004859D6">
            <w:pPr>
              <w:jc w:val="center"/>
            </w:pPr>
            <w:r w:rsidRPr="00B7701D">
              <w:t>Kinerja Y</w:t>
            </w:r>
          </w:p>
        </w:tc>
      </w:tr>
      <w:tr w:rsidR="00B7701D" w:rsidRPr="00B7701D" w14:paraId="722DB9F7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1820B" w14:textId="77777777" w:rsidR="00B7701D" w:rsidRPr="00B7701D" w:rsidRDefault="00B7701D" w:rsidP="004859D6">
            <w:pPr>
              <w:jc w:val="center"/>
            </w:pPr>
            <w:r w:rsidRPr="00B7701D">
              <w:t>Y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6B8A3" w14:textId="77777777" w:rsidR="00B7701D" w:rsidRPr="00B7701D" w:rsidRDefault="00B7701D" w:rsidP="004859D6">
            <w:pPr>
              <w:jc w:val="center"/>
            </w:pPr>
            <w:r w:rsidRPr="00B7701D">
              <w:t>p1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61A7C" w14:textId="77777777" w:rsidR="00B7701D" w:rsidRPr="00B7701D" w:rsidRDefault="00B7701D" w:rsidP="004859D6">
            <w:pPr>
              <w:jc w:val="center"/>
            </w:pPr>
            <w:r w:rsidRPr="00B7701D">
              <w:t>p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2D5A6" w14:textId="77777777" w:rsidR="00B7701D" w:rsidRPr="00B7701D" w:rsidRDefault="00B7701D" w:rsidP="004859D6">
            <w:pPr>
              <w:jc w:val="center"/>
            </w:pPr>
            <w:r w:rsidRPr="00B7701D">
              <w:t>p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B0989" w14:textId="77777777" w:rsidR="00B7701D" w:rsidRPr="00B7701D" w:rsidRDefault="00B7701D" w:rsidP="004859D6">
            <w:pPr>
              <w:jc w:val="center"/>
            </w:pPr>
            <w:r w:rsidRPr="00B7701D">
              <w:t>p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9AA82" w14:textId="77777777" w:rsidR="00B7701D" w:rsidRPr="00B7701D" w:rsidRDefault="00B7701D" w:rsidP="004859D6">
            <w:pPr>
              <w:jc w:val="center"/>
            </w:pPr>
            <w:r w:rsidRPr="00B7701D">
              <w:t>p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EF99E" w14:textId="77777777" w:rsidR="00B7701D" w:rsidRPr="00B7701D" w:rsidRDefault="00B7701D" w:rsidP="004859D6">
            <w:pPr>
              <w:jc w:val="center"/>
            </w:pPr>
            <w:r w:rsidRPr="00B7701D">
              <w:t>p6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B0BAC" w14:textId="77777777" w:rsidR="00B7701D" w:rsidRPr="00B7701D" w:rsidRDefault="00B7701D" w:rsidP="004859D6">
            <w:pPr>
              <w:jc w:val="center"/>
            </w:pPr>
            <w:r w:rsidRPr="00B7701D">
              <w:t>p7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BA731" w14:textId="77777777" w:rsidR="00B7701D" w:rsidRPr="00B7701D" w:rsidRDefault="00B7701D" w:rsidP="004859D6">
            <w:pPr>
              <w:jc w:val="center"/>
            </w:pPr>
            <w:r w:rsidRPr="00B7701D">
              <w:t>p8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9D73F" w14:textId="77777777" w:rsidR="00B7701D" w:rsidRPr="00B7701D" w:rsidRDefault="00B7701D" w:rsidP="004859D6">
            <w:pPr>
              <w:jc w:val="center"/>
            </w:pPr>
            <w:r w:rsidRPr="00B7701D">
              <w:t>p9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35A8F" w14:textId="77777777" w:rsidR="00B7701D" w:rsidRPr="00B7701D" w:rsidRDefault="00B7701D" w:rsidP="004859D6">
            <w:pPr>
              <w:jc w:val="center"/>
            </w:pPr>
            <w:r w:rsidRPr="00B7701D">
              <w:t>p1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61582" w14:textId="77777777" w:rsidR="00B7701D" w:rsidRPr="00B7701D" w:rsidRDefault="00B7701D" w:rsidP="004859D6">
            <w:pPr>
              <w:jc w:val="center"/>
            </w:pPr>
            <w:r w:rsidRPr="00B7701D">
              <w:t>p1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41C48" w14:textId="77777777" w:rsidR="00B7701D" w:rsidRPr="00B7701D" w:rsidRDefault="00B7701D" w:rsidP="004859D6">
            <w:pPr>
              <w:jc w:val="center"/>
            </w:pPr>
            <w:r w:rsidRPr="00B7701D">
              <w:t>total</w:t>
            </w:r>
          </w:p>
        </w:tc>
      </w:tr>
      <w:tr w:rsidR="00B7701D" w:rsidRPr="00B7701D" w14:paraId="393E0449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42154" w14:textId="77777777" w:rsidR="00B7701D" w:rsidRPr="00B7701D" w:rsidRDefault="00B7701D" w:rsidP="004859D6">
            <w:pPr>
              <w:jc w:val="center"/>
            </w:pPr>
            <w:r w:rsidRPr="00B7701D">
              <w:t>1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F833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A67F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3606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5F1A9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4BA9B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7C0D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D238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82FB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BFC4A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A772E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AE07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17337" w14:textId="77777777" w:rsidR="00B7701D" w:rsidRPr="00B7701D" w:rsidRDefault="00B7701D" w:rsidP="004859D6">
            <w:pPr>
              <w:jc w:val="center"/>
            </w:pPr>
            <w:r w:rsidRPr="00B7701D">
              <w:t>45</w:t>
            </w:r>
          </w:p>
        </w:tc>
      </w:tr>
      <w:tr w:rsidR="00B7701D" w:rsidRPr="00B7701D" w14:paraId="30789D32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72F60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13AF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FB4F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EAAD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CFA0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FFAE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8C07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D561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BE88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348E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1581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CE902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3C13B" w14:textId="77777777" w:rsidR="00B7701D" w:rsidRPr="00B7701D" w:rsidRDefault="00B7701D" w:rsidP="004859D6">
            <w:pPr>
              <w:jc w:val="center"/>
            </w:pPr>
            <w:r w:rsidRPr="00B7701D">
              <w:t>54</w:t>
            </w:r>
          </w:p>
        </w:tc>
      </w:tr>
      <w:tr w:rsidR="00B7701D" w:rsidRPr="00B7701D" w14:paraId="290A8987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359D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9417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0BE29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BD527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D241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E67E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54283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598DF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6717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B9C8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0A6CF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C1CC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8E65E" w14:textId="77777777" w:rsidR="00B7701D" w:rsidRPr="00B7701D" w:rsidRDefault="00B7701D" w:rsidP="004859D6">
            <w:pPr>
              <w:jc w:val="center"/>
            </w:pPr>
            <w:r w:rsidRPr="00B7701D">
              <w:t>46</w:t>
            </w:r>
          </w:p>
        </w:tc>
      </w:tr>
      <w:tr w:rsidR="00B7701D" w:rsidRPr="00B7701D" w14:paraId="23B287BD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AD0BE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6D48E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502A8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3D44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37B58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F806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D304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102B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2A6F5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BFBD8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94F8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DDC5E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BDDA3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</w:tr>
      <w:tr w:rsidR="00B7701D" w:rsidRPr="00B7701D" w14:paraId="1DFB8675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E291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C1401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8355D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42A2C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2975A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5287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E561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989A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352B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A12E7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3CD4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81BA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A9CBB" w14:textId="77777777" w:rsidR="00B7701D" w:rsidRPr="00B7701D" w:rsidRDefault="00B7701D" w:rsidP="004859D6">
            <w:pPr>
              <w:jc w:val="center"/>
            </w:pPr>
            <w:r w:rsidRPr="00B7701D">
              <w:t>41</w:t>
            </w:r>
          </w:p>
        </w:tc>
      </w:tr>
      <w:tr w:rsidR="00B7701D" w:rsidRPr="00B7701D" w14:paraId="29B432FA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61E5C8" w14:textId="77777777" w:rsidR="00B7701D" w:rsidRPr="00B7701D" w:rsidRDefault="00B7701D" w:rsidP="004859D6">
            <w:pPr>
              <w:jc w:val="center"/>
            </w:pPr>
            <w:r w:rsidRPr="00B7701D">
              <w:t>6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91B19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16813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25A25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934F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15A9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E4168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FFCBD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F9CDA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127E6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447B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03B4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F001D" w14:textId="77777777" w:rsidR="00B7701D" w:rsidRPr="00B7701D" w:rsidRDefault="00B7701D" w:rsidP="004859D6">
            <w:pPr>
              <w:jc w:val="center"/>
            </w:pPr>
            <w:r w:rsidRPr="00B7701D">
              <w:t>46</w:t>
            </w:r>
          </w:p>
        </w:tc>
      </w:tr>
      <w:tr w:rsidR="00B7701D" w:rsidRPr="00B7701D" w14:paraId="39201BA3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45D84" w14:textId="77777777" w:rsidR="00B7701D" w:rsidRPr="00B7701D" w:rsidRDefault="00B7701D" w:rsidP="004859D6">
            <w:pPr>
              <w:jc w:val="center"/>
            </w:pPr>
            <w:r w:rsidRPr="00B7701D">
              <w:t>7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4496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FB91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CD58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83D4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43A7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3C75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4165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A2CD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661F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9D76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8DED0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89B72" w14:textId="77777777" w:rsidR="00B7701D" w:rsidRPr="00B7701D" w:rsidRDefault="00B7701D" w:rsidP="004859D6">
            <w:pPr>
              <w:jc w:val="center"/>
            </w:pPr>
            <w:r w:rsidRPr="00B7701D">
              <w:t>54</w:t>
            </w:r>
          </w:p>
        </w:tc>
      </w:tr>
      <w:tr w:rsidR="00B7701D" w:rsidRPr="00B7701D" w14:paraId="405D8A8C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11109" w14:textId="77777777" w:rsidR="00B7701D" w:rsidRPr="00B7701D" w:rsidRDefault="00B7701D" w:rsidP="004859D6">
            <w:pPr>
              <w:jc w:val="center"/>
            </w:pPr>
            <w:r w:rsidRPr="00B7701D">
              <w:t>8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7516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B7D3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E9C4A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E9468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0253B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1454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B0CD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90E8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EB97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CF593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5D3D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D4F06" w14:textId="77777777" w:rsidR="00B7701D" w:rsidRPr="00B7701D" w:rsidRDefault="00B7701D" w:rsidP="004859D6">
            <w:pPr>
              <w:jc w:val="center"/>
            </w:pPr>
            <w:r w:rsidRPr="00B7701D">
              <w:t>49</w:t>
            </w:r>
          </w:p>
        </w:tc>
      </w:tr>
      <w:tr w:rsidR="00B7701D" w:rsidRPr="00B7701D" w14:paraId="44F7D801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8EFE1" w14:textId="77777777" w:rsidR="00B7701D" w:rsidRPr="00B7701D" w:rsidRDefault="00B7701D" w:rsidP="004859D6">
            <w:pPr>
              <w:jc w:val="center"/>
            </w:pPr>
            <w:r w:rsidRPr="00B7701D">
              <w:t>9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76E7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5C25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E62A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B2D4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4043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341A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B2F1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A436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862D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3BFB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DEC59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1069F" w14:textId="77777777" w:rsidR="00B7701D" w:rsidRPr="00B7701D" w:rsidRDefault="00B7701D" w:rsidP="004859D6">
            <w:pPr>
              <w:jc w:val="center"/>
            </w:pPr>
            <w:r w:rsidRPr="00B7701D">
              <w:t>54</w:t>
            </w:r>
          </w:p>
        </w:tc>
      </w:tr>
      <w:tr w:rsidR="00B7701D" w:rsidRPr="00B7701D" w14:paraId="73F7AFAE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67AD2" w14:textId="77777777" w:rsidR="00B7701D" w:rsidRPr="00B7701D" w:rsidRDefault="00B7701D" w:rsidP="004859D6">
            <w:pPr>
              <w:jc w:val="center"/>
            </w:pPr>
            <w:r w:rsidRPr="00B7701D">
              <w:t>1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2D00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3CBF3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40B9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D38F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EE31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A223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0BCA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13BF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7280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7B3E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DFF4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66C5B" w14:textId="77777777" w:rsidR="00B7701D" w:rsidRPr="00B7701D" w:rsidRDefault="00B7701D" w:rsidP="004859D6">
            <w:pPr>
              <w:jc w:val="center"/>
            </w:pPr>
            <w:r w:rsidRPr="00B7701D">
              <w:t>54</w:t>
            </w:r>
          </w:p>
        </w:tc>
      </w:tr>
      <w:tr w:rsidR="00B7701D" w:rsidRPr="00B7701D" w14:paraId="08FDC67E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B9123" w14:textId="77777777" w:rsidR="00B7701D" w:rsidRPr="00B7701D" w:rsidRDefault="00B7701D" w:rsidP="004859D6">
            <w:pPr>
              <w:jc w:val="center"/>
            </w:pPr>
            <w:r w:rsidRPr="00B7701D">
              <w:t>11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BA6F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1DF0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5CA5C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11BD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4E616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BA6A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4DAD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B335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E031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8C1A6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9DDA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98CDC" w14:textId="77777777" w:rsidR="00B7701D" w:rsidRPr="00B7701D" w:rsidRDefault="00B7701D" w:rsidP="004859D6">
            <w:pPr>
              <w:jc w:val="center"/>
            </w:pPr>
            <w:r w:rsidRPr="00B7701D">
              <w:t>49</w:t>
            </w:r>
          </w:p>
        </w:tc>
      </w:tr>
      <w:tr w:rsidR="00B7701D" w:rsidRPr="00B7701D" w14:paraId="1FA7CE05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478D6" w14:textId="77777777" w:rsidR="00B7701D" w:rsidRPr="00B7701D" w:rsidRDefault="00B7701D" w:rsidP="004859D6">
            <w:pPr>
              <w:jc w:val="center"/>
            </w:pPr>
            <w:r w:rsidRPr="00B7701D">
              <w:t>1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C71E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A5B5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E3FA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D45A8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62342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3841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FAD4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7D38A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B1EE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EB3C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4BEC6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7A313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</w:tr>
      <w:tr w:rsidR="00B7701D" w:rsidRPr="00B7701D" w14:paraId="2B7F9DFE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75F8D" w14:textId="77777777" w:rsidR="00B7701D" w:rsidRPr="00B7701D" w:rsidRDefault="00B7701D" w:rsidP="004859D6">
            <w:pPr>
              <w:jc w:val="center"/>
            </w:pPr>
            <w:r w:rsidRPr="00B7701D">
              <w:t>1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94D8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F5149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E4E4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E2E9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E628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67857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343ED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195E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1396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406E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88CE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339DD" w14:textId="77777777" w:rsidR="00B7701D" w:rsidRPr="00B7701D" w:rsidRDefault="00B7701D" w:rsidP="004859D6">
            <w:pPr>
              <w:jc w:val="center"/>
            </w:pPr>
            <w:r w:rsidRPr="00B7701D">
              <w:t>50</w:t>
            </w:r>
          </w:p>
        </w:tc>
      </w:tr>
      <w:tr w:rsidR="00B7701D" w:rsidRPr="00B7701D" w14:paraId="3EE87DB6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CD06B" w14:textId="77777777" w:rsidR="00B7701D" w:rsidRPr="00B7701D" w:rsidRDefault="00B7701D" w:rsidP="004859D6">
            <w:pPr>
              <w:jc w:val="center"/>
            </w:pPr>
            <w:r w:rsidRPr="00B7701D">
              <w:t>1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48D1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5544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E954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1F08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5512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7CE9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C528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74502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F458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A2F4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52A63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7DF26" w14:textId="77777777" w:rsidR="00B7701D" w:rsidRPr="00B7701D" w:rsidRDefault="00B7701D" w:rsidP="004859D6">
            <w:pPr>
              <w:jc w:val="center"/>
            </w:pPr>
            <w:r w:rsidRPr="00B7701D">
              <w:t>52</w:t>
            </w:r>
          </w:p>
        </w:tc>
      </w:tr>
      <w:tr w:rsidR="00B7701D" w:rsidRPr="00B7701D" w14:paraId="15DB3563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B7ED6" w14:textId="77777777" w:rsidR="00B7701D" w:rsidRPr="00B7701D" w:rsidRDefault="00B7701D" w:rsidP="004859D6">
            <w:pPr>
              <w:jc w:val="center"/>
            </w:pPr>
            <w:r w:rsidRPr="00B7701D">
              <w:t>1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DE22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91F1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9E4E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E88CB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2B3A8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2FAB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816C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F2FF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F850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FFC4B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EA86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F6B7C" w14:textId="77777777" w:rsidR="00B7701D" w:rsidRPr="00B7701D" w:rsidRDefault="00B7701D" w:rsidP="004859D6">
            <w:pPr>
              <w:jc w:val="center"/>
            </w:pPr>
            <w:r w:rsidRPr="00B7701D">
              <w:t>43</w:t>
            </w:r>
          </w:p>
        </w:tc>
      </w:tr>
      <w:tr w:rsidR="00B7701D" w:rsidRPr="00B7701D" w14:paraId="040A30D8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BD96E" w14:textId="77777777" w:rsidR="00B7701D" w:rsidRPr="00B7701D" w:rsidRDefault="00B7701D" w:rsidP="004859D6">
            <w:pPr>
              <w:jc w:val="center"/>
            </w:pPr>
            <w:r w:rsidRPr="00B7701D">
              <w:t>16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108DC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DA6BB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2205D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04DC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3A0E9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0BC2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FC04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0F50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604EE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81F6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9F03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12521" w14:textId="77777777" w:rsidR="00B7701D" w:rsidRPr="00B7701D" w:rsidRDefault="00B7701D" w:rsidP="004859D6">
            <w:pPr>
              <w:jc w:val="center"/>
            </w:pPr>
            <w:r w:rsidRPr="00B7701D">
              <w:t>44</w:t>
            </w:r>
          </w:p>
        </w:tc>
      </w:tr>
      <w:tr w:rsidR="00B7701D" w:rsidRPr="00B7701D" w14:paraId="5D771083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07762" w14:textId="77777777" w:rsidR="00B7701D" w:rsidRPr="00B7701D" w:rsidRDefault="00B7701D" w:rsidP="004859D6">
            <w:pPr>
              <w:jc w:val="center"/>
            </w:pPr>
            <w:r w:rsidRPr="00B7701D">
              <w:t>17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0A4D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FEB4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2A8B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02451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E001A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6ECF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E966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BD35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8859B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A5795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EEBE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C2792" w14:textId="77777777" w:rsidR="00B7701D" w:rsidRPr="00B7701D" w:rsidRDefault="00B7701D" w:rsidP="004859D6">
            <w:pPr>
              <w:jc w:val="center"/>
            </w:pPr>
            <w:r w:rsidRPr="00B7701D">
              <w:t>44</w:t>
            </w:r>
          </w:p>
        </w:tc>
      </w:tr>
      <w:tr w:rsidR="00B7701D" w:rsidRPr="00B7701D" w14:paraId="669928DA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150D3" w14:textId="77777777" w:rsidR="00B7701D" w:rsidRPr="00B7701D" w:rsidRDefault="00B7701D" w:rsidP="004859D6">
            <w:pPr>
              <w:jc w:val="center"/>
            </w:pPr>
            <w:r w:rsidRPr="00B7701D">
              <w:t>18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68353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8C45E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2335A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8CF14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CDB6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9CD8B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F2B9B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8B88A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C812A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40BF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CB9A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C4113" w14:textId="77777777" w:rsidR="00B7701D" w:rsidRPr="00B7701D" w:rsidRDefault="00B7701D" w:rsidP="004859D6">
            <w:pPr>
              <w:jc w:val="center"/>
            </w:pPr>
            <w:r w:rsidRPr="00B7701D">
              <w:t>28</w:t>
            </w:r>
          </w:p>
        </w:tc>
      </w:tr>
      <w:tr w:rsidR="00B7701D" w:rsidRPr="00B7701D" w14:paraId="23F74B19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120D1" w14:textId="77777777" w:rsidR="00B7701D" w:rsidRPr="00B7701D" w:rsidRDefault="00B7701D" w:rsidP="004859D6">
            <w:pPr>
              <w:jc w:val="center"/>
            </w:pPr>
            <w:r w:rsidRPr="00B7701D">
              <w:t>19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4C1CD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BA114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F3A4E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CAB7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AA1A4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7C6E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659D8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189B7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CE795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CF82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8AC6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B137B" w14:textId="77777777" w:rsidR="00B7701D" w:rsidRPr="00B7701D" w:rsidRDefault="00B7701D" w:rsidP="004859D6">
            <w:pPr>
              <w:jc w:val="center"/>
            </w:pPr>
            <w:r w:rsidRPr="00B7701D">
              <w:t>28</w:t>
            </w:r>
          </w:p>
        </w:tc>
      </w:tr>
      <w:tr w:rsidR="00B7701D" w:rsidRPr="00B7701D" w14:paraId="5398FC7B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8C9C2" w14:textId="77777777" w:rsidR="00B7701D" w:rsidRPr="00B7701D" w:rsidRDefault="00B7701D" w:rsidP="004859D6">
            <w:pPr>
              <w:jc w:val="center"/>
            </w:pPr>
            <w:r w:rsidRPr="00B7701D">
              <w:t>2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102D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723D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69CE3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D89A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5C52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A011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90D4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0080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1ED0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0287A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D837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A7B4C" w14:textId="77777777" w:rsidR="00B7701D" w:rsidRPr="00B7701D" w:rsidRDefault="00B7701D" w:rsidP="004859D6">
            <w:pPr>
              <w:jc w:val="center"/>
            </w:pPr>
            <w:r w:rsidRPr="00B7701D">
              <w:t>53</w:t>
            </w:r>
          </w:p>
        </w:tc>
      </w:tr>
      <w:tr w:rsidR="00B7701D" w:rsidRPr="00B7701D" w14:paraId="1D076AC9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AEDDA" w14:textId="77777777" w:rsidR="00B7701D" w:rsidRPr="00B7701D" w:rsidRDefault="00B7701D" w:rsidP="004859D6">
            <w:pPr>
              <w:jc w:val="center"/>
            </w:pPr>
            <w:r w:rsidRPr="00B7701D">
              <w:t>21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37EA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E272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FF6C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A14D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D737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25D8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B466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8E45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DA2C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B2BD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EF9F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7EDB7" w14:textId="77777777" w:rsidR="00B7701D" w:rsidRPr="00B7701D" w:rsidRDefault="00B7701D" w:rsidP="004859D6">
            <w:pPr>
              <w:jc w:val="center"/>
            </w:pPr>
            <w:r w:rsidRPr="00B7701D">
              <w:t>54</w:t>
            </w:r>
          </w:p>
        </w:tc>
      </w:tr>
      <w:tr w:rsidR="00B7701D" w:rsidRPr="00B7701D" w14:paraId="679422B1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86AAD" w14:textId="77777777" w:rsidR="00B7701D" w:rsidRPr="00B7701D" w:rsidRDefault="00B7701D" w:rsidP="004859D6">
            <w:pPr>
              <w:jc w:val="center"/>
            </w:pPr>
            <w:r w:rsidRPr="00B7701D">
              <w:t>2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1378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C173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3D61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9689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ECEE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3A65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23E2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6A45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AD54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5B9F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B7AF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A2256" w14:textId="77777777" w:rsidR="00B7701D" w:rsidRPr="00B7701D" w:rsidRDefault="00B7701D" w:rsidP="004859D6">
            <w:pPr>
              <w:jc w:val="center"/>
            </w:pPr>
            <w:r w:rsidRPr="00B7701D">
              <w:t>55</w:t>
            </w:r>
          </w:p>
        </w:tc>
      </w:tr>
      <w:tr w:rsidR="00B7701D" w:rsidRPr="00B7701D" w14:paraId="79229663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03DE68" w14:textId="77777777" w:rsidR="00B7701D" w:rsidRPr="00B7701D" w:rsidRDefault="00B7701D" w:rsidP="004859D6">
            <w:pPr>
              <w:jc w:val="center"/>
            </w:pPr>
            <w:r w:rsidRPr="00B7701D">
              <w:t>2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80A28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A7A38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FA071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AF0AE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0370C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CC0AB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83CF4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75EDD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F38CD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2D555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EF4F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7C44E" w14:textId="77777777" w:rsidR="00B7701D" w:rsidRPr="00B7701D" w:rsidRDefault="00B7701D" w:rsidP="004859D6">
            <w:pPr>
              <w:jc w:val="center"/>
            </w:pPr>
            <w:r w:rsidRPr="00B7701D">
              <w:t>29</w:t>
            </w:r>
          </w:p>
        </w:tc>
      </w:tr>
      <w:tr w:rsidR="00B7701D" w:rsidRPr="00B7701D" w14:paraId="26C69B1A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03AB2" w14:textId="77777777" w:rsidR="00B7701D" w:rsidRPr="00B7701D" w:rsidRDefault="00B7701D" w:rsidP="004859D6">
            <w:pPr>
              <w:jc w:val="center"/>
            </w:pPr>
            <w:r w:rsidRPr="00B7701D">
              <w:t>2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88A45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D371B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7EFF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C779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4DEE9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8384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3FF5F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8917D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2482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778B4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E7E7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746DE" w14:textId="77777777" w:rsidR="00B7701D" w:rsidRPr="00B7701D" w:rsidRDefault="00B7701D" w:rsidP="004859D6">
            <w:pPr>
              <w:jc w:val="center"/>
            </w:pPr>
            <w:r w:rsidRPr="00B7701D">
              <w:t>28</w:t>
            </w:r>
          </w:p>
        </w:tc>
      </w:tr>
      <w:tr w:rsidR="00B7701D" w:rsidRPr="00B7701D" w14:paraId="6371A8B6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8EFDD" w14:textId="77777777" w:rsidR="00B7701D" w:rsidRPr="00B7701D" w:rsidRDefault="00B7701D" w:rsidP="004859D6">
            <w:pPr>
              <w:jc w:val="center"/>
            </w:pPr>
            <w:r w:rsidRPr="00B7701D">
              <w:t>2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6CCB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7B99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758B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2C77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BAE9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4FEA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AA19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6E66B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25D4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2494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24817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47AA4" w14:textId="77777777" w:rsidR="00B7701D" w:rsidRPr="00B7701D" w:rsidRDefault="00B7701D" w:rsidP="004859D6">
            <w:pPr>
              <w:jc w:val="center"/>
            </w:pPr>
            <w:r w:rsidRPr="00B7701D">
              <w:t>53</w:t>
            </w:r>
          </w:p>
        </w:tc>
      </w:tr>
      <w:tr w:rsidR="00B7701D" w:rsidRPr="00B7701D" w14:paraId="354B5015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6244BB" w14:textId="77777777" w:rsidR="00B7701D" w:rsidRPr="00B7701D" w:rsidRDefault="00B7701D" w:rsidP="004859D6">
            <w:pPr>
              <w:jc w:val="center"/>
            </w:pPr>
            <w:r w:rsidRPr="00B7701D">
              <w:t>26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3820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FA341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6B93F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D8E6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D3AE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93A7C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571FA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24FD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F05D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0BFD6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C325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3CC8F" w14:textId="77777777" w:rsidR="00B7701D" w:rsidRPr="00B7701D" w:rsidRDefault="00B7701D" w:rsidP="004859D6">
            <w:pPr>
              <w:jc w:val="center"/>
            </w:pPr>
            <w:r w:rsidRPr="00B7701D">
              <w:t>46</w:t>
            </w:r>
          </w:p>
        </w:tc>
      </w:tr>
      <w:tr w:rsidR="00B7701D" w:rsidRPr="00B7701D" w14:paraId="035F8C30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C1012" w14:textId="77777777" w:rsidR="00B7701D" w:rsidRPr="00B7701D" w:rsidRDefault="00B7701D" w:rsidP="004859D6">
            <w:pPr>
              <w:jc w:val="center"/>
            </w:pPr>
            <w:r w:rsidRPr="00B7701D">
              <w:t>27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13F3A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39938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9CAA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FD27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AE83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C5C6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1B92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8EFED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91A03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7A06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296C5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EDFE1" w14:textId="77777777" w:rsidR="00B7701D" w:rsidRPr="00B7701D" w:rsidRDefault="00B7701D" w:rsidP="004859D6">
            <w:pPr>
              <w:jc w:val="center"/>
            </w:pPr>
            <w:r w:rsidRPr="00B7701D">
              <w:t>50</w:t>
            </w:r>
          </w:p>
        </w:tc>
      </w:tr>
      <w:tr w:rsidR="00B7701D" w:rsidRPr="00B7701D" w14:paraId="592398CE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1D1ED" w14:textId="77777777" w:rsidR="00B7701D" w:rsidRPr="00B7701D" w:rsidRDefault="00B7701D" w:rsidP="004859D6">
            <w:pPr>
              <w:jc w:val="center"/>
            </w:pPr>
            <w:r w:rsidRPr="00B7701D">
              <w:t>28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F2553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7ABC9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5EE33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FEC8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0B966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5622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38C2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44BB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8C6DA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1753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A4E3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682C4" w14:textId="77777777" w:rsidR="00B7701D" w:rsidRPr="00B7701D" w:rsidRDefault="00B7701D" w:rsidP="004859D6">
            <w:pPr>
              <w:jc w:val="center"/>
            </w:pPr>
            <w:r w:rsidRPr="00B7701D">
              <w:t>44</w:t>
            </w:r>
          </w:p>
        </w:tc>
      </w:tr>
      <w:tr w:rsidR="00B7701D" w:rsidRPr="00B7701D" w14:paraId="776151DD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A9FD90" w14:textId="77777777" w:rsidR="00B7701D" w:rsidRPr="00B7701D" w:rsidRDefault="00B7701D" w:rsidP="004859D6">
            <w:pPr>
              <w:jc w:val="center"/>
            </w:pPr>
            <w:r w:rsidRPr="00B7701D">
              <w:t>29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1584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462E7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2F9DB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81A66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9C512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A33D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43D1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9523B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49367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7948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A158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79F26" w14:textId="77777777" w:rsidR="00B7701D" w:rsidRPr="00B7701D" w:rsidRDefault="00B7701D" w:rsidP="004859D6">
            <w:pPr>
              <w:jc w:val="center"/>
            </w:pPr>
            <w:r w:rsidRPr="00B7701D">
              <w:t>35</w:t>
            </w:r>
          </w:p>
        </w:tc>
      </w:tr>
      <w:tr w:rsidR="00B7701D" w:rsidRPr="00B7701D" w14:paraId="0573F77D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E7C0D" w14:textId="77777777" w:rsidR="00B7701D" w:rsidRPr="00B7701D" w:rsidRDefault="00B7701D" w:rsidP="004859D6">
            <w:pPr>
              <w:jc w:val="center"/>
            </w:pPr>
            <w:r w:rsidRPr="00B7701D"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9E6CC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8057D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75D08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8E6D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C349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9B1E9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B0EA3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D58A3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E1B63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D8B5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680E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C465C" w14:textId="77777777" w:rsidR="00B7701D" w:rsidRPr="00B7701D" w:rsidRDefault="00B7701D" w:rsidP="004859D6">
            <w:pPr>
              <w:jc w:val="center"/>
            </w:pPr>
            <w:r w:rsidRPr="00B7701D">
              <w:t>46</w:t>
            </w:r>
          </w:p>
        </w:tc>
      </w:tr>
      <w:tr w:rsidR="00B7701D" w:rsidRPr="00B7701D" w14:paraId="628D435E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EA3580" w14:textId="77777777" w:rsidR="00B7701D" w:rsidRPr="00B7701D" w:rsidRDefault="00B7701D" w:rsidP="004859D6">
            <w:pPr>
              <w:jc w:val="center"/>
            </w:pPr>
            <w:r w:rsidRPr="00B7701D">
              <w:t>31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3471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B242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6F47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D3C3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BF2C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EA71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D310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F26F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7E0B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4FC1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8B562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34A11" w14:textId="77777777" w:rsidR="00B7701D" w:rsidRPr="00B7701D" w:rsidRDefault="00B7701D" w:rsidP="004859D6">
            <w:pPr>
              <w:jc w:val="center"/>
            </w:pPr>
            <w:r w:rsidRPr="00B7701D">
              <w:t>54</w:t>
            </w:r>
          </w:p>
        </w:tc>
      </w:tr>
      <w:tr w:rsidR="00B7701D" w:rsidRPr="00B7701D" w14:paraId="190B0F67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E5B24" w14:textId="77777777" w:rsidR="00B7701D" w:rsidRPr="00B7701D" w:rsidRDefault="00B7701D" w:rsidP="004859D6">
            <w:pPr>
              <w:jc w:val="center"/>
            </w:pPr>
            <w:r w:rsidRPr="00B7701D">
              <w:t>3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B66C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3571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18D1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E5C82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FC70F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47081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CC77A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D592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21D9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4E279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10889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13BAC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</w:tr>
      <w:tr w:rsidR="00B7701D" w:rsidRPr="00B7701D" w14:paraId="49159493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5A94B2" w14:textId="77777777" w:rsidR="00B7701D" w:rsidRPr="00B7701D" w:rsidRDefault="00B7701D" w:rsidP="004859D6">
            <w:pPr>
              <w:jc w:val="center"/>
            </w:pPr>
            <w:r w:rsidRPr="00B7701D">
              <w:t>3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745E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2B06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70DD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A5BC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EC52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DE19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49D8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BE996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CD30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925A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5B38E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64A85" w14:textId="77777777" w:rsidR="00B7701D" w:rsidRPr="00B7701D" w:rsidRDefault="00B7701D" w:rsidP="004859D6">
            <w:pPr>
              <w:jc w:val="center"/>
            </w:pPr>
            <w:r w:rsidRPr="00B7701D">
              <w:t>53</w:t>
            </w:r>
          </w:p>
        </w:tc>
      </w:tr>
      <w:tr w:rsidR="00B7701D" w:rsidRPr="00B7701D" w14:paraId="299794AA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1B773" w14:textId="77777777" w:rsidR="00B7701D" w:rsidRPr="00B7701D" w:rsidRDefault="00B7701D" w:rsidP="004859D6">
            <w:pPr>
              <w:jc w:val="center"/>
            </w:pPr>
            <w:r w:rsidRPr="00B7701D">
              <w:t>3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78DC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693F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80716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496F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0F9A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6F0D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201C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C214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5EB7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767C3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45F6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D0221" w14:textId="77777777" w:rsidR="00B7701D" w:rsidRPr="00B7701D" w:rsidRDefault="00B7701D" w:rsidP="004859D6">
            <w:pPr>
              <w:jc w:val="center"/>
            </w:pPr>
            <w:r w:rsidRPr="00B7701D">
              <w:t>53</w:t>
            </w:r>
          </w:p>
        </w:tc>
      </w:tr>
      <w:tr w:rsidR="00B7701D" w:rsidRPr="00B7701D" w14:paraId="14B33219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F0E15" w14:textId="77777777" w:rsidR="00B7701D" w:rsidRPr="00B7701D" w:rsidRDefault="00B7701D" w:rsidP="004859D6">
            <w:pPr>
              <w:jc w:val="center"/>
            </w:pPr>
            <w:r w:rsidRPr="00B7701D">
              <w:lastRenderedPageBreak/>
              <w:t>3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C0AA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280E3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76FD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A49B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BF88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A52A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16A9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328C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F3E5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8764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EBC1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1A13B" w14:textId="77777777" w:rsidR="00B7701D" w:rsidRPr="00B7701D" w:rsidRDefault="00B7701D" w:rsidP="004859D6">
            <w:pPr>
              <w:jc w:val="center"/>
            </w:pPr>
            <w:r w:rsidRPr="00B7701D">
              <w:t>54</w:t>
            </w:r>
          </w:p>
        </w:tc>
      </w:tr>
      <w:tr w:rsidR="00B7701D" w:rsidRPr="00B7701D" w14:paraId="262615B1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59E82" w14:textId="77777777" w:rsidR="00B7701D" w:rsidRPr="00B7701D" w:rsidRDefault="00B7701D" w:rsidP="004859D6">
            <w:pPr>
              <w:jc w:val="center"/>
            </w:pPr>
            <w:r w:rsidRPr="00B7701D">
              <w:t>36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EA84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9CD4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627AA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C880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BB50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CE61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4200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D894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94A6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74B4B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0773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9E295" w14:textId="77777777" w:rsidR="00B7701D" w:rsidRPr="00B7701D" w:rsidRDefault="00B7701D" w:rsidP="004859D6">
            <w:pPr>
              <w:jc w:val="center"/>
            </w:pPr>
            <w:r w:rsidRPr="00B7701D">
              <w:t>53</w:t>
            </w:r>
          </w:p>
        </w:tc>
      </w:tr>
      <w:tr w:rsidR="00B7701D" w:rsidRPr="00B7701D" w14:paraId="70D5D50B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AFD8C" w14:textId="77777777" w:rsidR="00B7701D" w:rsidRPr="00B7701D" w:rsidRDefault="00B7701D" w:rsidP="004859D6">
            <w:pPr>
              <w:jc w:val="center"/>
            </w:pPr>
            <w:r w:rsidRPr="00B7701D">
              <w:t>37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D99F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82B6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5579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D5760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DE7D2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35D5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0F50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5C5C5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0EC7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B3E4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22A53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E92E2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</w:tr>
      <w:tr w:rsidR="00B7701D" w:rsidRPr="00B7701D" w14:paraId="46BF78F5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5B0B65" w14:textId="77777777" w:rsidR="00B7701D" w:rsidRPr="00B7701D" w:rsidRDefault="00B7701D" w:rsidP="004859D6">
            <w:pPr>
              <w:jc w:val="center"/>
            </w:pPr>
            <w:r w:rsidRPr="00B7701D">
              <w:t>38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0FA0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4E4AA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52CF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BE0F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1612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8184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7A40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D34C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F918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E1DC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9A7F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EC4C5" w14:textId="77777777" w:rsidR="00B7701D" w:rsidRPr="00B7701D" w:rsidRDefault="00B7701D" w:rsidP="004859D6">
            <w:pPr>
              <w:jc w:val="center"/>
            </w:pPr>
            <w:r w:rsidRPr="00B7701D">
              <w:t>54</w:t>
            </w:r>
          </w:p>
        </w:tc>
      </w:tr>
      <w:tr w:rsidR="00B7701D" w:rsidRPr="00B7701D" w14:paraId="1F58B978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01C1B" w14:textId="77777777" w:rsidR="00B7701D" w:rsidRPr="00B7701D" w:rsidRDefault="00B7701D" w:rsidP="004859D6">
            <w:pPr>
              <w:jc w:val="center"/>
            </w:pPr>
            <w:r w:rsidRPr="00B7701D">
              <w:t>39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30E2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1C50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1855A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58A5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7F6E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6EB1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55A4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4FA8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B273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C4896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99A0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5E756" w14:textId="77777777" w:rsidR="00B7701D" w:rsidRPr="00B7701D" w:rsidRDefault="00B7701D" w:rsidP="004859D6">
            <w:pPr>
              <w:jc w:val="center"/>
            </w:pPr>
            <w:r w:rsidRPr="00B7701D">
              <w:t>53</w:t>
            </w:r>
          </w:p>
        </w:tc>
      </w:tr>
      <w:tr w:rsidR="00B7701D" w:rsidRPr="00B7701D" w14:paraId="5F89B2BC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FE160" w14:textId="77777777" w:rsidR="00B7701D" w:rsidRPr="00B7701D" w:rsidRDefault="00B7701D" w:rsidP="004859D6">
            <w:pPr>
              <w:jc w:val="center"/>
            </w:pPr>
            <w:r w:rsidRPr="00B7701D">
              <w:t>4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5DCD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704F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578A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2761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9E91D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0C85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1898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6633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977B8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2AAE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350B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B3193" w14:textId="77777777" w:rsidR="00B7701D" w:rsidRPr="00B7701D" w:rsidRDefault="00B7701D" w:rsidP="004859D6">
            <w:pPr>
              <w:jc w:val="center"/>
            </w:pPr>
            <w:r w:rsidRPr="00B7701D">
              <w:t>43</w:t>
            </w:r>
          </w:p>
        </w:tc>
      </w:tr>
      <w:tr w:rsidR="00B7701D" w:rsidRPr="00B7701D" w14:paraId="4E6F207C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ACA70" w14:textId="77777777" w:rsidR="00B7701D" w:rsidRPr="00B7701D" w:rsidRDefault="00B7701D" w:rsidP="004859D6">
            <w:pPr>
              <w:jc w:val="center"/>
            </w:pPr>
            <w:r w:rsidRPr="00B7701D">
              <w:t>41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4F2FF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ADEFB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8FB74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37ACB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A7592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D21E1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98548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B257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978C9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B8B2B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6A36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845EA" w14:textId="77777777" w:rsidR="00B7701D" w:rsidRPr="00B7701D" w:rsidRDefault="00B7701D" w:rsidP="004859D6">
            <w:pPr>
              <w:jc w:val="center"/>
            </w:pPr>
            <w:r w:rsidRPr="00B7701D">
              <w:t>33</w:t>
            </w:r>
          </w:p>
        </w:tc>
      </w:tr>
      <w:tr w:rsidR="00B7701D" w:rsidRPr="00B7701D" w14:paraId="3B30D0ED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E2644" w14:textId="77777777" w:rsidR="00B7701D" w:rsidRPr="00B7701D" w:rsidRDefault="00B7701D" w:rsidP="004859D6">
            <w:pPr>
              <w:jc w:val="center"/>
            </w:pPr>
            <w:r w:rsidRPr="00B7701D">
              <w:t>4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EC3C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9E1F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F9D4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2462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9FBF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41C9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A330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4BA1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495D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558DC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EBE2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1838E" w14:textId="77777777" w:rsidR="00B7701D" w:rsidRPr="00B7701D" w:rsidRDefault="00B7701D" w:rsidP="004859D6">
            <w:pPr>
              <w:jc w:val="center"/>
            </w:pPr>
            <w:r w:rsidRPr="00B7701D">
              <w:t>43</w:t>
            </w:r>
          </w:p>
        </w:tc>
      </w:tr>
      <w:tr w:rsidR="00B7701D" w:rsidRPr="00B7701D" w14:paraId="67150F3A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BF521" w14:textId="77777777" w:rsidR="00B7701D" w:rsidRPr="00B7701D" w:rsidRDefault="00B7701D" w:rsidP="004859D6">
            <w:pPr>
              <w:jc w:val="center"/>
            </w:pPr>
            <w:r w:rsidRPr="00B7701D">
              <w:t>4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7D571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443D1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A74C2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DE30E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C9335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853A9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E5A87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3C89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3BACD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211CE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1E2A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1F4B1" w14:textId="77777777" w:rsidR="00B7701D" w:rsidRPr="00B7701D" w:rsidRDefault="00B7701D" w:rsidP="004859D6">
            <w:pPr>
              <w:jc w:val="center"/>
            </w:pPr>
            <w:r w:rsidRPr="00B7701D">
              <w:t>30</w:t>
            </w:r>
          </w:p>
        </w:tc>
      </w:tr>
      <w:tr w:rsidR="00B7701D" w:rsidRPr="00B7701D" w14:paraId="35403CEC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617B0" w14:textId="77777777" w:rsidR="00B7701D" w:rsidRPr="00B7701D" w:rsidRDefault="00B7701D" w:rsidP="004859D6">
            <w:pPr>
              <w:jc w:val="center"/>
            </w:pPr>
            <w:r w:rsidRPr="00B7701D">
              <w:t>4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778D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3383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FFEE8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2BFDC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7098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5592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9461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1D66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B767E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D70A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8046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D04DC" w14:textId="77777777" w:rsidR="00B7701D" w:rsidRPr="00B7701D" w:rsidRDefault="00B7701D" w:rsidP="004859D6">
            <w:pPr>
              <w:jc w:val="center"/>
            </w:pPr>
            <w:r w:rsidRPr="00B7701D">
              <w:t>53</w:t>
            </w:r>
          </w:p>
        </w:tc>
      </w:tr>
      <w:tr w:rsidR="00B7701D" w:rsidRPr="00B7701D" w14:paraId="44C9A0DB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6DEAC5" w14:textId="77777777" w:rsidR="00B7701D" w:rsidRPr="00B7701D" w:rsidRDefault="00B7701D" w:rsidP="004859D6">
            <w:pPr>
              <w:jc w:val="center"/>
            </w:pPr>
            <w:r w:rsidRPr="00B7701D">
              <w:t>4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47AE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AF88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E523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5517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3064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435D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282D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1C3F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71F5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9185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7274E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BBE8B" w14:textId="77777777" w:rsidR="00B7701D" w:rsidRPr="00B7701D" w:rsidRDefault="00B7701D" w:rsidP="004859D6">
            <w:pPr>
              <w:jc w:val="center"/>
            </w:pPr>
            <w:r w:rsidRPr="00B7701D">
              <w:t>54</w:t>
            </w:r>
          </w:p>
        </w:tc>
      </w:tr>
      <w:tr w:rsidR="00B7701D" w:rsidRPr="00B7701D" w14:paraId="7EF4F711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CBA8B" w14:textId="77777777" w:rsidR="00B7701D" w:rsidRPr="00B7701D" w:rsidRDefault="00B7701D" w:rsidP="004859D6">
            <w:pPr>
              <w:jc w:val="center"/>
            </w:pPr>
            <w:r w:rsidRPr="00B7701D">
              <w:t>46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D16D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17C9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466F7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F1CF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65CA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CA23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72F02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3274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6E0E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EDF67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D31F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25F0B" w14:textId="77777777" w:rsidR="00B7701D" w:rsidRPr="00B7701D" w:rsidRDefault="00B7701D" w:rsidP="004859D6">
            <w:pPr>
              <w:jc w:val="center"/>
            </w:pPr>
            <w:r w:rsidRPr="00B7701D">
              <w:t>53</w:t>
            </w:r>
          </w:p>
        </w:tc>
      </w:tr>
      <w:tr w:rsidR="00B7701D" w:rsidRPr="00B7701D" w14:paraId="5B7CC5C4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751B9" w14:textId="77777777" w:rsidR="00B7701D" w:rsidRPr="00B7701D" w:rsidRDefault="00B7701D" w:rsidP="004859D6">
            <w:pPr>
              <w:jc w:val="center"/>
            </w:pPr>
            <w:r w:rsidRPr="00B7701D">
              <w:t>47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6D42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529D2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20E5F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E0504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32E44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2A8F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7EEE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50D73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1E698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82BB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0C9F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FF593" w14:textId="77777777" w:rsidR="00B7701D" w:rsidRPr="00B7701D" w:rsidRDefault="00B7701D" w:rsidP="004859D6">
            <w:pPr>
              <w:jc w:val="center"/>
            </w:pPr>
            <w:r w:rsidRPr="00B7701D">
              <w:t>40</w:t>
            </w:r>
          </w:p>
        </w:tc>
      </w:tr>
      <w:tr w:rsidR="00B7701D" w:rsidRPr="00B7701D" w14:paraId="05D4639B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BE756" w14:textId="77777777" w:rsidR="00B7701D" w:rsidRPr="00B7701D" w:rsidRDefault="00B7701D" w:rsidP="004859D6">
            <w:pPr>
              <w:jc w:val="center"/>
            </w:pPr>
            <w:r w:rsidRPr="00B7701D">
              <w:t>48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6C71A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109C3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04518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79FF4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045C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0EF7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F160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CB8B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680A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31190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5B261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910BF" w14:textId="77777777" w:rsidR="00B7701D" w:rsidRPr="00B7701D" w:rsidRDefault="00B7701D" w:rsidP="004859D6">
            <w:pPr>
              <w:jc w:val="center"/>
            </w:pPr>
            <w:r w:rsidRPr="00B7701D">
              <w:t>51</w:t>
            </w:r>
          </w:p>
        </w:tc>
      </w:tr>
      <w:tr w:rsidR="00B7701D" w:rsidRPr="00B7701D" w14:paraId="7B09BAD5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DDA38" w14:textId="77777777" w:rsidR="00B7701D" w:rsidRPr="00B7701D" w:rsidRDefault="00B7701D" w:rsidP="004859D6">
            <w:pPr>
              <w:jc w:val="center"/>
            </w:pPr>
            <w:r w:rsidRPr="00B7701D">
              <w:t>49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976EE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4411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28EF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256C5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78547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0DA1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BBAB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7AD6A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4A3A9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7504D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085DF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C8512" w14:textId="77777777" w:rsidR="00B7701D" w:rsidRPr="00B7701D" w:rsidRDefault="00B7701D" w:rsidP="004859D6">
            <w:pPr>
              <w:jc w:val="center"/>
            </w:pPr>
            <w:r w:rsidRPr="00B7701D">
              <w:t>51</w:t>
            </w:r>
          </w:p>
        </w:tc>
      </w:tr>
      <w:tr w:rsidR="00B7701D" w:rsidRPr="00B7701D" w14:paraId="0DE9371B" w14:textId="77777777" w:rsidTr="004859D6">
        <w:trPr>
          <w:trHeight w:val="315"/>
        </w:trPr>
        <w:tc>
          <w:tcPr>
            <w:tcW w:w="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17F88" w14:textId="77777777" w:rsidR="00B7701D" w:rsidRPr="00B7701D" w:rsidRDefault="00B7701D" w:rsidP="004859D6">
            <w:pPr>
              <w:jc w:val="center"/>
            </w:pPr>
            <w:r w:rsidRPr="00B7701D">
              <w:t>5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64B8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BC8E5" w14:textId="77777777" w:rsidR="00B7701D" w:rsidRPr="00B7701D" w:rsidRDefault="00B7701D" w:rsidP="004859D6">
            <w:pPr>
              <w:jc w:val="center"/>
            </w:pPr>
            <w:r w:rsidRPr="00B7701D">
              <w:t>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6A6AB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4F824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04708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1E276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99990" w14:textId="77777777" w:rsidR="00B7701D" w:rsidRPr="00B7701D" w:rsidRDefault="00B7701D" w:rsidP="004859D6">
            <w:pPr>
              <w:jc w:val="center"/>
            </w:pPr>
            <w:r w:rsidRPr="00B7701D">
              <w:t>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51B35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17754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B9865" w14:textId="77777777" w:rsidR="00B7701D" w:rsidRPr="00B7701D" w:rsidRDefault="00B7701D" w:rsidP="004859D6">
            <w:pPr>
              <w:jc w:val="center"/>
            </w:pPr>
            <w:r w:rsidRPr="00B7701D"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25FF3" w14:textId="77777777" w:rsidR="00B7701D" w:rsidRPr="00B7701D" w:rsidRDefault="00B7701D" w:rsidP="004859D6">
            <w:pPr>
              <w:jc w:val="center"/>
            </w:pPr>
            <w:r w:rsidRPr="00B7701D"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7DC3F" w14:textId="77777777" w:rsidR="00B7701D" w:rsidRPr="00B7701D" w:rsidRDefault="00B7701D" w:rsidP="004859D6">
            <w:pPr>
              <w:jc w:val="center"/>
            </w:pPr>
            <w:r w:rsidRPr="00B7701D">
              <w:t>46</w:t>
            </w:r>
          </w:p>
        </w:tc>
      </w:tr>
    </w:tbl>
    <w:p w14:paraId="46F3AE98" w14:textId="77777777" w:rsidR="00B7701D" w:rsidRPr="00B7701D" w:rsidRDefault="00B7701D" w:rsidP="00B7701D"/>
    <w:p w14:paraId="0D7DE85F" w14:textId="77777777" w:rsidR="00B7701D" w:rsidRPr="00B7701D" w:rsidRDefault="00B7701D" w:rsidP="00B7701D">
      <w:pPr>
        <w:rPr>
          <w:i/>
          <w:iCs/>
        </w:rPr>
      </w:pPr>
      <w:r w:rsidRPr="00B7701D">
        <w:br w:type="page"/>
      </w:r>
    </w:p>
    <w:p w14:paraId="32482E3F" w14:textId="309B6A6A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16" w:name="_Toc142248614"/>
      <w:bookmarkStart w:id="17" w:name="_Toc142376664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7</w:t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fldChar w:fldCharType="end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Data Hasil MSI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Variabel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r w:rsidRPr="00B7701D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organizational citizenship </w:t>
      </w:r>
      <w:proofErr w:type="spellStart"/>
      <w:r w:rsidRPr="00B7701D">
        <w:rPr>
          <w:rFonts w:ascii="Times New Roman" w:hAnsi="Times New Roman" w:cs="Times New Roman"/>
          <w:b/>
          <w:bCs/>
          <w:color w:val="auto"/>
          <w:sz w:val="24"/>
          <w:szCs w:val="24"/>
        </w:rPr>
        <w:t>behavior</w:t>
      </w:r>
      <w:proofErr w:type="spellEnd"/>
      <w:r w:rsidRPr="00B7701D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(OCB)</w:t>
      </w:r>
      <w:bookmarkEnd w:id="16"/>
      <w:bookmarkEnd w:id="17"/>
    </w:p>
    <w:p w14:paraId="16230766" w14:textId="77777777" w:rsidR="00B7701D" w:rsidRPr="00B7701D" w:rsidRDefault="00B7701D" w:rsidP="00B7701D">
      <w:pPr>
        <w:rPr>
          <w:b/>
          <w:bCs/>
        </w:rPr>
      </w:pPr>
      <w:proofErr w:type="spellStart"/>
      <w:r w:rsidRPr="00B7701D">
        <w:rPr>
          <w:b/>
          <w:bCs/>
        </w:rPr>
        <w:t>Succesive</w:t>
      </w:r>
      <w:proofErr w:type="spellEnd"/>
      <w:r w:rsidRPr="00B7701D">
        <w:rPr>
          <w:b/>
          <w:bCs/>
        </w:rPr>
        <w:t xml:space="preserve"> Interval</w:t>
      </w:r>
    </w:p>
    <w:tbl>
      <w:tblPr>
        <w:tblW w:w="9721" w:type="dxa"/>
        <w:jc w:val="center"/>
        <w:tblLook w:val="04A0" w:firstRow="1" w:lastRow="0" w:firstColumn="1" w:lastColumn="0" w:noHBand="0" w:noVBand="1"/>
      </w:tblPr>
      <w:tblGrid>
        <w:gridCol w:w="696"/>
        <w:gridCol w:w="816"/>
        <w:gridCol w:w="816"/>
        <w:gridCol w:w="816"/>
        <w:gridCol w:w="816"/>
        <w:gridCol w:w="816"/>
        <w:gridCol w:w="816"/>
        <w:gridCol w:w="816"/>
        <w:gridCol w:w="816"/>
        <w:gridCol w:w="816"/>
        <w:gridCol w:w="816"/>
        <w:gridCol w:w="958"/>
      </w:tblGrid>
      <w:tr w:rsidR="00B7701D" w:rsidRPr="00B7701D" w14:paraId="121A412F" w14:textId="77777777" w:rsidTr="004859D6">
        <w:trPr>
          <w:trHeight w:val="330"/>
          <w:jc w:val="center"/>
        </w:trPr>
        <w:tc>
          <w:tcPr>
            <w:tcW w:w="9721" w:type="dxa"/>
            <w:gridSpan w:val="1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8DF85BB" w14:textId="77777777" w:rsidR="00B7701D" w:rsidRPr="00B7701D" w:rsidRDefault="00B7701D" w:rsidP="004859D6">
            <w:pPr>
              <w:jc w:val="center"/>
            </w:pPr>
            <w:proofErr w:type="spellStart"/>
            <w:r w:rsidRPr="00B7701D">
              <w:rPr>
                <w:lang w:val="en-US"/>
              </w:rPr>
              <w:t>Succesive</w:t>
            </w:r>
            <w:proofErr w:type="spellEnd"/>
            <w:r w:rsidRPr="00B7701D">
              <w:rPr>
                <w:lang w:val="en-US"/>
              </w:rPr>
              <w:t xml:space="preserve"> Interval</w:t>
            </w:r>
          </w:p>
        </w:tc>
      </w:tr>
      <w:tr w:rsidR="00B7701D" w:rsidRPr="00B7701D" w14:paraId="6D9EDD2C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43714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Resp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5D9C6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P.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457BD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P.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AE083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P.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7EA0C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P.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EA572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P.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1EEFE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P.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E63E3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P.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EEBBB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P.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A5657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P.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31EF8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P.10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BEE68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Total</w:t>
            </w:r>
          </w:p>
        </w:tc>
      </w:tr>
      <w:tr w:rsidR="00B7701D" w:rsidRPr="00B7701D" w14:paraId="3443BF89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97E52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3F194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B8B7C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6ED34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AC85B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9384E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5EFC8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0A494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AA86F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E0839A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97EF2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BD9D2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5.926</w:t>
            </w:r>
          </w:p>
        </w:tc>
      </w:tr>
      <w:tr w:rsidR="00B7701D" w:rsidRPr="00B7701D" w14:paraId="20FA10D0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17ABB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24114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B7C3A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D9EF6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C2276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6F2E6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9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53186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DC071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09488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31872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1B41B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B4825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9.614</w:t>
            </w:r>
          </w:p>
        </w:tc>
      </w:tr>
      <w:tr w:rsidR="00B7701D" w:rsidRPr="00B7701D" w14:paraId="7637C791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63CC0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97524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3B716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0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7AB54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87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88CFA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937E3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42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5D7BB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60DC3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EE4DE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2E874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08A72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006BE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7.030</w:t>
            </w:r>
          </w:p>
        </w:tc>
      </w:tr>
      <w:tr w:rsidR="00B7701D" w:rsidRPr="00B7701D" w14:paraId="7823F61F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EFF94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3B703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4CA9C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0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19E8D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87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059C9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55916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9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8B7944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BF3CC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78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8C97B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A4D1A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0C81E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E18E7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6.174</w:t>
            </w:r>
          </w:p>
        </w:tc>
      </w:tr>
      <w:tr w:rsidR="00B7701D" w:rsidRPr="00B7701D" w14:paraId="4BABF345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A6039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E57DB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5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14D3F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67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144F3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3002D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8EACB3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42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833BF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FA0995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28AA2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146F7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54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03EA4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3FE11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3.498</w:t>
            </w:r>
          </w:p>
        </w:tc>
      </w:tr>
      <w:tr w:rsidR="00B7701D" w:rsidRPr="00B7701D" w14:paraId="7E0344A1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A080D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7AE19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2C330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0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AE1B4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87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58A80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3270A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18905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66DD2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78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3F292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1AFDB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84E81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C8AF8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4.432</w:t>
            </w:r>
          </w:p>
        </w:tc>
      </w:tr>
      <w:tr w:rsidR="00B7701D" w:rsidRPr="00B7701D" w14:paraId="4FEB3EBC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6CCC3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E38AB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4E3AF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3817E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FAB9E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BAFF2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DC51E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3E6AE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98CA6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9AD0F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4FD9B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5F311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0.964</w:t>
            </w:r>
          </w:p>
        </w:tc>
      </w:tr>
      <w:tr w:rsidR="00B7701D" w:rsidRPr="00B7701D" w14:paraId="6DE56966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D2840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207A5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02BF2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6C7A6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9FF06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D72B8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AD16F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C579C9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1EF4A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9C22B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54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ED09A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98C5B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6.161</w:t>
            </w:r>
          </w:p>
        </w:tc>
      </w:tr>
      <w:tr w:rsidR="00B7701D" w:rsidRPr="00B7701D" w14:paraId="216E0497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09542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EF58B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2BC69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6F563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4B6C7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8C43E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15E3B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CE95F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5AEE9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F7F8E2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7DB86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18046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0.964</w:t>
            </w:r>
          </w:p>
        </w:tc>
      </w:tr>
      <w:tr w:rsidR="00B7701D" w:rsidRPr="00B7701D" w14:paraId="1B1658D0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B2E38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CFA79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5DBEE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7246D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87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15720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C4B6B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A3209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270A7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C9527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6E8EE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54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6D19A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7EA89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2.513</w:t>
            </w:r>
          </w:p>
        </w:tc>
      </w:tr>
      <w:tr w:rsidR="00B7701D" w:rsidRPr="00B7701D" w14:paraId="2007A686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59E0A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0B5BC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CBB7B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5458C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8DD931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60D54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E33BF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815D6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E857D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7E816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54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377CB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B8AE6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0.211</w:t>
            </w:r>
          </w:p>
        </w:tc>
      </w:tr>
      <w:tr w:rsidR="00B7701D" w:rsidRPr="00B7701D" w14:paraId="220CD07D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8C14E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09F06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58722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1F96F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EE301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B766A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E8EF9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3CBAD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D99AE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18A25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54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1855E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A402D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7.913</w:t>
            </w:r>
          </w:p>
        </w:tc>
      </w:tr>
      <w:tr w:rsidR="00B7701D" w:rsidRPr="00B7701D" w14:paraId="2A64F624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A7069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B52ED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D1DED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5ED2E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87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CE790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0604D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F3A8C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9DE45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4E601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C9DEF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54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87BD75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00F93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9.108</w:t>
            </w:r>
          </w:p>
        </w:tc>
      </w:tr>
      <w:tr w:rsidR="00B7701D" w:rsidRPr="00B7701D" w14:paraId="4D83174E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438A0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1355A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C9041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AEB0D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C2D80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E56D4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9D877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61EDA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E7770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CD896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1E048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A1428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6.723</w:t>
            </w:r>
          </w:p>
        </w:tc>
      </w:tr>
      <w:tr w:rsidR="00B7701D" w:rsidRPr="00B7701D" w14:paraId="61F7BDC6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21DD6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36CE7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9BB19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F8486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FE051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E14FD6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9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49E99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929D2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A4629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684C1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3C28D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F8483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6.058</w:t>
            </w:r>
          </w:p>
        </w:tc>
      </w:tr>
      <w:tr w:rsidR="00B7701D" w:rsidRPr="00B7701D" w14:paraId="33F72EF2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38339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1F04F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5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0E2FB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67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48DA2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E66BE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C747C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1A621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328F7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B659B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9B9B2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54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9B84A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3BD21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2.073</w:t>
            </w:r>
          </w:p>
        </w:tc>
      </w:tr>
      <w:tr w:rsidR="00B7701D" w:rsidRPr="00B7701D" w14:paraId="3E92BC43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D0C00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6466C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C8832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C5CC10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66943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50FE4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9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381D7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CF747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B3B3F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0C40E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21E76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B666C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6.863</w:t>
            </w:r>
          </w:p>
        </w:tc>
      </w:tr>
      <w:tr w:rsidR="00B7701D" w:rsidRPr="00B7701D" w14:paraId="2CA73642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4D1E8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97C4E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5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69B8C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E32CA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349B2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31A9A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9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46F84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AFE95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97091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43AAF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01AA6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F31CD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6.078</w:t>
            </w:r>
          </w:p>
        </w:tc>
      </w:tr>
      <w:tr w:rsidR="00B7701D" w:rsidRPr="00B7701D" w14:paraId="7BCC9A0C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D9521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2E836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5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742B3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A9945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ABFD5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2377A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B23B9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A4648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B2292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E16BE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F623C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C6C04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7.428</w:t>
            </w:r>
          </w:p>
        </w:tc>
      </w:tr>
      <w:tr w:rsidR="00B7701D" w:rsidRPr="00B7701D" w14:paraId="20C22F61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3EA83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C8D29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44187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6B61C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91D86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2765C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78108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1FF74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5DEA2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EDD7E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818A9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AFC26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8.991</w:t>
            </w:r>
          </w:p>
        </w:tc>
      </w:tr>
      <w:tr w:rsidR="00B7701D" w:rsidRPr="00B7701D" w14:paraId="1E175A2D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A0722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4935A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9C844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08ADF7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AB01D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725E7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9EA80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A152F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F789B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6B2B1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60E3A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095BE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0.964</w:t>
            </w:r>
          </w:p>
        </w:tc>
      </w:tr>
      <w:tr w:rsidR="00B7701D" w:rsidRPr="00B7701D" w14:paraId="426CE4A7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EB3F1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BE0784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7204B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2CDBF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00797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417E9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9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A11F1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32D22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B60F3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72AF6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54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BF2CD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28706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2.285</w:t>
            </w:r>
          </w:p>
        </w:tc>
      </w:tr>
      <w:tr w:rsidR="00B7701D" w:rsidRPr="00B7701D" w14:paraId="5E71BB3D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8CAE3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E043BC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5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75822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0E011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4D4FD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FC953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9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F53BF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0A5C8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8C932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65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F6903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0785A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9EC17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7.534</w:t>
            </w:r>
          </w:p>
        </w:tc>
      </w:tr>
      <w:tr w:rsidR="00B7701D" w:rsidRPr="00B7701D" w14:paraId="7A047779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29036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74640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5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2D4F2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43893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F4571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BE62F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E7E53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50508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2D5E8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90FA1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D777B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193B4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6.904</w:t>
            </w:r>
          </w:p>
        </w:tc>
      </w:tr>
      <w:tr w:rsidR="00B7701D" w:rsidRPr="00B7701D" w14:paraId="19C9A07C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6844E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27807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786AC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A5902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9776D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B7E88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9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617B7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CB0D1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78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C27C2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22D37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17658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9DE79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8.442</w:t>
            </w:r>
          </w:p>
        </w:tc>
      </w:tr>
      <w:tr w:rsidR="00B7701D" w:rsidRPr="00B7701D" w14:paraId="22E0701C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1E83B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B01F6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B1B26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0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15AFD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87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06F10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5A001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42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C2956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EA4D7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CAB695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F3DEA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B2910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728EE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7.030</w:t>
            </w:r>
          </w:p>
        </w:tc>
      </w:tr>
      <w:tr w:rsidR="00B7701D" w:rsidRPr="00B7701D" w14:paraId="1919F297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39AD4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B855B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BE21E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0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2805E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87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785D9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AADE5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9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21144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141C7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78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9418C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87828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A8498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19352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6.174</w:t>
            </w:r>
          </w:p>
        </w:tc>
      </w:tr>
      <w:tr w:rsidR="00B7701D" w:rsidRPr="00B7701D" w14:paraId="0921D867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7C4C4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86BC8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5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FA2E4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67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CE20F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D3DFB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3AB24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D6CB4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41291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D1A64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E4CC9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54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8A35D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4069A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4.360</w:t>
            </w:r>
          </w:p>
        </w:tc>
      </w:tr>
      <w:tr w:rsidR="00B7701D" w:rsidRPr="00B7701D" w14:paraId="281E8426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77ABD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07B7A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1CB6F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A3F7F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6CE7E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0A01C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42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F22BB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840D2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FA87A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33321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71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15721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C614F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6.550</w:t>
            </w:r>
          </w:p>
        </w:tc>
      </w:tr>
      <w:tr w:rsidR="00B7701D" w:rsidRPr="00B7701D" w14:paraId="148168D1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C05F9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1F65F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978D3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0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118B0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87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0FD57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7D70C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5D4D4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6975D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78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DB11B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43C4D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E355C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5DAB4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4.432</w:t>
            </w:r>
          </w:p>
        </w:tc>
      </w:tr>
      <w:tr w:rsidR="00B7701D" w:rsidRPr="00B7701D" w14:paraId="7A229E8F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9EC41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D64A2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E6934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ADDD7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C161F0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B158F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AEB42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E420D6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088B4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D3BD0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07325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2254F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0.964</w:t>
            </w:r>
          </w:p>
        </w:tc>
      </w:tr>
      <w:tr w:rsidR="00B7701D" w:rsidRPr="00B7701D" w14:paraId="7DCFE9EE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29C67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lastRenderedPageBreak/>
              <w:t>3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AEBC9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88590A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0BE99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0CBD7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CD4AE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BE92F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19303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5CE05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65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17425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58200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BD1770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6.665</w:t>
            </w:r>
          </w:p>
        </w:tc>
      </w:tr>
      <w:tr w:rsidR="00B7701D" w:rsidRPr="00B7701D" w14:paraId="76EBD442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4E5DF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7805E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865C3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8C446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2A0E7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79072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F133D0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1A0CA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78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63BF2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A9114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0805F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D8B6D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9.792</w:t>
            </w:r>
          </w:p>
        </w:tc>
      </w:tr>
      <w:tr w:rsidR="00B7701D" w:rsidRPr="00B7701D" w14:paraId="6AB4B0B3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3AECF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A1F62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6E27D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FC2B8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1E45C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6914C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4E020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AFF50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257A90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FCD7E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F26DC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6AA7D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1.278</w:t>
            </w:r>
          </w:p>
        </w:tc>
      </w:tr>
      <w:tr w:rsidR="00B7701D" w:rsidRPr="00B7701D" w14:paraId="4B794558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EBB09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E1C04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B9B666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B5214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87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C9F3F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CA1F31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F6E24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54082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CA714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687CD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54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8A526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87C40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2.513</w:t>
            </w:r>
          </w:p>
        </w:tc>
      </w:tr>
      <w:tr w:rsidR="00B7701D" w:rsidRPr="00B7701D" w14:paraId="79BE7DCD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662F4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30059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52588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C1C010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5F266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252241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3FC0A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CDA96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E8576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6E618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A0B17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C5F7C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1.278</w:t>
            </w:r>
          </w:p>
        </w:tc>
      </w:tr>
      <w:tr w:rsidR="00B7701D" w:rsidRPr="00B7701D" w14:paraId="4F74C19D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ED27B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1A910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3B37D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CDA6C8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834C9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1D2D5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624F0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7FB91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ED25A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CAB0F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54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F3D52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448A2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7.913</w:t>
            </w:r>
          </w:p>
        </w:tc>
      </w:tr>
      <w:tr w:rsidR="00B7701D" w:rsidRPr="00B7701D" w14:paraId="1FE64092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34721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00A805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EAD0E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5D812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87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301DA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EDF51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DF7AD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7993D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2A000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E50646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54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28F5C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6885E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9.632</w:t>
            </w:r>
          </w:p>
        </w:tc>
      </w:tr>
      <w:tr w:rsidR="00B7701D" w:rsidRPr="00B7701D" w14:paraId="16114472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47DD5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03CE5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10AB9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947A1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1D300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C77A2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A69B5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A30D2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3CB79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5BB93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DDC7B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4311D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8.991</w:t>
            </w:r>
          </w:p>
        </w:tc>
      </w:tr>
      <w:tr w:rsidR="00B7701D" w:rsidRPr="00B7701D" w14:paraId="076CA1C0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7B983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8C394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7EE9F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E3261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38128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2B68F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9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6572F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F834E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12D4E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7F020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7DAB6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252E4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6.058</w:t>
            </w:r>
          </w:p>
        </w:tc>
      </w:tr>
      <w:tr w:rsidR="00B7701D" w:rsidRPr="00B7701D" w14:paraId="70B3EA10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85FB5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0757F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65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C5D32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41684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49B2E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61E6B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DDED2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DFBAD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0EF95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80130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71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6816D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4121A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8.868</w:t>
            </w:r>
          </w:p>
        </w:tc>
      </w:tr>
      <w:tr w:rsidR="00B7701D" w:rsidRPr="00B7701D" w14:paraId="2CBD024B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275A1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B78B4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661C3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5587D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49AB8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2466B7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9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9616D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F60E3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8B457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F4D42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7BA18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F17FB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6.058</w:t>
            </w:r>
          </w:p>
        </w:tc>
      </w:tr>
      <w:tr w:rsidR="00B7701D" w:rsidRPr="00B7701D" w14:paraId="4AED7D0D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0DD24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49089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5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DB936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B2844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89518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0ADCD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42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C8560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98ACC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29E3A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104E5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997DE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7FBFC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8.521</w:t>
            </w:r>
          </w:p>
        </w:tc>
      </w:tr>
      <w:tr w:rsidR="00B7701D" w:rsidRPr="00B7701D" w14:paraId="7B20A90C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E33F4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00562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F6B0B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0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E681C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0D576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DE04E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6EAB2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A972A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9F547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77579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68A60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B5664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6.471</w:t>
            </w:r>
          </w:p>
        </w:tc>
      </w:tr>
      <w:tr w:rsidR="00B7701D" w:rsidRPr="00B7701D" w14:paraId="66EA2E83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021E9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5CF3D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03E05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C2440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B93D0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67FA8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021E7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56F7B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6A34D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7B1F7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73B50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F4DDB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0.964</w:t>
            </w:r>
          </w:p>
        </w:tc>
      </w:tr>
      <w:tr w:rsidR="00B7701D" w:rsidRPr="00B7701D" w14:paraId="16462434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07358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9E338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2B523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FE5DE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6530D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E10BF9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42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91EE6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72A47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1CC0B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F1A625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23B2AA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DFFEF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0.416</w:t>
            </w:r>
          </w:p>
        </w:tc>
      </w:tr>
      <w:tr w:rsidR="00B7701D" w:rsidRPr="00B7701D" w14:paraId="1965617D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E78EC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5CF80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09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A403E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0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377DB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DE3DB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F2F28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4EAC0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29C4C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700B4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6C45C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BCDD1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7AD5B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2.882</w:t>
            </w:r>
          </w:p>
        </w:tc>
      </w:tr>
      <w:tr w:rsidR="00B7701D" w:rsidRPr="00B7701D" w14:paraId="49412EB0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59BEF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00F42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A3933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53D2B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C87F30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C44F2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2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21E12D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C5A371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1BD7A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22D04F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54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23AB9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7B1E2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9.565</w:t>
            </w:r>
          </w:p>
        </w:tc>
      </w:tr>
      <w:tr w:rsidR="00B7701D" w:rsidRPr="00B7701D" w14:paraId="340139D2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A8F27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6AF24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65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DE9F2F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67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8DA9C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B76A7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7B7CD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9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72283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7E92F7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D8C94D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AF51F6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71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E80CA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3B3F89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2.731</w:t>
            </w:r>
          </w:p>
        </w:tc>
      </w:tr>
      <w:tr w:rsidR="00B7701D" w:rsidRPr="00B7701D" w14:paraId="413FE717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13F8F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5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F43071A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35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745573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0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FEF0EC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6D66E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11653E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42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65AD5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EB82785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78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D0E5C8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0BFE54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1.71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2899BB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9E8422" w14:textId="77777777" w:rsidR="00B7701D" w:rsidRPr="00B7701D" w:rsidRDefault="00B7701D" w:rsidP="004859D6">
            <w:pPr>
              <w:jc w:val="right"/>
            </w:pPr>
            <w:r w:rsidRPr="00B7701D">
              <w:rPr>
                <w:lang w:val="en-US"/>
              </w:rPr>
              <w:t>23.382</w:t>
            </w:r>
          </w:p>
        </w:tc>
      </w:tr>
    </w:tbl>
    <w:p w14:paraId="4B9135EC" w14:textId="77777777" w:rsidR="00B7701D" w:rsidRPr="00B7701D" w:rsidRDefault="00B7701D" w:rsidP="00B7701D"/>
    <w:p w14:paraId="1CCE6D09" w14:textId="77777777" w:rsidR="00B7701D" w:rsidRPr="00B7701D" w:rsidRDefault="00B7701D" w:rsidP="00B7701D">
      <w:pPr>
        <w:rPr>
          <w:i/>
          <w:iCs/>
        </w:rPr>
      </w:pPr>
      <w:r w:rsidRPr="00B7701D">
        <w:br w:type="page"/>
      </w:r>
    </w:p>
    <w:p w14:paraId="3639C4FE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18" w:name="_Toc142248615"/>
      <w:bookmarkStart w:id="19" w:name="_Toc142376665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8</w:t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fldChar w:fldCharType="end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</w:p>
    <w:p w14:paraId="61470C21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Data Hasil MSI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Variabel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r w:rsidRPr="00B7701D">
        <w:rPr>
          <w:rFonts w:ascii="Times New Roman" w:hAnsi="Times New Roman" w:cs="Times New Roman"/>
          <w:b/>
          <w:bCs/>
          <w:color w:val="auto"/>
          <w:sz w:val="24"/>
          <w:szCs w:val="24"/>
        </w:rPr>
        <w:t>Human Relations</w:t>
      </w:r>
      <w:bookmarkEnd w:id="18"/>
      <w:bookmarkEnd w:id="19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</w:p>
    <w:p w14:paraId="7DA92F3E" w14:textId="77777777" w:rsidR="00B7701D" w:rsidRPr="00B7701D" w:rsidRDefault="00B7701D" w:rsidP="00B7701D">
      <w:pPr>
        <w:rPr>
          <w:b/>
          <w:bCs/>
        </w:rPr>
      </w:pPr>
      <w:proofErr w:type="spellStart"/>
      <w:r w:rsidRPr="00B7701D">
        <w:rPr>
          <w:b/>
          <w:bCs/>
        </w:rPr>
        <w:t>Succesive</w:t>
      </w:r>
      <w:proofErr w:type="spellEnd"/>
      <w:r w:rsidRPr="00B7701D">
        <w:rPr>
          <w:b/>
          <w:bCs/>
        </w:rPr>
        <w:t xml:space="preserve"> Internal</w:t>
      </w:r>
    </w:p>
    <w:tbl>
      <w:tblPr>
        <w:tblW w:w="9721" w:type="dxa"/>
        <w:jc w:val="center"/>
        <w:tblLook w:val="04A0" w:firstRow="1" w:lastRow="0" w:firstColumn="1" w:lastColumn="0" w:noHBand="0" w:noVBand="1"/>
      </w:tblPr>
      <w:tblGrid>
        <w:gridCol w:w="696"/>
        <w:gridCol w:w="816"/>
        <w:gridCol w:w="816"/>
        <w:gridCol w:w="816"/>
        <w:gridCol w:w="816"/>
        <w:gridCol w:w="816"/>
        <w:gridCol w:w="816"/>
        <w:gridCol w:w="816"/>
        <w:gridCol w:w="816"/>
        <w:gridCol w:w="816"/>
        <w:gridCol w:w="816"/>
        <w:gridCol w:w="958"/>
      </w:tblGrid>
      <w:tr w:rsidR="00B7701D" w:rsidRPr="00B7701D" w14:paraId="62734993" w14:textId="77777777" w:rsidTr="004859D6">
        <w:trPr>
          <w:trHeight w:val="330"/>
          <w:jc w:val="center"/>
        </w:trPr>
        <w:tc>
          <w:tcPr>
            <w:tcW w:w="9721" w:type="dxa"/>
            <w:gridSpan w:val="1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E8654E2" w14:textId="77777777" w:rsidR="00B7701D" w:rsidRPr="00B7701D" w:rsidRDefault="00B7701D" w:rsidP="004859D6">
            <w:pPr>
              <w:jc w:val="center"/>
            </w:pPr>
            <w:bookmarkStart w:id="20" w:name="_Toc142248616"/>
            <w:proofErr w:type="spellStart"/>
            <w:r w:rsidRPr="00B7701D">
              <w:rPr>
                <w:lang w:val="en-US"/>
              </w:rPr>
              <w:t>Succesive</w:t>
            </w:r>
            <w:proofErr w:type="spellEnd"/>
            <w:r w:rsidRPr="00B7701D">
              <w:rPr>
                <w:lang w:val="en-US"/>
              </w:rPr>
              <w:t xml:space="preserve"> Interval</w:t>
            </w:r>
          </w:p>
        </w:tc>
      </w:tr>
      <w:tr w:rsidR="00B7701D" w:rsidRPr="00B7701D" w14:paraId="53A4347B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DA86A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Resp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6DD23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P.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25B44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P.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82327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P.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D769F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P.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099F1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P.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293E8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P.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51711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P.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6CD02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P.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7B577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P.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D7598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P.10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918B9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Total</w:t>
            </w:r>
          </w:p>
        </w:tc>
      </w:tr>
      <w:tr w:rsidR="00B7701D" w:rsidRPr="00B7701D" w14:paraId="253DCCED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7E47C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95334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DD004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60D40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B2CC6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58B70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71798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8510E6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A2931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F25F2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0394E0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73743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1.886</w:t>
            </w:r>
          </w:p>
        </w:tc>
      </w:tr>
      <w:tr w:rsidR="00B7701D" w:rsidRPr="00B7701D" w14:paraId="5ACD9D30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EB785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75609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06CA9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97890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70C0E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A49B2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E12D8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9BEE9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1C848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13E91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E1A88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0A9A4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0.421</w:t>
            </w:r>
          </w:p>
        </w:tc>
      </w:tr>
      <w:tr w:rsidR="00B7701D" w:rsidRPr="00B7701D" w14:paraId="264944D8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141CE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A54A9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B2B750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36204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822D1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66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08ECF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7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7804F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626E6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31A7D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003E0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32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57FCA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79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84DE1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5.353</w:t>
            </w:r>
          </w:p>
        </w:tc>
      </w:tr>
      <w:tr w:rsidR="00B7701D" w:rsidRPr="00B7701D" w14:paraId="12E0C727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E2CB3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99DD8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D4963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94178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3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572B1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1D397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3387B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3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E960E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36477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60951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45878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6D018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8.357</w:t>
            </w:r>
          </w:p>
        </w:tc>
      </w:tr>
      <w:tr w:rsidR="00B7701D" w:rsidRPr="00B7701D" w14:paraId="727A381E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44E99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C288E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0A8BC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A0984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67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FE868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7ACAD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C595D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67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12483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8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699AE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B698FC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BD8DA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F0EB2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4.344</w:t>
            </w:r>
          </w:p>
        </w:tc>
      </w:tr>
      <w:tr w:rsidR="00B7701D" w:rsidRPr="00B7701D" w14:paraId="63F9F70E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C7C7E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4C4C5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1AAA7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0B261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3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C158C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76F5D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7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C26AD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3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8967E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8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6348A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E6282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32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9FF81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79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FDC84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4.731</w:t>
            </w:r>
          </w:p>
        </w:tc>
      </w:tr>
      <w:tr w:rsidR="00B7701D" w:rsidRPr="00B7701D" w14:paraId="004F88F7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87C01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DFCF7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272E8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2F9A6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421F5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B9AEA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6E89F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AFE39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BB9C7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6E049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B3687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BB022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0.421</w:t>
            </w:r>
          </w:p>
        </w:tc>
      </w:tr>
      <w:tr w:rsidR="00B7701D" w:rsidRPr="00B7701D" w14:paraId="20032ACD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460EB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AFA26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F53CE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2EB04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2C7FE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01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32EBE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7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8FC3F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5EDC6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8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39982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8E25D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4EB2F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34DCB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8.171</w:t>
            </w:r>
          </w:p>
        </w:tc>
      </w:tr>
      <w:tr w:rsidR="00B7701D" w:rsidRPr="00B7701D" w14:paraId="1AB19141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8DAC7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1D978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4B41D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2A354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4B43B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7138D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9E71E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83ECE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233E4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1992D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22586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A5762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0.421</w:t>
            </w:r>
          </w:p>
        </w:tc>
      </w:tr>
      <w:tr w:rsidR="00B7701D" w:rsidRPr="00B7701D" w14:paraId="242DCC5C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1E261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A8BC3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8486A3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204FB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BA024F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B6AB7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DBB8C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4BD8D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8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CAC5A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0DD38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7830B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F2AEE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0.703</w:t>
            </w:r>
          </w:p>
        </w:tc>
      </w:tr>
      <w:tr w:rsidR="00B7701D" w:rsidRPr="00B7701D" w14:paraId="2CB4AC62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C05AE7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035BF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EC87F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29227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1CF6B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01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32AF1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7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72E31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7DA60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8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56D30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EB6D4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CBB7D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58DA1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8.171</w:t>
            </w:r>
          </w:p>
        </w:tc>
      </w:tr>
      <w:tr w:rsidR="00B7701D" w:rsidRPr="00B7701D" w14:paraId="4D9A31C8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45EC4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85BD2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B7445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C55AA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348AF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C42A0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8E2C6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49888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8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06EC6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A8B51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38F71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6D351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0.914</w:t>
            </w:r>
          </w:p>
        </w:tc>
      </w:tr>
      <w:tr w:rsidR="00B7701D" w:rsidRPr="00B7701D" w14:paraId="217BE908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74A69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28B08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08D63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0E545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C68A6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B9B5B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7C315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7D17E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8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0A5E6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2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D416F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82E10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79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FE5E7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0.753</w:t>
            </w:r>
          </w:p>
        </w:tc>
      </w:tr>
      <w:tr w:rsidR="00B7701D" w:rsidRPr="00B7701D" w14:paraId="009B4ED2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A7A8E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078D5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C54FB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90F46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BFCFF1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D2EFD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4901A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D1FE2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0FC96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AE46D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E0787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79C58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6.799</w:t>
            </w:r>
          </w:p>
        </w:tc>
      </w:tr>
      <w:tr w:rsidR="00B7701D" w:rsidRPr="00B7701D" w14:paraId="7F3B4EA4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2B770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B83005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B208D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0AE3A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CC173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A396D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DF55C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E9B32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C8B3B3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6C32A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DF2F6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E2AE90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1.886</w:t>
            </w:r>
          </w:p>
        </w:tc>
      </w:tr>
      <w:tr w:rsidR="00B7701D" w:rsidRPr="00B7701D" w14:paraId="3E0199E8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44EF5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9E25D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1E3EB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57A56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67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71347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F7719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CE2B1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67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58CF4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8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14A52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113C7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494C8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0A238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4.344</w:t>
            </w:r>
          </w:p>
        </w:tc>
      </w:tr>
      <w:tr w:rsidR="00B7701D" w:rsidRPr="00B7701D" w14:paraId="11D2BB94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7A250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EB964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EFCFC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028D1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EB5AA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00EA4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29193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B9F26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9550E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4E896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FB526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94DC4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9.720</w:t>
            </w:r>
          </w:p>
        </w:tc>
      </w:tr>
      <w:tr w:rsidR="00B7701D" w:rsidRPr="00B7701D" w14:paraId="0988F13B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72C9F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BA370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DF14B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2B6BC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D2985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2A524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A2B15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79A6F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8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B06A46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DDBB0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5C59C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EBF7A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7.976</w:t>
            </w:r>
          </w:p>
        </w:tc>
      </w:tr>
      <w:tr w:rsidR="00B7701D" w:rsidRPr="00B7701D" w14:paraId="45AAE871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9B07F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8CD2D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823D1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6EFFF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5E615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C888A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2ECD1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7F29E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8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77330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ED382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91362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D7FA5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8.506</w:t>
            </w:r>
          </w:p>
        </w:tc>
      </w:tr>
      <w:tr w:rsidR="00B7701D" w:rsidRPr="00B7701D" w14:paraId="3C335813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A409E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81D788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A5AC0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C68D3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23979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01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7B99A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7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C28A3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3C2A3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2BF3C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338F1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05BDA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4A588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5.960</w:t>
            </w:r>
          </w:p>
        </w:tc>
      </w:tr>
      <w:tr w:rsidR="00B7701D" w:rsidRPr="00B7701D" w14:paraId="5C0C3ABD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C699F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0E999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25FF8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C9C70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E5F6B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37B9A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D930D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32F89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77FFA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970C5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C2718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B8A19C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0.421</w:t>
            </w:r>
          </w:p>
        </w:tc>
      </w:tr>
      <w:tr w:rsidR="00B7701D" w:rsidRPr="00B7701D" w14:paraId="57267931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36552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6C9F1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210A5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97115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80E6A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1CCAD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9F5D5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CCE9E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35791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742A9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92F9F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8D208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1.646</w:t>
            </w:r>
          </w:p>
        </w:tc>
      </w:tr>
      <w:tr w:rsidR="00B7701D" w:rsidRPr="00B7701D" w14:paraId="22679562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0440F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3C25D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E85275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42F3D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918AF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8E373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E85C0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1E0F8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1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46188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28469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27F9B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A502C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5.939</w:t>
            </w:r>
          </w:p>
        </w:tc>
      </w:tr>
      <w:tr w:rsidR="00B7701D" w:rsidRPr="00B7701D" w14:paraId="57754753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DAA05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45742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86F56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826C4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81C32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29833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9AD3B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B97A1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1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8E617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3DA4E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EB7B1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DD3CE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4.317</w:t>
            </w:r>
          </w:p>
        </w:tc>
      </w:tr>
      <w:tr w:rsidR="00B7701D" w:rsidRPr="00B7701D" w14:paraId="47F244D9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3E0ED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CC708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06A34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B2640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B387C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6BC7A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D7825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B0760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AC173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F03C02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EF2E9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DA7CC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9.248</w:t>
            </w:r>
          </w:p>
        </w:tc>
      </w:tr>
      <w:tr w:rsidR="00B7701D" w:rsidRPr="00B7701D" w14:paraId="2AB237A8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480F2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7A083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9AC11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ED3F6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A736C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66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ED45A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7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956AC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2E826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4E6E8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F3422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32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3EB25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79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4C35A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5.353</w:t>
            </w:r>
          </w:p>
        </w:tc>
      </w:tr>
      <w:tr w:rsidR="00B7701D" w:rsidRPr="00B7701D" w14:paraId="533C2115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0DFDA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C9A0E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2F7E1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804F19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3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B5721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E6D1B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075E6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3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BC521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A5B4D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1855D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32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A1943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C0A30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7.214</w:t>
            </w:r>
          </w:p>
        </w:tc>
      </w:tr>
      <w:tr w:rsidR="00B7701D" w:rsidRPr="00B7701D" w14:paraId="39DFAF64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CE0A0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63A1D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453D4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4D9EA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67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CBFA7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541E2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160BE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67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D42E5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8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02454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296D5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53AE2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4D771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4.344</w:t>
            </w:r>
          </w:p>
        </w:tc>
      </w:tr>
      <w:tr w:rsidR="00B7701D" w:rsidRPr="00B7701D" w14:paraId="72B29220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58529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662F3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2E5D8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C7946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3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953DB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6E3AF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D94EF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3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B6C11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8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19FF5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64CB9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E2979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DFAB1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8.819</w:t>
            </w:r>
          </w:p>
        </w:tc>
      </w:tr>
      <w:tr w:rsidR="00B7701D" w:rsidRPr="00B7701D" w14:paraId="7AA00FFD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9CC5A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5713B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9B7BD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E9C6D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3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7DC55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08DDB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7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2EB56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3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F14CD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8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1D9EA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5C88F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32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FF683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79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4CC7F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4.731</w:t>
            </w:r>
          </w:p>
        </w:tc>
      </w:tr>
      <w:tr w:rsidR="00B7701D" w:rsidRPr="00B7701D" w14:paraId="4A0E3A86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92653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41655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D89DB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26F4F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902A6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B8861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FE03B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E2578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43D4A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417D2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6C333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F689B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0.421</w:t>
            </w:r>
          </w:p>
        </w:tc>
      </w:tr>
      <w:tr w:rsidR="00B7701D" w:rsidRPr="00B7701D" w14:paraId="3DEB198F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E808F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lastRenderedPageBreak/>
              <w:t>3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AD916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BAEE3F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F6B8D1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114EF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01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0FA48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28F6C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8F779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8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EB08F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C4896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D931A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79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52B4B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0.449</w:t>
            </w:r>
          </w:p>
        </w:tc>
      </w:tr>
      <w:tr w:rsidR="00B7701D" w:rsidRPr="00B7701D" w14:paraId="6FAE3DD8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40575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62AC7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80578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AADC9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DE559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85700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28441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C8137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A0C86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33F18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C59C0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FFF6D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7.581</w:t>
            </w:r>
          </w:p>
        </w:tc>
      </w:tr>
      <w:tr w:rsidR="00B7701D" w:rsidRPr="00B7701D" w14:paraId="5040DCF1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87853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C0DC79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AE284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4BBF0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ED235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01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71EE1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7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C6C8C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10985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8B1F21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A2239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3B542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F1769C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8.174</w:t>
            </w:r>
          </w:p>
        </w:tc>
      </w:tr>
      <w:tr w:rsidR="00B7701D" w:rsidRPr="00B7701D" w14:paraId="20D2A9DC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68DC7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DFD0E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5DDC7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DEF9E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25C96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ABDD3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516EC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148BB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8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B3F90E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A740C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6C7E4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35A39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2.869</w:t>
            </w:r>
          </w:p>
        </w:tc>
      </w:tr>
      <w:tr w:rsidR="00B7701D" w:rsidRPr="00B7701D" w14:paraId="27ABF3F1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CB1F0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71718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1C63A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27552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F9C8E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01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9E023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7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C6E05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98B7C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CF2F2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50A72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2AA2D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B714F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5.960</w:t>
            </w:r>
          </w:p>
        </w:tc>
      </w:tr>
      <w:tr w:rsidR="00B7701D" w:rsidRPr="00B7701D" w14:paraId="7715D722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BA1E7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2FCB1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8F27F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FD1D2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55172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65D17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209E3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62665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8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FDFB7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A3E8F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82DC83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67AAF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0.914</w:t>
            </w:r>
          </w:p>
        </w:tc>
      </w:tr>
      <w:tr w:rsidR="00B7701D" w:rsidRPr="00B7701D" w14:paraId="3BFE156C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EB2FA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90270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373AE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DC4CB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7818A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5637B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A3ABF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09DA3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8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05002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2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E42E1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C8F23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01C56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2.079</w:t>
            </w:r>
          </w:p>
        </w:tc>
      </w:tr>
      <w:tr w:rsidR="00B7701D" w:rsidRPr="00B7701D" w14:paraId="05172192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889B6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BE116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2ADD66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08478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ABD7E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01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86DA6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7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74F28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8870A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572B3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2271D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76253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7F70C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5.960</w:t>
            </w:r>
          </w:p>
        </w:tc>
      </w:tr>
      <w:tr w:rsidR="00B7701D" w:rsidRPr="00B7701D" w14:paraId="30E7A3B9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6FA13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89EB7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1B1E8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6FFDC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66E2F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1D7E9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8D1E9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8DAB31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1529F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F87DF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05494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D89C0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2.874</w:t>
            </w:r>
          </w:p>
        </w:tc>
      </w:tr>
      <w:tr w:rsidR="00B7701D" w:rsidRPr="00B7701D" w14:paraId="77F157DE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80B37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72C6F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478B3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B440C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26E7E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66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9C637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A0831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D16E9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1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8D101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AE3B4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24401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79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CBADE5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6.227</w:t>
            </w:r>
          </w:p>
        </w:tc>
      </w:tr>
      <w:tr w:rsidR="00B7701D" w:rsidRPr="00B7701D" w14:paraId="7B74A5E2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C4E7C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FD323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7CF95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7595B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FE7F2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61C36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9323E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D4758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ADD9D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8AFB7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DE402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4FE0E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1.886</w:t>
            </w:r>
          </w:p>
        </w:tc>
      </w:tr>
      <w:tr w:rsidR="00B7701D" w:rsidRPr="00B7701D" w14:paraId="4AA40623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0CBB5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7D177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FAC01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A74C1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1E776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D87A7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DF40B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C1536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1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A9DB2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4A4D1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7CACA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F90E3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4.605</w:t>
            </w:r>
          </w:p>
        </w:tc>
      </w:tr>
      <w:tr w:rsidR="00B7701D" w:rsidRPr="00B7701D" w14:paraId="69743601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8C4D9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89D21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4E226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89FBD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904D9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FC65F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7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E016E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2DBB73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8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11B41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37C0A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32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E5E99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3FDFA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9.347</w:t>
            </w:r>
          </w:p>
        </w:tc>
      </w:tr>
      <w:tr w:rsidR="00B7701D" w:rsidRPr="00B7701D" w14:paraId="524CAD64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48AC9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11E9B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4092B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49198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65EA0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CEC92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E08D8F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78E4E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F27C4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97CF6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FD2B3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26FB3A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0.421</w:t>
            </w:r>
          </w:p>
        </w:tc>
      </w:tr>
      <w:tr w:rsidR="00B7701D" w:rsidRPr="00B7701D" w14:paraId="20E8D01F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A4C25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C0B52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F3B8A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FF735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F8FC4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01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F29BD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7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523AF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ADBD4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420E4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298A7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B1A93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B5361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5.960</w:t>
            </w:r>
          </w:p>
        </w:tc>
      </w:tr>
      <w:tr w:rsidR="00B7701D" w:rsidRPr="00B7701D" w14:paraId="6EE6B658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84FEE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34460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7041E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9D2B6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96411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B4BFE2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7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62D09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EA608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8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85926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42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4F3DB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32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FF27F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ADE99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2.623</w:t>
            </w:r>
          </w:p>
        </w:tc>
      </w:tr>
      <w:tr w:rsidR="00B7701D" w:rsidRPr="00B7701D" w14:paraId="7E336A36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EE372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C7475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096CF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A6F43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F38E6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01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AB475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7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DC650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1C1BD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8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64518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98AD3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47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39020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0F762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8.171</w:t>
            </w:r>
          </w:p>
        </w:tc>
      </w:tr>
      <w:tr w:rsidR="00B7701D" w:rsidRPr="00B7701D" w14:paraId="23869D41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7E897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6D3B3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86107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326A6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284AE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CE722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FF4EF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86188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1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68AE7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FAE66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64B91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1E1E8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7.271</w:t>
            </w:r>
          </w:p>
        </w:tc>
      </w:tr>
      <w:tr w:rsidR="00B7701D" w:rsidRPr="00B7701D" w14:paraId="06B38E44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4B898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5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E7BB6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0C996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661FD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3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DF8AA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D676C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97181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3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8410D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8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878DF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5EA9A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32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E9F52F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3FC6A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6.332</w:t>
            </w:r>
          </w:p>
        </w:tc>
      </w:tr>
    </w:tbl>
    <w:p w14:paraId="31658BA4" w14:textId="77777777" w:rsidR="00B7701D" w:rsidRPr="00B7701D" w:rsidRDefault="00B7701D" w:rsidP="00B7701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rPr>
          <w:b/>
          <w:bCs/>
        </w:rPr>
      </w:pPr>
      <w:r w:rsidRPr="00B7701D">
        <w:rPr>
          <w:b/>
          <w:bCs/>
          <w:i/>
          <w:iCs/>
        </w:rPr>
        <w:br w:type="page"/>
      </w:r>
    </w:p>
    <w:p w14:paraId="1FAAD5C1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21" w:name="_Toc142376666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9</w:t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fldChar w:fldCharType="end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</w:p>
    <w:p w14:paraId="77D70DA9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Data Hasil MSI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Variabel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Komitmen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Organisasi</w:t>
      </w:r>
      <w:bookmarkEnd w:id="20"/>
      <w:bookmarkEnd w:id="21"/>
      <w:proofErr w:type="spellEnd"/>
    </w:p>
    <w:p w14:paraId="10340BF7" w14:textId="77777777" w:rsidR="00B7701D" w:rsidRPr="00B7701D" w:rsidRDefault="00B7701D" w:rsidP="00B7701D">
      <w:pPr>
        <w:rPr>
          <w:b/>
          <w:bCs/>
        </w:rPr>
      </w:pPr>
      <w:proofErr w:type="spellStart"/>
      <w:r w:rsidRPr="00B7701D">
        <w:rPr>
          <w:b/>
          <w:bCs/>
        </w:rPr>
        <w:t>Succesive</w:t>
      </w:r>
      <w:proofErr w:type="spellEnd"/>
      <w:r w:rsidRPr="00B7701D">
        <w:rPr>
          <w:b/>
          <w:bCs/>
        </w:rPr>
        <w:t xml:space="preserve"> Interval</w:t>
      </w:r>
    </w:p>
    <w:tbl>
      <w:tblPr>
        <w:tblW w:w="9721" w:type="dxa"/>
        <w:jc w:val="center"/>
        <w:tblLook w:val="04A0" w:firstRow="1" w:lastRow="0" w:firstColumn="1" w:lastColumn="0" w:noHBand="0" w:noVBand="1"/>
      </w:tblPr>
      <w:tblGrid>
        <w:gridCol w:w="696"/>
        <w:gridCol w:w="816"/>
        <w:gridCol w:w="816"/>
        <w:gridCol w:w="816"/>
        <w:gridCol w:w="816"/>
        <w:gridCol w:w="816"/>
        <w:gridCol w:w="816"/>
        <w:gridCol w:w="816"/>
        <w:gridCol w:w="816"/>
        <w:gridCol w:w="816"/>
        <w:gridCol w:w="816"/>
        <w:gridCol w:w="958"/>
      </w:tblGrid>
      <w:tr w:rsidR="00B7701D" w:rsidRPr="00B7701D" w14:paraId="35D431BD" w14:textId="77777777" w:rsidTr="004859D6">
        <w:trPr>
          <w:trHeight w:val="330"/>
          <w:jc w:val="center"/>
        </w:trPr>
        <w:tc>
          <w:tcPr>
            <w:tcW w:w="9721" w:type="dxa"/>
            <w:gridSpan w:val="1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37BBAC77" w14:textId="77777777" w:rsidR="00B7701D" w:rsidRPr="00B7701D" w:rsidRDefault="00B7701D" w:rsidP="004859D6">
            <w:pPr>
              <w:jc w:val="center"/>
            </w:pPr>
            <w:proofErr w:type="spellStart"/>
            <w:r w:rsidRPr="00B7701D">
              <w:rPr>
                <w:lang w:val="en-US"/>
              </w:rPr>
              <w:t>Succesive</w:t>
            </w:r>
            <w:proofErr w:type="spellEnd"/>
            <w:r w:rsidRPr="00B7701D">
              <w:rPr>
                <w:lang w:val="en-US"/>
              </w:rPr>
              <w:t xml:space="preserve"> Interval</w:t>
            </w:r>
          </w:p>
        </w:tc>
      </w:tr>
      <w:tr w:rsidR="00B7701D" w:rsidRPr="00B7701D" w14:paraId="5370111F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84F7B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Resp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1F784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P.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56050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P.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0A963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P.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324F5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P.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1AAAC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P.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15620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P.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5EEEC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P.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FA22C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P.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14FCD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P.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34A81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P.10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202D2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Total</w:t>
            </w:r>
          </w:p>
        </w:tc>
      </w:tr>
      <w:tr w:rsidR="00B7701D" w:rsidRPr="00B7701D" w14:paraId="5ADFB14A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4DACB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E7321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792E6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F669C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45E0D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CEC22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FB920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1F2A5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A7D37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868A5A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A778D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D4B2E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5.280</w:t>
            </w:r>
          </w:p>
        </w:tc>
      </w:tr>
      <w:tr w:rsidR="00B7701D" w:rsidRPr="00B7701D" w14:paraId="7591EDC1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A1434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9E6A5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61340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16273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EB630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434C6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D7CA9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84BAC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BFE6B0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5C428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723F8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FC77E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9.490</w:t>
            </w:r>
          </w:p>
        </w:tc>
      </w:tr>
      <w:tr w:rsidR="00B7701D" w:rsidRPr="00B7701D" w14:paraId="1A745B83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5AEE7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7B0DB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C91DA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28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82C3F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A5AF9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7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4DA58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D4AB1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B4C39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0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C1163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7EB81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6A12D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13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61A7F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4.708</w:t>
            </w:r>
          </w:p>
        </w:tc>
      </w:tr>
      <w:tr w:rsidR="00B7701D" w:rsidRPr="00B7701D" w14:paraId="7B64506E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E7625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B4A05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7763F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44114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58340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D1AD5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F3BB8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6EB4B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0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B17959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D1A14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253D8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2B6D70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6.468</w:t>
            </w:r>
          </w:p>
        </w:tc>
      </w:tr>
      <w:tr w:rsidR="00B7701D" w:rsidRPr="00B7701D" w14:paraId="53887EAE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6E75D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AB5F8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7D384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E5D5E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4B3F3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C5852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916D3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1817E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67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5A880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20954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0CD6B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95C3E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4.021</w:t>
            </w:r>
          </w:p>
        </w:tc>
      </w:tr>
      <w:tr w:rsidR="00B7701D" w:rsidRPr="00B7701D" w14:paraId="2AEFBFA9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70C17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B9B29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04261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28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3609C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223E2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7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B7721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A0322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B1A8B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0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A2291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0ED1E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96C15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13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83F23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4.708</w:t>
            </w:r>
          </w:p>
        </w:tc>
      </w:tr>
      <w:tr w:rsidR="00B7701D" w:rsidRPr="00B7701D" w14:paraId="0ADBF497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98792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6CC74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26B1A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7A6E5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E7160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450D5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1EAE8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1A7A0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C7A06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625F9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FB316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A3F43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9.490</w:t>
            </w:r>
          </w:p>
        </w:tc>
      </w:tr>
      <w:tr w:rsidR="00B7701D" w:rsidRPr="00B7701D" w14:paraId="067BDF60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42F0D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1E337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A9EB8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BE28F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371E3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8E250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30491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71521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665E6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402B1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C13E5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81393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5.280</w:t>
            </w:r>
          </w:p>
        </w:tc>
      </w:tr>
      <w:tr w:rsidR="00B7701D" w:rsidRPr="00B7701D" w14:paraId="01CFD637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351FC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11983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0A792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D5FBC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2990E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A8FF4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562F5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621F2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52D8A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4DD68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2B054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765CB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9.490</w:t>
            </w:r>
          </w:p>
        </w:tc>
      </w:tr>
      <w:tr w:rsidR="00B7701D" w:rsidRPr="00B7701D" w14:paraId="5C375FBF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59A78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7C3AE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EBEF5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4953B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1C6F8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EFCA7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37F09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154F6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951DD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A72DC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950A1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B1989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0.992</w:t>
            </w:r>
          </w:p>
        </w:tc>
      </w:tr>
      <w:tr w:rsidR="00B7701D" w:rsidRPr="00B7701D" w14:paraId="47B36361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61178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CF5FA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95F89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6F828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EFCA5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3330A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DE022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04A42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1B135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C0AA0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485AD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13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D2953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5.722</w:t>
            </w:r>
          </w:p>
        </w:tc>
      </w:tr>
      <w:tr w:rsidR="00B7701D" w:rsidRPr="00B7701D" w14:paraId="0367A549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F8588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6825A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795AE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A009B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A23A4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A28C7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F4510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D56D8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8D7DB2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FEBAB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4EA32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D5D56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6.136</w:t>
            </w:r>
          </w:p>
        </w:tc>
      </w:tr>
      <w:tr w:rsidR="00B7701D" w:rsidRPr="00B7701D" w14:paraId="05D26EDB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3C9A1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F05A8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CD08F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DCC59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95FD7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7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2A7C0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E3F2C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8E6846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E724CC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F7E3E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EDFF2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13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61B7B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6.969</w:t>
            </w:r>
          </w:p>
        </w:tc>
      </w:tr>
      <w:tr w:rsidR="00B7701D" w:rsidRPr="00B7701D" w14:paraId="3161FD03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F38D0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E75BAE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9011D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099B2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931C6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B4D24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F42FE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DFAF8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5CAD0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668BD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0F3D4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AD960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7.879</w:t>
            </w:r>
          </w:p>
        </w:tc>
      </w:tr>
      <w:tr w:rsidR="00B7701D" w:rsidRPr="00B7701D" w14:paraId="6B23DE7C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342DD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CF4B1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80EE8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4C635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8C3C2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EC707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A29BC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40183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EE8CF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A1B68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E4C6C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AB1A7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3.688</w:t>
            </w:r>
          </w:p>
        </w:tc>
      </w:tr>
      <w:tr w:rsidR="00B7701D" w:rsidRPr="00B7701D" w14:paraId="5F017ADD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1B3A4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9779C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B26B14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6C24F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D41E8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A5183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9E954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D281F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67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D0B62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E8AC5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286BF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C274A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5.897</w:t>
            </w:r>
          </w:p>
        </w:tc>
      </w:tr>
      <w:tr w:rsidR="00B7701D" w:rsidRPr="00B7701D" w14:paraId="6364278E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D34E7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7637C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475DA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E0D9F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177E3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523D4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05AE3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F8B97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EFC30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19B13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B17F4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6D766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4.492</w:t>
            </w:r>
          </w:p>
        </w:tc>
      </w:tr>
      <w:tr w:rsidR="00B7701D" w:rsidRPr="00B7701D" w14:paraId="320457AD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4E602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CAC14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64D0B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A7470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5DD0B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1D7E4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83778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8CCA8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41C8F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C7DA1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0671D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49CB2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2.651</w:t>
            </w:r>
          </w:p>
        </w:tc>
      </w:tr>
      <w:tr w:rsidR="00B7701D" w:rsidRPr="00B7701D" w14:paraId="25076749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A44D4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3521D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6078E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0AB4B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BC3D44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B3950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E69740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E9510C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B08F4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75AEF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C65CE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E7BB4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2.651</w:t>
            </w:r>
          </w:p>
        </w:tc>
      </w:tr>
      <w:tr w:rsidR="00B7701D" w:rsidRPr="00B7701D" w14:paraId="6D7D600F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12179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20AF6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F7278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B3C5E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BBE55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59295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9300E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96C77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6F958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EC8E9D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C07A2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1A42B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0.992</w:t>
            </w:r>
          </w:p>
        </w:tc>
      </w:tr>
      <w:tr w:rsidR="00B7701D" w:rsidRPr="00B7701D" w14:paraId="2DD78BA1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DAFE8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63949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847BE4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5B220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34380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56898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E725B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9E81E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EA12A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DB1A3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897FA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F2208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9.490</w:t>
            </w:r>
          </w:p>
        </w:tc>
      </w:tr>
      <w:tr w:rsidR="00B7701D" w:rsidRPr="00B7701D" w14:paraId="5A050296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14612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DEE6F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4F392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5008B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6C6C1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7B8CF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DCAF8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47DF2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48018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70752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4A7D4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B5FF0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0.992</w:t>
            </w:r>
          </w:p>
        </w:tc>
      </w:tr>
      <w:tr w:rsidR="00B7701D" w:rsidRPr="00B7701D" w14:paraId="72031C68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410EE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E6A38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65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1BDDB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166CE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5BF00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14BCF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A17FC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AFFCD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838E2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F099E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4BF2F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B4468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4.107</w:t>
            </w:r>
          </w:p>
        </w:tc>
      </w:tr>
      <w:tr w:rsidR="00B7701D" w:rsidRPr="00B7701D" w14:paraId="4E4548FD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65C0C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A1B45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91296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EF2C0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7955A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D6945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06D1A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A60F5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A8743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7F77D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25316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E3E14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6.813</w:t>
            </w:r>
          </w:p>
        </w:tc>
      </w:tr>
      <w:tr w:rsidR="00B7701D" w:rsidRPr="00B7701D" w14:paraId="7645C77F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0DEBC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819F66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0F669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E0D65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8C067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E035C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7B0E0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D4C43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78E80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6ADB5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6C8CC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61FD7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9.490</w:t>
            </w:r>
          </w:p>
        </w:tc>
      </w:tr>
      <w:tr w:rsidR="00B7701D" w:rsidRPr="00B7701D" w14:paraId="33D74E5B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E034A5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4811E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E2743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28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9285B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211F8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7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C3CB5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B5CE37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8FD0E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0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4E2B5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E1D1B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37584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13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41C2B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4.708</w:t>
            </w:r>
          </w:p>
        </w:tc>
      </w:tr>
      <w:tr w:rsidR="00B7701D" w:rsidRPr="00B7701D" w14:paraId="3988F772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E5C02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09F38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D188C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28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79B76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7DB43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77C55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D9DA1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90958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0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C40D9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4B472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F4A9E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2813B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7.229</w:t>
            </w:r>
          </w:p>
        </w:tc>
      </w:tr>
      <w:tr w:rsidR="00B7701D" w:rsidRPr="00B7701D" w14:paraId="2641C999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89B17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6944D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83EC6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116A6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2C180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A3D01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72D79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C6E3B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67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1B1EC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797C3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9EE01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0775D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5.897</w:t>
            </w:r>
          </w:p>
        </w:tc>
      </w:tr>
      <w:tr w:rsidR="00B7701D" w:rsidRPr="00B7701D" w14:paraId="52688472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DFC76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F1859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9E12F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4B9C2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B1492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50024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73747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47046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8814FE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E2C18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285BB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0539AD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8.322</w:t>
            </w:r>
          </w:p>
        </w:tc>
      </w:tr>
      <w:tr w:rsidR="00B7701D" w:rsidRPr="00B7701D" w14:paraId="6131E1FE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ADEEF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B4721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28A7ED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28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31538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5D3B5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7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B9D99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DD21B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6240B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0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5A90C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707DA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91505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13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C3662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4.708</w:t>
            </w:r>
          </w:p>
        </w:tc>
      </w:tr>
      <w:tr w:rsidR="00B7701D" w:rsidRPr="00B7701D" w14:paraId="3FD5123A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B7BD9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F12E6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8E42D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A723F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1CCB1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A75EC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EC186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717AB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07DA10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96C47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FBAAB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D15C7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9.490</w:t>
            </w:r>
          </w:p>
        </w:tc>
      </w:tr>
      <w:tr w:rsidR="00B7701D" w:rsidRPr="00B7701D" w14:paraId="658D5218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29227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lastRenderedPageBreak/>
              <w:t>3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1C48E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65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25DB1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5340B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0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E6DB1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7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70472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65949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6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01D89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DE149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97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C967A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9A80D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13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4E2FD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1.472</w:t>
            </w:r>
          </w:p>
        </w:tc>
      </w:tr>
      <w:tr w:rsidR="00B7701D" w:rsidRPr="00B7701D" w14:paraId="5829A83B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93558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44408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6D69D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8155C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C4D83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A7617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51ED0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FE786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5F2D3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5575B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928B5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F8142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7.879</w:t>
            </w:r>
          </w:p>
        </w:tc>
      </w:tr>
      <w:tr w:rsidR="00B7701D" w:rsidRPr="00B7701D" w14:paraId="43A7496E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27C2A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62D3E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69672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A7B37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9CA3B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4161E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5573D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4AF82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1E7DE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D003C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2E618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606FA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0.992</w:t>
            </w:r>
          </w:p>
        </w:tc>
      </w:tr>
      <w:tr w:rsidR="00B7701D" w:rsidRPr="00B7701D" w14:paraId="7E28878C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B8E7E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A5C58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9713B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DB7D1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5AA4A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6ACD6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57514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ED698C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AF6DF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1AA9F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F777F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C3307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0.992</w:t>
            </w:r>
          </w:p>
        </w:tc>
      </w:tr>
      <w:tr w:rsidR="00B7701D" w:rsidRPr="00B7701D" w14:paraId="7E939F9C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E4F92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37FBC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C3DA3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9640C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40B86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EE858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867F6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D1DAE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C76C8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9BD2C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F31F8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0D26B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0.992</w:t>
            </w:r>
          </w:p>
        </w:tc>
      </w:tr>
      <w:tr w:rsidR="00B7701D" w:rsidRPr="00B7701D" w14:paraId="3AE4291F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5F260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43764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1E169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55133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D0057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E6DB90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615BB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07C76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79B16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97A75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FB962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BC8FC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6.136</w:t>
            </w:r>
          </w:p>
        </w:tc>
      </w:tr>
      <w:tr w:rsidR="00B7701D" w:rsidRPr="00B7701D" w14:paraId="7F5120D5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0A58B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FA1EC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7B77E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B3E14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D69DD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71FF4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5BD74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6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5FBD3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EB378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BD3D3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E10E7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F3BAC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8.150</w:t>
            </w:r>
          </w:p>
        </w:tc>
      </w:tr>
      <w:tr w:rsidR="00B7701D" w:rsidRPr="00B7701D" w14:paraId="3FB22BB3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65829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4FB46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C862D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852F1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6B924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D7148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3BEA2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934D0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FE3A5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10012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0A0DC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BED9B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0.992</w:t>
            </w:r>
          </w:p>
        </w:tc>
      </w:tr>
      <w:tr w:rsidR="00B7701D" w:rsidRPr="00B7701D" w14:paraId="236E28A1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43480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2FBBE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48EBC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892CB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8668D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71B91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D6297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01244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D9893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72D40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3C2B5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568D0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3.688</w:t>
            </w:r>
          </w:p>
        </w:tc>
      </w:tr>
      <w:tr w:rsidR="00B7701D" w:rsidRPr="00B7701D" w14:paraId="75074EAB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197A7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07BCFC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8DE764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6D81F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1F2B8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7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D5DB9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56323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D1DD5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265A7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69F9E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A5B96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813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FC5DEF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8.538</w:t>
            </w:r>
          </w:p>
        </w:tc>
      </w:tr>
      <w:tr w:rsidR="00B7701D" w:rsidRPr="00B7701D" w14:paraId="444FDC74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61E50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9B9DB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FDAE4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14846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27773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15947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EED22A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57F62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8A1B2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40150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73D5C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DC44F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3.688</w:t>
            </w:r>
          </w:p>
        </w:tc>
      </w:tr>
      <w:tr w:rsidR="00B7701D" w:rsidRPr="00B7701D" w14:paraId="2A3D5DB6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C9301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460BE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42EC2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69F16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5ECB7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B0865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1ED04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2A479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208F3A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77FCF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2FC15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199A3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3.439</w:t>
            </w:r>
          </w:p>
        </w:tc>
      </w:tr>
      <w:tr w:rsidR="00B7701D" w:rsidRPr="00B7701D" w14:paraId="0C2A9DFA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40D80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AC2DE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69DAF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28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01628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2EF07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CC3AC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F7E8E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AF462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0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241F2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CB660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16962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8B398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8.731</w:t>
            </w:r>
          </w:p>
        </w:tc>
      </w:tr>
      <w:tr w:rsidR="00B7701D" w:rsidRPr="00B7701D" w14:paraId="31F3DA24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FB408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E8856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52263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900FF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C1AC2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F564C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26EFD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CBFFF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289AE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CB4B6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18DD8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F74A8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9.490</w:t>
            </w:r>
          </w:p>
        </w:tc>
      </w:tr>
      <w:tr w:rsidR="00B7701D" w:rsidRPr="00B7701D" w14:paraId="27A96CE6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04658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B7CCB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34D52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E2291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84FFF3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FFF93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07967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23CF2F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D01F4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4BF10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699EE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01370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0.992</w:t>
            </w:r>
          </w:p>
        </w:tc>
      </w:tr>
      <w:tr w:rsidR="00B7701D" w:rsidRPr="00B7701D" w14:paraId="6BC6489E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C38D8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19ED1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A9F5F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28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4D86F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400FE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AE8D5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70676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3C4B9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0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2D946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A359D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BA2A7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FC6BF5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4.934</w:t>
            </w:r>
          </w:p>
        </w:tc>
      </w:tr>
      <w:tr w:rsidR="00B7701D" w:rsidRPr="00B7701D" w14:paraId="60B0D997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DCB6D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5F4BD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EC787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3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D6BB3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D8C6C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4DC68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C6495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F7703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2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98870B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8194C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34E45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27CB5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6.397</w:t>
            </w:r>
          </w:p>
        </w:tc>
      </w:tr>
      <w:tr w:rsidR="00B7701D" w:rsidRPr="00B7701D" w14:paraId="48970057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9861E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4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F0B1E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E60D2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92DB3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F0D594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3E4743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40AD88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4E0C3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1.67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37F46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A7B30A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651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8C532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5E2AA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6.056</w:t>
            </w:r>
          </w:p>
        </w:tc>
      </w:tr>
      <w:tr w:rsidR="00B7701D" w:rsidRPr="00B7701D" w14:paraId="3297A929" w14:textId="77777777" w:rsidTr="004859D6">
        <w:trPr>
          <w:trHeight w:val="330"/>
          <w:jc w:val="center"/>
        </w:trPr>
        <w:tc>
          <w:tcPr>
            <w:tcW w:w="60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F4E1D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5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8A00C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6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4D9BAD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28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5A289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D33219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35A061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568507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74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3A2492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08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99FCBC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819056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.14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8B1D7E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3.135</w:t>
            </w:r>
          </w:p>
        </w:tc>
        <w:tc>
          <w:tcPr>
            <w:tcW w:w="9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F73420" w14:textId="77777777" w:rsidR="00B7701D" w:rsidRPr="00B7701D" w:rsidRDefault="00B7701D" w:rsidP="004859D6">
            <w:pPr>
              <w:jc w:val="center"/>
            </w:pPr>
            <w:r w:rsidRPr="00B7701D">
              <w:rPr>
                <w:lang w:val="en-US"/>
              </w:rPr>
              <w:t>27.229</w:t>
            </w:r>
          </w:p>
        </w:tc>
      </w:tr>
    </w:tbl>
    <w:p w14:paraId="7F415558" w14:textId="77777777" w:rsidR="00B7701D" w:rsidRPr="00B7701D" w:rsidRDefault="00B7701D" w:rsidP="00B7701D"/>
    <w:p w14:paraId="08740DCE" w14:textId="77777777" w:rsidR="00B7701D" w:rsidRPr="00B7701D" w:rsidRDefault="00B7701D" w:rsidP="00B7701D">
      <w:pPr>
        <w:rPr>
          <w:i/>
          <w:iCs/>
        </w:rPr>
      </w:pPr>
      <w:r w:rsidRPr="00B7701D">
        <w:br w:type="page"/>
      </w:r>
    </w:p>
    <w:p w14:paraId="67423CA0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22" w:name="_Toc142248617"/>
      <w:bookmarkStart w:id="23" w:name="_Toc142376667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0</w:t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fldChar w:fldCharType="end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</w:p>
    <w:p w14:paraId="731CA714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Data Hasil MSI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Variabel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Kinerja</w:t>
      </w:r>
      <w:bookmarkEnd w:id="22"/>
      <w:bookmarkEnd w:id="23"/>
    </w:p>
    <w:p w14:paraId="2D42AC1E" w14:textId="77777777" w:rsidR="00B7701D" w:rsidRPr="00B7701D" w:rsidRDefault="00B7701D" w:rsidP="00B7701D">
      <w:pPr>
        <w:rPr>
          <w:b/>
          <w:bCs/>
        </w:rPr>
      </w:pPr>
      <w:proofErr w:type="spellStart"/>
      <w:r w:rsidRPr="00B7701D">
        <w:rPr>
          <w:b/>
          <w:bCs/>
        </w:rPr>
        <w:t>Succesive</w:t>
      </w:r>
      <w:proofErr w:type="spellEnd"/>
      <w:r w:rsidRPr="00B7701D">
        <w:rPr>
          <w:b/>
          <w:bCs/>
        </w:rPr>
        <w:t xml:space="preserve"> Interval</w:t>
      </w:r>
    </w:p>
    <w:tbl>
      <w:tblPr>
        <w:tblW w:w="1054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96"/>
        <w:gridCol w:w="817"/>
        <w:gridCol w:w="817"/>
        <w:gridCol w:w="816"/>
        <w:gridCol w:w="816"/>
        <w:gridCol w:w="816"/>
        <w:gridCol w:w="816"/>
        <w:gridCol w:w="816"/>
        <w:gridCol w:w="816"/>
        <w:gridCol w:w="816"/>
        <w:gridCol w:w="816"/>
        <w:gridCol w:w="816"/>
        <w:gridCol w:w="958"/>
      </w:tblGrid>
      <w:tr w:rsidR="00B7701D" w:rsidRPr="00B7701D" w14:paraId="189EF690" w14:textId="77777777" w:rsidTr="004859D6">
        <w:trPr>
          <w:trHeight w:val="330"/>
          <w:jc w:val="center"/>
        </w:trPr>
        <w:tc>
          <w:tcPr>
            <w:tcW w:w="10540" w:type="dxa"/>
            <w:gridSpan w:val="13"/>
            <w:shd w:val="clear" w:color="auto" w:fill="auto"/>
            <w:noWrap/>
            <w:vAlign w:val="center"/>
            <w:hideMark/>
          </w:tcPr>
          <w:p w14:paraId="71D1CC7E" w14:textId="77777777" w:rsidR="00B7701D" w:rsidRPr="00B7701D" w:rsidRDefault="00B7701D" w:rsidP="004859D6">
            <w:pPr>
              <w:jc w:val="center"/>
            </w:pPr>
            <w:proofErr w:type="spellStart"/>
            <w:r w:rsidRPr="00B7701D">
              <w:rPr>
                <w:lang w:val="en-US"/>
              </w:rPr>
              <w:t>Succesive</w:t>
            </w:r>
            <w:proofErr w:type="spellEnd"/>
            <w:r w:rsidRPr="00B7701D">
              <w:rPr>
                <w:lang w:val="en-US"/>
              </w:rPr>
              <w:t xml:space="preserve"> Interval</w:t>
            </w:r>
          </w:p>
        </w:tc>
      </w:tr>
      <w:tr w:rsidR="00B7701D" w:rsidRPr="00B7701D" w14:paraId="5E2B5C51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25659E4C" w14:textId="77777777" w:rsidR="00B7701D" w:rsidRPr="00B7701D" w:rsidRDefault="00B7701D" w:rsidP="004859D6">
            <w:r w:rsidRPr="00B7701D">
              <w:rPr>
                <w:lang w:val="en-US"/>
              </w:rPr>
              <w:t>Resp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467694FD" w14:textId="77777777" w:rsidR="00B7701D" w:rsidRPr="00B7701D" w:rsidRDefault="00B7701D" w:rsidP="004859D6">
            <w:r w:rsidRPr="00B7701D">
              <w:rPr>
                <w:lang w:val="en-US"/>
              </w:rPr>
              <w:t>P.1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4E3E7D69" w14:textId="77777777" w:rsidR="00B7701D" w:rsidRPr="00B7701D" w:rsidRDefault="00B7701D" w:rsidP="004859D6">
            <w:r w:rsidRPr="00B7701D">
              <w:rPr>
                <w:lang w:val="en-US"/>
              </w:rPr>
              <w:t>P.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E5DF445" w14:textId="77777777" w:rsidR="00B7701D" w:rsidRPr="00B7701D" w:rsidRDefault="00B7701D" w:rsidP="004859D6">
            <w:r w:rsidRPr="00B7701D">
              <w:rPr>
                <w:lang w:val="en-US"/>
              </w:rPr>
              <w:t>P.3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570CDB7" w14:textId="77777777" w:rsidR="00B7701D" w:rsidRPr="00B7701D" w:rsidRDefault="00B7701D" w:rsidP="004859D6">
            <w:r w:rsidRPr="00B7701D">
              <w:rPr>
                <w:lang w:val="en-US"/>
              </w:rPr>
              <w:t>P.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390A65E" w14:textId="77777777" w:rsidR="00B7701D" w:rsidRPr="00B7701D" w:rsidRDefault="00B7701D" w:rsidP="004859D6">
            <w:r w:rsidRPr="00B7701D">
              <w:rPr>
                <w:lang w:val="en-US"/>
              </w:rPr>
              <w:t>P.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F4B4986" w14:textId="77777777" w:rsidR="00B7701D" w:rsidRPr="00B7701D" w:rsidRDefault="00B7701D" w:rsidP="004859D6">
            <w:r w:rsidRPr="00B7701D">
              <w:rPr>
                <w:lang w:val="en-US"/>
              </w:rPr>
              <w:t>P.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65090AB" w14:textId="77777777" w:rsidR="00B7701D" w:rsidRPr="00B7701D" w:rsidRDefault="00B7701D" w:rsidP="004859D6">
            <w:r w:rsidRPr="00B7701D">
              <w:rPr>
                <w:lang w:val="en-US"/>
              </w:rPr>
              <w:t>P.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BCAB4AE" w14:textId="77777777" w:rsidR="00B7701D" w:rsidRPr="00B7701D" w:rsidRDefault="00B7701D" w:rsidP="004859D6">
            <w:r w:rsidRPr="00B7701D">
              <w:rPr>
                <w:lang w:val="en-US"/>
              </w:rPr>
              <w:t>P.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A8258C5" w14:textId="77777777" w:rsidR="00B7701D" w:rsidRPr="00B7701D" w:rsidRDefault="00B7701D" w:rsidP="004859D6">
            <w:r w:rsidRPr="00B7701D">
              <w:rPr>
                <w:lang w:val="en-US"/>
              </w:rPr>
              <w:t>P.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5944413" w14:textId="77777777" w:rsidR="00B7701D" w:rsidRPr="00B7701D" w:rsidRDefault="00B7701D" w:rsidP="004859D6">
            <w:r w:rsidRPr="00B7701D">
              <w:rPr>
                <w:lang w:val="en-US"/>
              </w:rPr>
              <w:t>P.1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40463D2" w14:textId="77777777" w:rsidR="00B7701D" w:rsidRPr="00B7701D" w:rsidRDefault="00B7701D" w:rsidP="004859D6">
            <w:r w:rsidRPr="00B7701D">
              <w:rPr>
                <w:lang w:val="en-US"/>
              </w:rPr>
              <w:t>P.1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07763DBE" w14:textId="77777777" w:rsidR="00B7701D" w:rsidRPr="00B7701D" w:rsidRDefault="00B7701D" w:rsidP="004859D6">
            <w:r w:rsidRPr="00B7701D">
              <w:rPr>
                <w:lang w:val="en-US"/>
              </w:rPr>
              <w:t>Total</w:t>
            </w:r>
          </w:p>
        </w:tc>
      </w:tr>
      <w:tr w:rsidR="00B7701D" w:rsidRPr="00B7701D" w14:paraId="6BD65946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40817567" w14:textId="77777777" w:rsidR="00B7701D" w:rsidRPr="00B7701D" w:rsidRDefault="00B7701D" w:rsidP="004859D6">
            <w:r w:rsidRPr="00B7701D">
              <w:rPr>
                <w:lang w:val="en-US"/>
              </w:rPr>
              <w:t>1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4181D26D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2C72698E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C482AC7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79DE4FE" w14:textId="77777777" w:rsidR="00B7701D" w:rsidRPr="00B7701D" w:rsidRDefault="00B7701D" w:rsidP="004859D6"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F66AFCD" w14:textId="77777777" w:rsidR="00B7701D" w:rsidRPr="00B7701D" w:rsidRDefault="00B7701D" w:rsidP="004859D6"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17328E8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9F53988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FACC370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1D27FE5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38156BA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3E8CB93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74D6B478" w14:textId="77777777" w:rsidR="00B7701D" w:rsidRPr="00B7701D" w:rsidRDefault="00B7701D" w:rsidP="004859D6">
            <w:r w:rsidRPr="00B7701D">
              <w:rPr>
                <w:lang w:val="en-US"/>
              </w:rPr>
              <w:t>28.889</w:t>
            </w:r>
          </w:p>
        </w:tc>
      </w:tr>
      <w:tr w:rsidR="00B7701D" w:rsidRPr="00B7701D" w14:paraId="687E839D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192BD209" w14:textId="77777777" w:rsidR="00B7701D" w:rsidRPr="00B7701D" w:rsidRDefault="00B7701D" w:rsidP="004859D6">
            <w:r w:rsidRPr="00B7701D">
              <w:rPr>
                <w:lang w:val="en-US"/>
              </w:rPr>
              <w:t>2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412563A2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526C18D0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800D109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2600834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927AD19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2287BD0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622AB56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B13D4BE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2D52FFA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79E5114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F993C24" w14:textId="77777777" w:rsidR="00B7701D" w:rsidRPr="00B7701D" w:rsidRDefault="00B7701D" w:rsidP="004859D6"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24A4FCAF" w14:textId="77777777" w:rsidR="00B7701D" w:rsidRPr="00B7701D" w:rsidRDefault="00B7701D" w:rsidP="004859D6">
            <w:r w:rsidRPr="00B7701D">
              <w:rPr>
                <w:lang w:val="en-US"/>
              </w:rPr>
              <w:t>33.641</w:t>
            </w:r>
          </w:p>
        </w:tc>
      </w:tr>
      <w:tr w:rsidR="00B7701D" w:rsidRPr="00B7701D" w14:paraId="06F049BD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588C0729" w14:textId="77777777" w:rsidR="00B7701D" w:rsidRPr="00B7701D" w:rsidRDefault="00B7701D" w:rsidP="004859D6">
            <w:r w:rsidRPr="00B7701D">
              <w:rPr>
                <w:lang w:val="en-US"/>
              </w:rPr>
              <w:t>3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0EFB83AB" w14:textId="77777777" w:rsidR="00B7701D" w:rsidRPr="00B7701D" w:rsidRDefault="00B7701D" w:rsidP="004859D6">
            <w:r w:rsidRPr="00B7701D">
              <w:rPr>
                <w:lang w:val="en-US"/>
              </w:rPr>
              <w:t>2.088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61F6ED71" w14:textId="77777777" w:rsidR="00B7701D" w:rsidRPr="00B7701D" w:rsidRDefault="00B7701D" w:rsidP="004859D6">
            <w:r w:rsidRPr="00B7701D">
              <w:rPr>
                <w:lang w:val="en-US"/>
              </w:rPr>
              <w:t>1.87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8FFFC57" w14:textId="77777777" w:rsidR="00B7701D" w:rsidRPr="00B7701D" w:rsidRDefault="00B7701D" w:rsidP="004859D6"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F806BD8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CB6404C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6CD5CC7" w14:textId="77777777" w:rsidR="00B7701D" w:rsidRPr="00B7701D" w:rsidRDefault="00B7701D" w:rsidP="004859D6">
            <w:r w:rsidRPr="00B7701D">
              <w:rPr>
                <w:lang w:val="en-US"/>
              </w:rPr>
              <w:t>1.77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F6D2ED5" w14:textId="77777777" w:rsidR="00B7701D" w:rsidRPr="00B7701D" w:rsidRDefault="00B7701D" w:rsidP="004859D6"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AAA9AD6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E02EE85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1851193" w14:textId="77777777" w:rsidR="00B7701D" w:rsidRPr="00B7701D" w:rsidRDefault="00B7701D" w:rsidP="004859D6">
            <w:r w:rsidRPr="00B7701D">
              <w:rPr>
                <w:lang w:val="en-US"/>
              </w:rPr>
              <w:t>1.67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9000328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6085C555" w14:textId="77777777" w:rsidR="00B7701D" w:rsidRPr="00B7701D" w:rsidRDefault="00B7701D" w:rsidP="004859D6">
            <w:r w:rsidRPr="00B7701D">
              <w:rPr>
                <w:lang w:val="en-US"/>
              </w:rPr>
              <w:t>27.574</w:t>
            </w:r>
          </w:p>
        </w:tc>
      </w:tr>
      <w:tr w:rsidR="00B7701D" w:rsidRPr="00B7701D" w14:paraId="5AFECE69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4B4994CD" w14:textId="77777777" w:rsidR="00B7701D" w:rsidRPr="00B7701D" w:rsidRDefault="00B7701D" w:rsidP="004859D6">
            <w:r w:rsidRPr="00B7701D">
              <w:rPr>
                <w:lang w:val="en-US"/>
              </w:rPr>
              <w:t>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60DE5EB4" w14:textId="77777777" w:rsidR="00B7701D" w:rsidRPr="00B7701D" w:rsidRDefault="00B7701D" w:rsidP="004859D6">
            <w:r w:rsidRPr="00B7701D">
              <w:rPr>
                <w:lang w:val="en-US"/>
              </w:rPr>
              <w:t>2.088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4DE3FE40" w14:textId="77777777" w:rsidR="00B7701D" w:rsidRPr="00B7701D" w:rsidRDefault="00B7701D" w:rsidP="004859D6">
            <w:r w:rsidRPr="00B7701D">
              <w:rPr>
                <w:lang w:val="en-US"/>
              </w:rPr>
              <w:t>1.87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E9DB571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34681DF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2F12F58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9B1E296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84E875C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7ABB05C" w14:textId="77777777" w:rsidR="00B7701D" w:rsidRPr="00B7701D" w:rsidRDefault="00B7701D" w:rsidP="004859D6">
            <w:r w:rsidRPr="00B7701D">
              <w:rPr>
                <w:lang w:val="en-US"/>
              </w:rPr>
              <w:t>1.78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0998E64" w14:textId="77777777" w:rsidR="00B7701D" w:rsidRPr="00B7701D" w:rsidRDefault="00B7701D" w:rsidP="004859D6">
            <w:r w:rsidRPr="00B7701D">
              <w:rPr>
                <w:lang w:val="en-US"/>
              </w:rPr>
              <w:t>1.93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DF86B6B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E3DC096" w14:textId="77777777" w:rsidR="00B7701D" w:rsidRPr="00B7701D" w:rsidRDefault="00B7701D" w:rsidP="004859D6"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121216BB" w14:textId="77777777" w:rsidR="00B7701D" w:rsidRPr="00B7701D" w:rsidRDefault="00B7701D" w:rsidP="004859D6">
            <w:r w:rsidRPr="00B7701D">
              <w:rPr>
                <w:lang w:val="en-US"/>
              </w:rPr>
              <w:t>27.291</w:t>
            </w:r>
          </w:p>
        </w:tc>
      </w:tr>
      <w:tr w:rsidR="00B7701D" w:rsidRPr="00B7701D" w14:paraId="4595DFF2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7C41811C" w14:textId="77777777" w:rsidR="00B7701D" w:rsidRPr="00B7701D" w:rsidRDefault="00B7701D" w:rsidP="004859D6">
            <w:r w:rsidRPr="00B7701D">
              <w:rPr>
                <w:lang w:val="en-US"/>
              </w:rPr>
              <w:t>5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78030FBF" w14:textId="77777777" w:rsidR="00B7701D" w:rsidRPr="00B7701D" w:rsidRDefault="00B7701D" w:rsidP="004859D6">
            <w:r w:rsidRPr="00B7701D">
              <w:rPr>
                <w:lang w:val="en-US"/>
              </w:rPr>
              <w:t>1.671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288006E7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29590C7" w14:textId="77777777" w:rsidR="00B7701D" w:rsidRPr="00B7701D" w:rsidRDefault="00B7701D" w:rsidP="004859D6"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EDFF95C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16E1AD0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8074F9D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B8620C3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3A3BF6A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BF338E5" w14:textId="77777777" w:rsidR="00B7701D" w:rsidRPr="00B7701D" w:rsidRDefault="00B7701D" w:rsidP="004859D6">
            <w:r w:rsidRPr="00B7701D">
              <w:rPr>
                <w:lang w:val="en-US"/>
              </w:rPr>
              <w:t>1.68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CDA9EE7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A0EEB8C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496F156D" w14:textId="77777777" w:rsidR="00B7701D" w:rsidRPr="00B7701D" w:rsidRDefault="00B7701D" w:rsidP="004859D6">
            <w:r w:rsidRPr="00B7701D">
              <w:rPr>
                <w:lang w:val="en-US"/>
              </w:rPr>
              <w:t>24.443</w:t>
            </w:r>
          </w:p>
        </w:tc>
      </w:tr>
      <w:tr w:rsidR="00B7701D" w:rsidRPr="00B7701D" w14:paraId="0D177444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21BD2F97" w14:textId="77777777" w:rsidR="00B7701D" w:rsidRPr="00B7701D" w:rsidRDefault="00B7701D" w:rsidP="004859D6">
            <w:r w:rsidRPr="00B7701D">
              <w:rPr>
                <w:lang w:val="en-US"/>
              </w:rPr>
              <w:t>6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71D7842D" w14:textId="77777777" w:rsidR="00B7701D" w:rsidRPr="00B7701D" w:rsidRDefault="00B7701D" w:rsidP="004859D6">
            <w:r w:rsidRPr="00B7701D">
              <w:rPr>
                <w:lang w:val="en-US"/>
              </w:rPr>
              <w:t>2.088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73F6A7C2" w14:textId="77777777" w:rsidR="00B7701D" w:rsidRPr="00B7701D" w:rsidRDefault="00B7701D" w:rsidP="004859D6">
            <w:r w:rsidRPr="00B7701D">
              <w:rPr>
                <w:lang w:val="en-US"/>
              </w:rPr>
              <w:t>1.87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88EAF97" w14:textId="77777777" w:rsidR="00B7701D" w:rsidRPr="00B7701D" w:rsidRDefault="00B7701D" w:rsidP="004859D6"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4F32645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F100CEB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5CC63EC" w14:textId="77777777" w:rsidR="00B7701D" w:rsidRPr="00B7701D" w:rsidRDefault="00B7701D" w:rsidP="004859D6">
            <w:r w:rsidRPr="00B7701D">
              <w:rPr>
                <w:lang w:val="en-US"/>
              </w:rPr>
              <w:t>1.77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D221253" w14:textId="77777777" w:rsidR="00B7701D" w:rsidRPr="00B7701D" w:rsidRDefault="00B7701D" w:rsidP="004859D6"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F25DFD4" w14:textId="77777777" w:rsidR="00B7701D" w:rsidRPr="00B7701D" w:rsidRDefault="00B7701D" w:rsidP="004859D6">
            <w:r w:rsidRPr="00B7701D">
              <w:rPr>
                <w:lang w:val="en-US"/>
              </w:rPr>
              <w:t>1.78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B08B482" w14:textId="77777777" w:rsidR="00B7701D" w:rsidRPr="00B7701D" w:rsidRDefault="00B7701D" w:rsidP="004859D6">
            <w:r w:rsidRPr="00B7701D">
              <w:rPr>
                <w:lang w:val="en-US"/>
              </w:rPr>
              <w:t>1.93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801E007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AFC4FAD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0C895F3E" w14:textId="77777777" w:rsidR="00B7701D" w:rsidRPr="00B7701D" w:rsidRDefault="00B7701D" w:rsidP="004859D6">
            <w:r w:rsidRPr="00B7701D">
              <w:rPr>
                <w:lang w:val="en-US"/>
              </w:rPr>
              <w:t>26.778</w:t>
            </w:r>
          </w:p>
        </w:tc>
      </w:tr>
      <w:tr w:rsidR="00B7701D" w:rsidRPr="00B7701D" w14:paraId="38C03F26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57D404A8" w14:textId="77777777" w:rsidR="00B7701D" w:rsidRPr="00B7701D" w:rsidRDefault="00B7701D" w:rsidP="004859D6">
            <w:r w:rsidRPr="00B7701D">
              <w:rPr>
                <w:lang w:val="en-US"/>
              </w:rPr>
              <w:t>7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7BC38475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16BD7E22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E9C9B1D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8F7B3A6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1B3DAEC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BE24DA0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3C8CE51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99FAF14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E0C47D7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82CD813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B6A29FE" w14:textId="77777777" w:rsidR="00B7701D" w:rsidRPr="00B7701D" w:rsidRDefault="00B7701D" w:rsidP="004859D6"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42D9CDFD" w14:textId="77777777" w:rsidR="00B7701D" w:rsidRPr="00B7701D" w:rsidRDefault="00B7701D" w:rsidP="004859D6">
            <w:r w:rsidRPr="00B7701D">
              <w:rPr>
                <w:lang w:val="en-US"/>
              </w:rPr>
              <w:t>33.641</w:t>
            </w:r>
          </w:p>
        </w:tc>
      </w:tr>
      <w:tr w:rsidR="00B7701D" w:rsidRPr="00B7701D" w14:paraId="64E3C556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42435F49" w14:textId="77777777" w:rsidR="00B7701D" w:rsidRPr="00B7701D" w:rsidRDefault="00B7701D" w:rsidP="004859D6">
            <w:r w:rsidRPr="00B7701D">
              <w:rPr>
                <w:lang w:val="en-US"/>
              </w:rPr>
              <w:t>8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2DAB3C20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1D2E71D7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9D21342" w14:textId="77777777" w:rsidR="00B7701D" w:rsidRPr="00B7701D" w:rsidRDefault="00B7701D" w:rsidP="004859D6"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B398FC3" w14:textId="77777777" w:rsidR="00B7701D" w:rsidRPr="00B7701D" w:rsidRDefault="00B7701D" w:rsidP="004859D6"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A4CFBF0" w14:textId="77777777" w:rsidR="00B7701D" w:rsidRPr="00B7701D" w:rsidRDefault="00B7701D" w:rsidP="004859D6"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66A06B2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C8FB2B5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FC78DA3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59195C8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D2C0554" w14:textId="77777777" w:rsidR="00B7701D" w:rsidRPr="00B7701D" w:rsidRDefault="00B7701D" w:rsidP="004859D6">
            <w:r w:rsidRPr="00B7701D">
              <w:rPr>
                <w:lang w:val="en-US"/>
              </w:rPr>
              <w:t>2.01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CD54208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0C52F092" w14:textId="77777777" w:rsidR="00B7701D" w:rsidRPr="00B7701D" w:rsidRDefault="00B7701D" w:rsidP="004859D6">
            <w:r w:rsidRPr="00B7701D">
              <w:rPr>
                <w:lang w:val="en-US"/>
              </w:rPr>
              <w:t>30.679</w:t>
            </w:r>
          </w:p>
        </w:tc>
      </w:tr>
      <w:tr w:rsidR="00B7701D" w:rsidRPr="00B7701D" w14:paraId="63105CC0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11166C35" w14:textId="77777777" w:rsidR="00B7701D" w:rsidRPr="00B7701D" w:rsidRDefault="00B7701D" w:rsidP="004859D6">
            <w:r w:rsidRPr="00B7701D">
              <w:rPr>
                <w:lang w:val="en-US"/>
              </w:rPr>
              <w:t>9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2441D950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0D3AA46A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DC21B86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AA6B32E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834BAD6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9F07664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8FA9B37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121725B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B2D040C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90104EA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7268CEE" w14:textId="77777777" w:rsidR="00B7701D" w:rsidRPr="00B7701D" w:rsidRDefault="00B7701D" w:rsidP="004859D6"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5CF94D1E" w14:textId="77777777" w:rsidR="00B7701D" w:rsidRPr="00B7701D" w:rsidRDefault="00B7701D" w:rsidP="004859D6">
            <w:r w:rsidRPr="00B7701D">
              <w:rPr>
                <w:lang w:val="en-US"/>
              </w:rPr>
              <w:t>33.641</w:t>
            </w:r>
          </w:p>
        </w:tc>
      </w:tr>
      <w:tr w:rsidR="00B7701D" w:rsidRPr="00B7701D" w14:paraId="3CCE68D0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05C31E53" w14:textId="77777777" w:rsidR="00B7701D" w:rsidRPr="00B7701D" w:rsidRDefault="00B7701D" w:rsidP="004859D6">
            <w:r w:rsidRPr="00B7701D">
              <w:rPr>
                <w:lang w:val="en-US"/>
              </w:rPr>
              <w:t>10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296F1133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24F38A1A" w14:textId="77777777" w:rsidR="00B7701D" w:rsidRPr="00B7701D" w:rsidRDefault="00B7701D" w:rsidP="004859D6">
            <w:r w:rsidRPr="00B7701D">
              <w:rPr>
                <w:lang w:val="en-US"/>
              </w:rPr>
              <w:t>1.87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E05C03E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DACD83A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AEFEA68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100809B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B529891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AB3DFD9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19F5443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8704C4D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72C2E7F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45006FD0" w14:textId="77777777" w:rsidR="00B7701D" w:rsidRPr="00B7701D" w:rsidRDefault="00B7701D" w:rsidP="004859D6">
            <w:r w:rsidRPr="00B7701D">
              <w:rPr>
                <w:lang w:val="en-US"/>
              </w:rPr>
              <w:t>34.022</w:t>
            </w:r>
          </w:p>
        </w:tc>
      </w:tr>
      <w:tr w:rsidR="00B7701D" w:rsidRPr="00B7701D" w14:paraId="2F05F627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5597BCC4" w14:textId="77777777" w:rsidR="00B7701D" w:rsidRPr="00B7701D" w:rsidRDefault="00B7701D" w:rsidP="004859D6">
            <w:r w:rsidRPr="00B7701D">
              <w:rPr>
                <w:lang w:val="en-US"/>
              </w:rPr>
              <w:t>11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393196CD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3E730A05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E542999" w14:textId="77777777" w:rsidR="00B7701D" w:rsidRPr="00B7701D" w:rsidRDefault="00B7701D" w:rsidP="004859D6"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DCCACDE" w14:textId="77777777" w:rsidR="00B7701D" w:rsidRPr="00B7701D" w:rsidRDefault="00B7701D" w:rsidP="004859D6"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010BC22" w14:textId="77777777" w:rsidR="00B7701D" w:rsidRPr="00B7701D" w:rsidRDefault="00B7701D" w:rsidP="004859D6"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D0E2503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2AEDAED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911933C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24A362B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40CF381" w14:textId="77777777" w:rsidR="00B7701D" w:rsidRPr="00B7701D" w:rsidRDefault="00B7701D" w:rsidP="004859D6">
            <w:r w:rsidRPr="00B7701D">
              <w:rPr>
                <w:lang w:val="en-US"/>
              </w:rPr>
              <w:t>2.01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FE65435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423965DF" w14:textId="77777777" w:rsidR="00B7701D" w:rsidRPr="00B7701D" w:rsidRDefault="00B7701D" w:rsidP="004859D6">
            <w:r w:rsidRPr="00B7701D">
              <w:rPr>
                <w:lang w:val="en-US"/>
              </w:rPr>
              <w:t>30.679</w:t>
            </w:r>
          </w:p>
        </w:tc>
      </w:tr>
      <w:tr w:rsidR="00B7701D" w:rsidRPr="00B7701D" w14:paraId="72143891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12C0FD5A" w14:textId="77777777" w:rsidR="00B7701D" w:rsidRPr="00B7701D" w:rsidRDefault="00B7701D" w:rsidP="004859D6">
            <w:r w:rsidRPr="00B7701D">
              <w:rPr>
                <w:lang w:val="en-US"/>
              </w:rPr>
              <w:t>12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10C42E9B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513C99AB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CE01927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C31B373" w14:textId="77777777" w:rsidR="00B7701D" w:rsidRPr="00B7701D" w:rsidRDefault="00B7701D" w:rsidP="004859D6"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9BE2B26" w14:textId="77777777" w:rsidR="00B7701D" w:rsidRPr="00B7701D" w:rsidRDefault="00B7701D" w:rsidP="004859D6"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F8A51FC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877E9B8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B4E0206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AB07347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E432F21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273D1A5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003E5374" w14:textId="77777777" w:rsidR="00B7701D" w:rsidRPr="00B7701D" w:rsidRDefault="00B7701D" w:rsidP="004859D6">
            <w:r w:rsidRPr="00B7701D">
              <w:rPr>
                <w:lang w:val="en-US"/>
              </w:rPr>
              <w:t>28.333</w:t>
            </w:r>
          </w:p>
        </w:tc>
      </w:tr>
      <w:tr w:rsidR="00B7701D" w:rsidRPr="00B7701D" w14:paraId="7E7D3E70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0CCB120F" w14:textId="77777777" w:rsidR="00B7701D" w:rsidRPr="00B7701D" w:rsidRDefault="00B7701D" w:rsidP="004859D6">
            <w:r w:rsidRPr="00B7701D">
              <w:rPr>
                <w:lang w:val="en-US"/>
              </w:rPr>
              <w:t>13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65808338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0E36D6E9" w14:textId="77777777" w:rsidR="00B7701D" w:rsidRPr="00B7701D" w:rsidRDefault="00B7701D" w:rsidP="004859D6">
            <w:r w:rsidRPr="00B7701D">
              <w:rPr>
                <w:lang w:val="en-US"/>
              </w:rPr>
              <w:t>1.87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8DF5AC5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BAA2543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964522F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8B19C8F" w14:textId="77777777" w:rsidR="00B7701D" w:rsidRPr="00B7701D" w:rsidRDefault="00B7701D" w:rsidP="004859D6">
            <w:r w:rsidRPr="00B7701D">
              <w:rPr>
                <w:lang w:val="en-US"/>
              </w:rPr>
              <w:t>1.77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0CFD85E" w14:textId="77777777" w:rsidR="00B7701D" w:rsidRPr="00B7701D" w:rsidRDefault="00B7701D" w:rsidP="004859D6"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0AC4D63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D21B47E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1162456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97CB38F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70015741" w14:textId="77777777" w:rsidR="00B7701D" w:rsidRPr="00B7701D" w:rsidRDefault="00B7701D" w:rsidP="004859D6">
            <w:r w:rsidRPr="00B7701D">
              <w:rPr>
                <w:lang w:val="en-US"/>
              </w:rPr>
              <w:t>31.319</w:t>
            </w:r>
          </w:p>
        </w:tc>
      </w:tr>
      <w:tr w:rsidR="00B7701D" w:rsidRPr="00B7701D" w14:paraId="665B0A23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25D14932" w14:textId="77777777" w:rsidR="00B7701D" w:rsidRPr="00B7701D" w:rsidRDefault="00B7701D" w:rsidP="004859D6">
            <w:r w:rsidRPr="00B7701D">
              <w:rPr>
                <w:lang w:val="en-US"/>
              </w:rPr>
              <w:t>1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68F1DC67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21A14212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2708089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0FFD2FF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14E6891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80E33C1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3E44BFB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8439FFE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55DBBE0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7FD49BA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B025E1A" w14:textId="77777777" w:rsidR="00B7701D" w:rsidRPr="00B7701D" w:rsidRDefault="00B7701D" w:rsidP="004859D6"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24E0FD1D" w14:textId="77777777" w:rsidR="00B7701D" w:rsidRPr="00B7701D" w:rsidRDefault="00B7701D" w:rsidP="004859D6">
            <w:r w:rsidRPr="00B7701D">
              <w:rPr>
                <w:lang w:val="en-US"/>
              </w:rPr>
              <w:t>31.686</w:t>
            </w:r>
          </w:p>
        </w:tc>
      </w:tr>
      <w:tr w:rsidR="00B7701D" w:rsidRPr="00B7701D" w14:paraId="512CE291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4DA0E14B" w14:textId="77777777" w:rsidR="00B7701D" w:rsidRPr="00B7701D" w:rsidRDefault="00B7701D" w:rsidP="004859D6">
            <w:r w:rsidRPr="00B7701D">
              <w:rPr>
                <w:lang w:val="en-US"/>
              </w:rPr>
              <w:t>15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2FEFC866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1CE7B5D7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037C935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72EB065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5321119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CC6BE6D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F844D56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197D241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869E4BF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1796B20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A0F684A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3C20CB88" w14:textId="77777777" w:rsidR="00B7701D" w:rsidRPr="00B7701D" w:rsidRDefault="00B7701D" w:rsidP="004859D6">
            <w:r w:rsidRPr="00B7701D">
              <w:rPr>
                <w:lang w:val="en-US"/>
              </w:rPr>
              <w:t>27.296</w:t>
            </w:r>
          </w:p>
        </w:tc>
      </w:tr>
      <w:tr w:rsidR="00B7701D" w:rsidRPr="00B7701D" w14:paraId="36F8AA35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41FCBD6D" w14:textId="77777777" w:rsidR="00B7701D" w:rsidRPr="00B7701D" w:rsidRDefault="00B7701D" w:rsidP="004859D6">
            <w:r w:rsidRPr="00B7701D">
              <w:rPr>
                <w:lang w:val="en-US"/>
              </w:rPr>
              <w:t>16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17FBD5E4" w14:textId="77777777" w:rsidR="00B7701D" w:rsidRPr="00B7701D" w:rsidRDefault="00B7701D" w:rsidP="004859D6">
            <w:r w:rsidRPr="00B7701D">
              <w:rPr>
                <w:lang w:val="en-US"/>
              </w:rPr>
              <w:t>1.671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334956C2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F921C88" w14:textId="77777777" w:rsidR="00B7701D" w:rsidRPr="00B7701D" w:rsidRDefault="00B7701D" w:rsidP="004859D6"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35D4EE5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DA87796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300B1DF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CB4A5EE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94E8749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4A8BDAF" w14:textId="77777777" w:rsidR="00B7701D" w:rsidRPr="00B7701D" w:rsidRDefault="00B7701D" w:rsidP="004859D6">
            <w:r w:rsidRPr="00B7701D">
              <w:rPr>
                <w:lang w:val="en-US"/>
              </w:rPr>
              <w:t>1.68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881A4F6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0A248A9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3CCA4653" w14:textId="77777777" w:rsidR="00B7701D" w:rsidRPr="00B7701D" w:rsidRDefault="00B7701D" w:rsidP="004859D6">
            <w:r w:rsidRPr="00B7701D">
              <w:rPr>
                <w:lang w:val="en-US"/>
              </w:rPr>
              <w:t>26.320</w:t>
            </w:r>
          </w:p>
        </w:tc>
      </w:tr>
      <w:tr w:rsidR="00B7701D" w:rsidRPr="00B7701D" w14:paraId="76F1811F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7CA674BD" w14:textId="77777777" w:rsidR="00B7701D" w:rsidRPr="00B7701D" w:rsidRDefault="00B7701D" w:rsidP="004859D6">
            <w:r w:rsidRPr="00B7701D">
              <w:rPr>
                <w:lang w:val="en-US"/>
              </w:rPr>
              <w:t>17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18D96D6D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68479E53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E91CB0B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A272642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AF393D6" w14:textId="77777777" w:rsidR="00B7701D" w:rsidRPr="00B7701D" w:rsidRDefault="00B7701D" w:rsidP="004859D6"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D7B34C2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AA3E345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C52C460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E448FCF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74DD87B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076D042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49204B31" w14:textId="77777777" w:rsidR="00B7701D" w:rsidRPr="00B7701D" w:rsidRDefault="00B7701D" w:rsidP="004859D6">
            <w:r w:rsidRPr="00B7701D">
              <w:rPr>
                <w:lang w:val="en-US"/>
              </w:rPr>
              <w:t>28.101</w:t>
            </w:r>
          </w:p>
        </w:tc>
      </w:tr>
      <w:tr w:rsidR="00B7701D" w:rsidRPr="00B7701D" w14:paraId="1F6CBE1C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29F378CD" w14:textId="77777777" w:rsidR="00B7701D" w:rsidRPr="00B7701D" w:rsidRDefault="00B7701D" w:rsidP="004859D6">
            <w:r w:rsidRPr="00B7701D">
              <w:rPr>
                <w:lang w:val="en-US"/>
              </w:rPr>
              <w:t>18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7C6E11BB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25AB3B28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50929B3" w14:textId="77777777" w:rsidR="00B7701D" w:rsidRPr="00B7701D" w:rsidRDefault="00B7701D" w:rsidP="004859D6"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B918C66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9C3ECC3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C5EC829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B31A622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ABF4D00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7F9F382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AFF9B64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AF92B04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63F3EA34" w14:textId="77777777" w:rsidR="00B7701D" w:rsidRPr="00B7701D" w:rsidRDefault="00B7701D" w:rsidP="004859D6">
            <w:r w:rsidRPr="00B7701D">
              <w:rPr>
                <w:lang w:val="en-US"/>
              </w:rPr>
              <w:t>14.786</w:t>
            </w:r>
          </w:p>
        </w:tc>
      </w:tr>
      <w:tr w:rsidR="00B7701D" w:rsidRPr="00B7701D" w14:paraId="0EF3F7F3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29C5FD42" w14:textId="77777777" w:rsidR="00B7701D" w:rsidRPr="00B7701D" w:rsidRDefault="00B7701D" w:rsidP="004859D6">
            <w:r w:rsidRPr="00B7701D">
              <w:rPr>
                <w:lang w:val="en-US"/>
              </w:rPr>
              <w:t>19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2B919296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0AB15485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004257E" w14:textId="77777777" w:rsidR="00B7701D" w:rsidRPr="00B7701D" w:rsidRDefault="00B7701D" w:rsidP="004859D6"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A1F2EEF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95870B3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0E84FC1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B4878F4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654FA51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513A873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E32385D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7A939E7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521F1EF8" w14:textId="77777777" w:rsidR="00B7701D" w:rsidRPr="00B7701D" w:rsidRDefault="00B7701D" w:rsidP="004859D6">
            <w:r w:rsidRPr="00B7701D">
              <w:rPr>
                <w:lang w:val="en-US"/>
              </w:rPr>
              <w:t>14.786</w:t>
            </w:r>
          </w:p>
        </w:tc>
      </w:tr>
      <w:tr w:rsidR="00B7701D" w:rsidRPr="00B7701D" w14:paraId="2262BEC0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407BCF50" w14:textId="77777777" w:rsidR="00B7701D" w:rsidRPr="00B7701D" w:rsidRDefault="00B7701D" w:rsidP="004859D6">
            <w:r w:rsidRPr="00B7701D">
              <w:rPr>
                <w:lang w:val="en-US"/>
              </w:rPr>
              <w:t>20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68CD0614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1C6F1B30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D72C5D2" w14:textId="77777777" w:rsidR="00B7701D" w:rsidRPr="00B7701D" w:rsidRDefault="00B7701D" w:rsidP="004859D6"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71BEAC5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50A6D8B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C194F80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20BD1D2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A7D238E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DC9D640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32D4304" w14:textId="77777777" w:rsidR="00B7701D" w:rsidRPr="00B7701D" w:rsidRDefault="00B7701D" w:rsidP="004859D6">
            <w:r w:rsidRPr="00B7701D">
              <w:rPr>
                <w:lang w:val="en-US"/>
              </w:rPr>
              <w:t>2.01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A70F4B4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4A6867CB" w14:textId="77777777" w:rsidR="00B7701D" w:rsidRPr="00B7701D" w:rsidRDefault="00B7701D" w:rsidP="004859D6">
            <w:r w:rsidRPr="00B7701D">
              <w:rPr>
                <w:lang w:val="en-US"/>
              </w:rPr>
              <w:t>32.884</w:t>
            </w:r>
          </w:p>
        </w:tc>
      </w:tr>
      <w:tr w:rsidR="00B7701D" w:rsidRPr="00B7701D" w14:paraId="5E2854E6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413C83B9" w14:textId="77777777" w:rsidR="00B7701D" w:rsidRPr="00B7701D" w:rsidRDefault="00B7701D" w:rsidP="004859D6">
            <w:r w:rsidRPr="00B7701D">
              <w:rPr>
                <w:lang w:val="en-US"/>
              </w:rPr>
              <w:t>21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49961DFB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1F0914DB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A71D3E6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BDAFD31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B300416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C199E2D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DD60A8C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75F93C4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8B4D086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BB06425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8FEB382" w14:textId="77777777" w:rsidR="00B7701D" w:rsidRPr="00B7701D" w:rsidRDefault="00B7701D" w:rsidP="004859D6"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5E397AC9" w14:textId="77777777" w:rsidR="00B7701D" w:rsidRPr="00B7701D" w:rsidRDefault="00B7701D" w:rsidP="004859D6">
            <w:r w:rsidRPr="00B7701D">
              <w:rPr>
                <w:lang w:val="en-US"/>
              </w:rPr>
              <w:t>33.641</w:t>
            </w:r>
          </w:p>
        </w:tc>
      </w:tr>
      <w:tr w:rsidR="00B7701D" w:rsidRPr="00B7701D" w14:paraId="03431753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4C4DDA43" w14:textId="77777777" w:rsidR="00B7701D" w:rsidRPr="00B7701D" w:rsidRDefault="00B7701D" w:rsidP="004859D6">
            <w:r w:rsidRPr="00B7701D">
              <w:rPr>
                <w:lang w:val="en-US"/>
              </w:rPr>
              <w:t>22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61BB2CF5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64B88D11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708ABC1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2B1D824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BBDAC6E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68CB925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FA7C1B2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1BE89E1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5BC49C3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366B38D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6030FDA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5E83D9B0" w14:textId="77777777" w:rsidR="00B7701D" w:rsidRPr="00B7701D" w:rsidRDefault="00B7701D" w:rsidP="004859D6">
            <w:r w:rsidRPr="00B7701D">
              <w:rPr>
                <w:lang w:val="en-US"/>
              </w:rPr>
              <w:t>35.144</w:t>
            </w:r>
          </w:p>
        </w:tc>
      </w:tr>
      <w:tr w:rsidR="00B7701D" w:rsidRPr="00B7701D" w14:paraId="07711001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3FE26B39" w14:textId="77777777" w:rsidR="00B7701D" w:rsidRPr="00B7701D" w:rsidRDefault="00B7701D" w:rsidP="004859D6">
            <w:r w:rsidRPr="00B7701D">
              <w:rPr>
                <w:lang w:val="en-US"/>
              </w:rPr>
              <w:t>23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6C3839A8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4408CB9B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077D09A" w14:textId="77777777" w:rsidR="00B7701D" w:rsidRPr="00B7701D" w:rsidRDefault="00B7701D" w:rsidP="004859D6"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F8A6EE0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CCC536D" w14:textId="77777777" w:rsidR="00B7701D" w:rsidRPr="00B7701D" w:rsidRDefault="00B7701D" w:rsidP="004859D6"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5A96472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E7F6052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79F342E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1A1B56F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3BA2C62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84562E6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58EFED57" w14:textId="77777777" w:rsidR="00B7701D" w:rsidRPr="00B7701D" w:rsidRDefault="00B7701D" w:rsidP="004859D6">
            <w:r w:rsidRPr="00B7701D">
              <w:rPr>
                <w:lang w:val="en-US"/>
              </w:rPr>
              <w:t>15.590</w:t>
            </w:r>
          </w:p>
        </w:tc>
      </w:tr>
      <w:tr w:rsidR="00B7701D" w:rsidRPr="00B7701D" w14:paraId="7081D72D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177FB156" w14:textId="77777777" w:rsidR="00B7701D" w:rsidRPr="00B7701D" w:rsidRDefault="00B7701D" w:rsidP="004859D6">
            <w:r w:rsidRPr="00B7701D">
              <w:rPr>
                <w:lang w:val="en-US"/>
              </w:rPr>
              <w:t>2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18C2E1D9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075EFEC1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25FD913" w14:textId="77777777" w:rsidR="00B7701D" w:rsidRPr="00B7701D" w:rsidRDefault="00B7701D" w:rsidP="004859D6"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2179921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E5A37B1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6175DB0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972015A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5AAC06D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2A4CA34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6EDCDA3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BF6A827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709DCB01" w14:textId="77777777" w:rsidR="00B7701D" w:rsidRPr="00B7701D" w:rsidRDefault="00B7701D" w:rsidP="004859D6">
            <w:r w:rsidRPr="00B7701D">
              <w:rPr>
                <w:lang w:val="en-US"/>
              </w:rPr>
              <w:t>14.786</w:t>
            </w:r>
          </w:p>
        </w:tc>
      </w:tr>
      <w:tr w:rsidR="00B7701D" w:rsidRPr="00B7701D" w14:paraId="03954E55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4028D641" w14:textId="77777777" w:rsidR="00B7701D" w:rsidRPr="00B7701D" w:rsidRDefault="00B7701D" w:rsidP="004859D6">
            <w:r w:rsidRPr="00B7701D">
              <w:rPr>
                <w:lang w:val="en-US"/>
              </w:rPr>
              <w:t>25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79B04DA8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7BA02242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94F4479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102B199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F63F3AD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8881D6D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8DD9AEA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88CE551" w14:textId="77777777" w:rsidR="00B7701D" w:rsidRPr="00B7701D" w:rsidRDefault="00B7701D" w:rsidP="004859D6">
            <w:r w:rsidRPr="00B7701D">
              <w:rPr>
                <w:lang w:val="en-US"/>
              </w:rPr>
              <w:t>1.78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04613E4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B75E5E5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5017AC0" w14:textId="77777777" w:rsidR="00B7701D" w:rsidRPr="00B7701D" w:rsidRDefault="00B7701D" w:rsidP="004859D6"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34CEFB8E" w14:textId="77777777" w:rsidR="00B7701D" w:rsidRPr="00B7701D" w:rsidRDefault="00B7701D" w:rsidP="004859D6">
            <w:r w:rsidRPr="00B7701D">
              <w:rPr>
                <w:lang w:val="en-US"/>
              </w:rPr>
              <w:t>32.469</w:t>
            </w:r>
          </w:p>
        </w:tc>
      </w:tr>
      <w:tr w:rsidR="00B7701D" w:rsidRPr="00B7701D" w14:paraId="7D4EDA68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11EABAE5" w14:textId="77777777" w:rsidR="00B7701D" w:rsidRPr="00B7701D" w:rsidRDefault="00B7701D" w:rsidP="004859D6">
            <w:r w:rsidRPr="00B7701D">
              <w:rPr>
                <w:lang w:val="en-US"/>
              </w:rPr>
              <w:t>26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75109684" w14:textId="77777777" w:rsidR="00B7701D" w:rsidRPr="00B7701D" w:rsidRDefault="00B7701D" w:rsidP="004859D6">
            <w:r w:rsidRPr="00B7701D">
              <w:rPr>
                <w:lang w:val="en-US"/>
              </w:rPr>
              <w:t>2.088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186B300E" w14:textId="77777777" w:rsidR="00B7701D" w:rsidRPr="00B7701D" w:rsidRDefault="00B7701D" w:rsidP="004859D6">
            <w:r w:rsidRPr="00B7701D">
              <w:rPr>
                <w:lang w:val="en-US"/>
              </w:rPr>
              <w:t>1.87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31F445A" w14:textId="77777777" w:rsidR="00B7701D" w:rsidRPr="00B7701D" w:rsidRDefault="00B7701D" w:rsidP="004859D6"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18E2489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51C6E92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ECA7F80" w14:textId="77777777" w:rsidR="00B7701D" w:rsidRPr="00B7701D" w:rsidRDefault="00B7701D" w:rsidP="004859D6">
            <w:r w:rsidRPr="00B7701D">
              <w:rPr>
                <w:lang w:val="en-US"/>
              </w:rPr>
              <w:t>1.77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98A2EA3" w14:textId="77777777" w:rsidR="00B7701D" w:rsidRPr="00B7701D" w:rsidRDefault="00B7701D" w:rsidP="004859D6"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52BF497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253025E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58ED538" w14:textId="77777777" w:rsidR="00B7701D" w:rsidRPr="00B7701D" w:rsidRDefault="00B7701D" w:rsidP="004859D6">
            <w:r w:rsidRPr="00B7701D">
              <w:rPr>
                <w:lang w:val="en-US"/>
              </w:rPr>
              <w:t>1.67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396B5F7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47CF7881" w14:textId="77777777" w:rsidR="00B7701D" w:rsidRPr="00B7701D" w:rsidRDefault="00B7701D" w:rsidP="004859D6">
            <w:r w:rsidRPr="00B7701D">
              <w:rPr>
                <w:lang w:val="en-US"/>
              </w:rPr>
              <w:t>27.574</w:t>
            </w:r>
          </w:p>
        </w:tc>
      </w:tr>
      <w:tr w:rsidR="00B7701D" w:rsidRPr="00B7701D" w14:paraId="3AAB18F7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551DB70C" w14:textId="77777777" w:rsidR="00B7701D" w:rsidRPr="00B7701D" w:rsidRDefault="00B7701D" w:rsidP="004859D6">
            <w:r w:rsidRPr="00B7701D">
              <w:rPr>
                <w:lang w:val="en-US"/>
              </w:rPr>
              <w:t>27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70043D85" w14:textId="77777777" w:rsidR="00B7701D" w:rsidRPr="00B7701D" w:rsidRDefault="00B7701D" w:rsidP="004859D6">
            <w:r w:rsidRPr="00B7701D">
              <w:rPr>
                <w:lang w:val="en-US"/>
              </w:rPr>
              <w:t>2.088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6DB90250" w14:textId="77777777" w:rsidR="00B7701D" w:rsidRPr="00B7701D" w:rsidRDefault="00B7701D" w:rsidP="004859D6">
            <w:r w:rsidRPr="00B7701D">
              <w:rPr>
                <w:lang w:val="en-US"/>
              </w:rPr>
              <w:t>1.87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D9A9F96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FE92651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E6FCFC4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282399D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8E92AB5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418202B" w14:textId="77777777" w:rsidR="00B7701D" w:rsidRPr="00B7701D" w:rsidRDefault="00B7701D" w:rsidP="004859D6">
            <w:r w:rsidRPr="00B7701D">
              <w:rPr>
                <w:lang w:val="en-US"/>
              </w:rPr>
              <w:t>1.78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C96F739" w14:textId="77777777" w:rsidR="00B7701D" w:rsidRPr="00B7701D" w:rsidRDefault="00B7701D" w:rsidP="004859D6">
            <w:r w:rsidRPr="00B7701D">
              <w:rPr>
                <w:lang w:val="en-US"/>
              </w:rPr>
              <w:t>1.93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6972B3D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0627B5C" w14:textId="77777777" w:rsidR="00B7701D" w:rsidRPr="00B7701D" w:rsidRDefault="00B7701D" w:rsidP="004859D6"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2D2334BE" w14:textId="77777777" w:rsidR="00B7701D" w:rsidRPr="00B7701D" w:rsidRDefault="00B7701D" w:rsidP="004859D6">
            <w:r w:rsidRPr="00B7701D">
              <w:rPr>
                <w:lang w:val="en-US"/>
              </w:rPr>
              <w:t>29.167</w:t>
            </w:r>
          </w:p>
        </w:tc>
      </w:tr>
      <w:tr w:rsidR="00B7701D" w:rsidRPr="00B7701D" w14:paraId="24590CE1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50E9A18F" w14:textId="77777777" w:rsidR="00B7701D" w:rsidRPr="00B7701D" w:rsidRDefault="00B7701D" w:rsidP="004859D6">
            <w:r w:rsidRPr="00B7701D">
              <w:rPr>
                <w:lang w:val="en-US"/>
              </w:rPr>
              <w:t>28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2DE7BF05" w14:textId="77777777" w:rsidR="00B7701D" w:rsidRPr="00B7701D" w:rsidRDefault="00B7701D" w:rsidP="004859D6">
            <w:r w:rsidRPr="00B7701D">
              <w:rPr>
                <w:lang w:val="en-US"/>
              </w:rPr>
              <w:t>1.671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2E97F504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69F57E6" w14:textId="77777777" w:rsidR="00B7701D" w:rsidRPr="00B7701D" w:rsidRDefault="00B7701D" w:rsidP="004859D6"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9FBC3EE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A987633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5FB5C5E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71353D2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B8378AE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DB9796F" w14:textId="77777777" w:rsidR="00B7701D" w:rsidRPr="00B7701D" w:rsidRDefault="00B7701D" w:rsidP="004859D6">
            <w:r w:rsidRPr="00B7701D">
              <w:rPr>
                <w:lang w:val="en-US"/>
              </w:rPr>
              <w:t>1.68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F748970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4C9801B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31444D5F" w14:textId="77777777" w:rsidR="00B7701D" w:rsidRPr="00B7701D" w:rsidRDefault="00B7701D" w:rsidP="004859D6">
            <w:r w:rsidRPr="00B7701D">
              <w:rPr>
                <w:lang w:val="en-US"/>
              </w:rPr>
              <w:t>26.320</w:t>
            </w:r>
          </w:p>
        </w:tc>
      </w:tr>
      <w:tr w:rsidR="00B7701D" w:rsidRPr="00B7701D" w14:paraId="626251AC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074FE5A4" w14:textId="77777777" w:rsidR="00B7701D" w:rsidRPr="00B7701D" w:rsidRDefault="00B7701D" w:rsidP="004859D6">
            <w:r w:rsidRPr="00B7701D">
              <w:rPr>
                <w:lang w:val="en-US"/>
              </w:rPr>
              <w:t>29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1F296626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124081AB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FBB49FF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F12A369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913E2EF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AF5EB54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751BCB4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5C0E7EE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48E8B8D" w14:textId="77777777" w:rsidR="00B7701D" w:rsidRPr="00B7701D" w:rsidRDefault="00B7701D" w:rsidP="004859D6">
            <w:r w:rsidRPr="00B7701D">
              <w:rPr>
                <w:lang w:val="en-US"/>
              </w:rPr>
              <w:t>1.93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B8C5DE3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2FABA1D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57C2AC8C" w14:textId="77777777" w:rsidR="00B7701D" w:rsidRPr="00B7701D" w:rsidRDefault="00B7701D" w:rsidP="004859D6">
            <w:r w:rsidRPr="00B7701D">
              <w:rPr>
                <w:lang w:val="en-US"/>
              </w:rPr>
              <w:t>18.831</w:t>
            </w:r>
          </w:p>
        </w:tc>
      </w:tr>
      <w:tr w:rsidR="00B7701D" w:rsidRPr="00B7701D" w14:paraId="4187355A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70E41304" w14:textId="77777777" w:rsidR="00B7701D" w:rsidRPr="00B7701D" w:rsidRDefault="00B7701D" w:rsidP="004859D6">
            <w:r w:rsidRPr="00B7701D">
              <w:rPr>
                <w:lang w:val="en-US"/>
              </w:rPr>
              <w:t>30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78BA70FE" w14:textId="77777777" w:rsidR="00B7701D" w:rsidRPr="00B7701D" w:rsidRDefault="00B7701D" w:rsidP="004859D6">
            <w:r w:rsidRPr="00B7701D">
              <w:rPr>
                <w:lang w:val="en-US"/>
              </w:rPr>
              <w:t>2.088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238DB9E2" w14:textId="77777777" w:rsidR="00B7701D" w:rsidRPr="00B7701D" w:rsidRDefault="00B7701D" w:rsidP="004859D6">
            <w:r w:rsidRPr="00B7701D">
              <w:rPr>
                <w:lang w:val="en-US"/>
              </w:rPr>
              <w:t>1.87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F20E573" w14:textId="77777777" w:rsidR="00B7701D" w:rsidRPr="00B7701D" w:rsidRDefault="00B7701D" w:rsidP="004859D6"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C0F3827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EEA2607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7C1D01B" w14:textId="77777777" w:rsidR="00B7701D" w:rsidRPr="00B7701D" w:rsidRDefault="00B7701D" w:rsidP="004859D6">
            <w:r w:rsidRPr="00B7701D">
              <w:rPr>
                <w:lang w:val="en-US"/>
              </w:rPr>
              <w:t>1.77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159757F" w14:textId="77777777" w:rsidR="00B7701D" w:rsidRPr="00B7701D" w:rsidRDefault="00B7701D" w:rsidP="004859D6"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FFD733C" w14:textId="77777777" w:rsidR="00B7701D" w:rsidRPr="00B7701D" w:rsidRDefault="00B7701D" w:rsidP="004859D6">
            <w:r w:rsidRPr="00B7701D">
              <w:rPr>
                <w:lang w:val="en-US"/>
              </w:rPr>
              <w:t>1.78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93AA66D" w14:textId="77777777" w:rsidR="00B7701D" w:rsidRPr="00B7701D" w:rsidRDefault="00B7701D" w:rsidP="004859D6">
            <w:r w:rsidRPr="00B7701D">
              <w:rPr>
                <w:lang w:val="en-US"/>
              </w:rPr>
              <w:t>1.93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A0F9784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334565B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59E1ABC3" w14:textId="77777777" w:rsidR="00B7701D" w:rsidRPr="00B7701D" w:rsidRDefault="00B7701D" w:rsidP="004859D6">
            <w:r w:rsidRPr="00B7701D">
              <w:rPr>
                <w:lang w:val="en-US"/>
              </w:rPr>
              <w:t>26.778</w:t>
            </w:r>
          </w:p>
        </w:tc>
      </w:tr>
      <w:tr w:rsidR="00B7701D" w:rsidRPr="00B7701D" w14:paraId="49F3CF8E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7B168B8B" w14:textId="77777777" w:rsidR="00B7701D" w:rsidRPr="00B7701D" w:rsidRDefault="00B7701D" w:rsidP="004859D6">
            <w:r w:rsidRPr="00B7701D">
              <w:rPr>
                <w:lang w:val="en-US"/>
              </w:rPr>
              <w:t>31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2AF44923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78A67E15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63FD894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A645D6F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76169F3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F2A8E94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EACB4FB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2A7ECB4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F30A855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8B690C8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EDD2291" w14:textId="77777777" w:rsidR="00B7701D" w:rsidRPr="00B7701D" w:rsidRDefault="00B7701D" w:rsidP="004859D6"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348413AE" w14:textId="77777777" w:rsidR="00B7701D" w:rsidRPr="00B7701D" w:rsidRDefault="00B7701D" w:rsidP="004859D6">
            <w:r w:rsidRPr="00B7701D">
              <w:rPr>
                <w:lang w:val="en-US"/>
              </w:rPr>
              <w:t>33.641</w:t>
            </w:r>
          </w:p>
        </w:tc>
      </w:tr>
      <w:tr w:rsidR="00B7701D" w:rsidRPr="00B7701D" w14:paraId="5D5CF1E6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296E5028" w14:textId="77777777" w:rsidR="00B7701D" w:rsidRPr="00B7701D" w:rsidRDefault="00B7701D" w:rsidP="004859D6">
            <w:r w:rsidRPr="00B7701D">
              <w:rPr>
                <w:lang w:val="en-US"/>
              </w:rPr>
              <w:t>32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0805D2A5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626EBBB0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D232E2C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9AF22A7" w14:textId="77777777" w:rsidR="00B7701D" w:rsidRPr="00B7701D" w:rsidRDefault="00B7701D" w:rsidP="004859D6">
            <w:r w:rsidRPr="00B7701D">
              <w:rPr>
                <w:lang w:val="en-US"/>
              </w:rPr>
              <w:t>1.97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ED14440" w14:textId="77777777" w:rsidR="00B7701D" w:rsidRPr="00B7701D" w:rsidRDefault="00B7701D" w:rsidP="004859D6">
            <w:r w:rsidRPr="00B7701D">
              <w:rPr>
                <w:lang w:val="en-US"/>
              </w:rPr>
              <w:t>2.02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D340E16" w14:textId="77777777" w:rsidR="00B7701D" w:rsidRPr="00B7701D" w:rsidRDefault="00B7701D" w:rsidP="004859D6">
            <w:r w:rsidRPr="00B7701D">
              <w:rPr>
                <w:lang w:val="en-US"/>
              </w:rPr>
              <w:t>1.77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10D3CBB" w14:textId="77777777" w:rsidR="00B7701D" w:rsidRPr="00B7701D" w:rsidRDefault="00B7701D" w:rsidP="004859D6"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3DFAA80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69CBECD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6509131" w14:textId="77777777" w:rsidR="00B7701D" w:rsidRPr="00B7701D" w:rsidRDefault="00B7701D" w:rsidP="004859D6">
            <w:r w:rsidRPr="00B7701D">
              <w:rPr>
                <w:lang w:val="en-US"/>
              </w:rPr>
              <w:t>2.01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BDEF305" w14:textId="77777777" w:rsidR="00B7701D" w:rsidRPr="00B7701D" w:rsidRDefault="00B7701D" w:rsidP="004859D6"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731DE812" w14:textId="77777777" w:rsidR="00B7701D" w:rsidRPr="00B7701D" w:rsidRDefault="00B7701D" w:rsidP="004859D6">
            <w:r w:rsidRPr="00B7701D">
              <w:rPr>
                <w:lang w:val="en-US"/>
              </w:rPr>
              <w:t>28.066</w:t>
            </w:r>
          </w:p>
        </w:tc>
      </w:tr>
      <w:tr w:rsidR="00B7701D" w:rsidRPr="00B7701D" w14:paraId="507F405F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51B8EC08" w14:textId="77777777" w:rsidR="00B7701D" w:rsidRPr="00B7701D" w:rsidRDefault="00B7701D" w:rsidP="004859D6">
            <w:r w:rsidRPr="00B7701D">
              <w:rPr>
                <w:lang w:val="en-US"/>
              </w:rPr>
              <w:lastRenderedPageBreak/>
              <w:t>33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3E43C2D4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48960346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E08807A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7359F4F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F2D957C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2CC6C38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76086B2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D1C3926" w14:textId="77777777" w:rsidR="00B7701D" w:rsidRPr="00B7701D" w:rsidRDefault="00B7701D" w:rsidP="004859D6">
            <w:r w:rsidRPr="00B7701D">
              <w:rPr>
                <w:lang w:val="en-US"/>
              </w:rPr>
              <w:t>1.78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EC94285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A09A860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F8D76B1" w14:textId="77777777" w:rsidR="00B7701D" w:rsidRPr="00B7701D" w:rsidRDefault="00B7701D" w:rsidP="004859D6"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510F3C0B" w14:textId="77777777" w:rsidR="00B7701D" w:rsidRPr="00B7701D" w:rsidRDefault="00B7701D" w:rsidP="004859D6">
            <w:r w:rsidRPr="00B7701D">
              <w:rPr>
                <w:lang w:val="en-US"/>
              </w:rPr>
              <w:t>32.469</w:t>
            </w:r>
          </w:p>
        </w:tc>
      </w:tr>
      <w:tr w:rsidR="00B7701D" w:rsidRPr="00B7701D" w14:paraId="2DF7E8A8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3CD55634" w14:textId="77777777" w:rsidR="00B7701D" w:rsidRPr="00B7701D" w:rsidRDefault="00B7701D" w:rsidP="004859D6">
            <w:r w:rsidRPr="00B7701D">
              <w:rPr>
                <w:lang w:val="en-US"/>
              </w:rPr>
              <w:t>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5F58CCA0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6CAEF7C1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F639AF5" w14:textId="77777777" w:rsidR="00B7701D" w:rsidRPr="00B7701D" w:rsidRDefault="00B7701D" w:rsidP="004859D6"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B3C5595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4AC3841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DF6EAA8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4950F17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570BA19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0A03BA1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E1C7490" w14:textId="77777777" w:rsidR="00B7701D" w:rsidRPr="00B7701D" w:rsidRDefault="00B7701D" w:rsidP="004859D6">
            <w:r w:rsidRPr="00B7701D">
              <w:rPr>
                <w:lang w:val="en-US"/>
              </w:rPr>
              <w:t>2.01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4B0B9CA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2AD44F6E" w14:textId="77777777" w:rsidR="00B7701D" w:rsidRPr="00B7701D" w:rsidRDefault="00B7701D" w:rsidP="004859D6">
            <w:r w:rsidRPr="00B7701D">
              <w:rPr>
                <w:lang w:val="en-US"/>
              </w:rPr>
              <w:t>32.884</w:t>
            </w:r>
          </w:p>
        </w:tc>
      </w:tr>
      <w:tr w:rsidR="00B7701D" w:rsidRPr="00B7701D" w14:paraId="3F3CE0E6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1AA549A1" w14:textId="77777777" w:rsidR="00B7701D" w:rsidRPr="00B7701D" w:rsidRDefault="00B7701D" w:rsidP="004859D6">
            <w:r w:rsidRPr="00B7701D">
              <w:rPr>
                <w:lang w:val="en-US"/>
              </w:rPr>
              <w:t>35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52065BBC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58FA289E" w14:textId="77777777" w:rsidR="00B7701D" w:rsidRPr="00B7701D" w:rsidRDefault="00B7701D" w:rsidP="004859D6">
            <w:r w:rsidRPr="00B7701D">
              <w:rPr>
                <w:lang w:val="en-US"/>
              </w:rPr>
              <w:t>1.87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FF50FC4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76A87ED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CED7200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C3B6137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D0D2E15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DADB0D2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B655649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9ABFADF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5C41A60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1F3494CB" w14:textId="77777777" w:rsidR="00B7701D" w:rsidRPr="00B7701D" w:rsidRDefault="00B7701D" w:rsidP="004859D6">
            <w:r w:rsidRPr="00B7701D">
              <w:rPr>
                <w:lang w:val="en-US"/>
              </w:rPr>
              <w:t>34.022</w:t>
            </w:r>
          </w:p>
        </w:tc>
      </w:tr>
      <w:tr w:rsidR="00B7701D" w:rsidRPr="00B7701D" w14:paraId="663DC793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1D8CB764" w14:textId="77777777" w:rsidR="00B7701D" w:rsidRPr="00B7701D" w:rsidRDefault="00B7701D" w:rsidP="004859D6">
            <w:r w:rsidRPr="00B7701D">
              <w:rPr>
                <w:lang w:val="en-US"/>
              </w:rPr>
              <w:t>36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3A643705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319F7D6E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E9BAACB" w14:textId="77777777" w:rsidR="00B7701D" w:rsidRPr="00B7701D" w:rsidRDefault="00B7701D" w:rsidP="004859D6"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4F412AD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27D4406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AA77776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59EEF8B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D585CC5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1EBD107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EBEBCC1" w14:textId="77777777" w:rsidR="00B7701D" w:rsidRPr="00B7701D" w:rsidRDefault="00B7701D" w:rsidP="004859D6">
            <w:r w:rsidRPr="00B7701D">
              <w:rPr>
                <w:lang w:val="en-US"/>
              </w:rPr>
              <w:t>2.01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65C0F56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14C50AD8" w14:textId="77777777" w:rsidR="00B7701D" w:rsidRPr="00B7701D" w:rsidRDefault="00B7701D" w:rsidP="004859D6">
            <w:r w:rsidRPr="00B7701D">
              <w:rPr>
                <w:lang w:val="en-US"/>
              </w:rPr>
              <w:t>32.884</w:t>
            </w:r>
          </w:p>
        </w:tc>
      </w:tr>
      <w:tr w:rsidR="00B7701D" w:rsidRPr="00B7701D" w14:paraId="0D4633FD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6B1E3AB3" w14:textId="77777777" w:rsidR="00B7701D" w:rsidRPr="00B7701D" w:rsidRDefault="00B7701D" w:rsidP="004859D6">
            <w:r w:rsidRPr="00B7701D">
              <w:rPr>
                <w:lang w:val="en-US"/>
              </w:rPr>
              <w:t>37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01BEDF3D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1286E488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BF9DFD1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C0C3E6D" w14:textId="77777777" w:rsidR="00B7701D" w:rsidRPr="00B7701D" w:rsidRDefault="00B7701D" w:rsidP="004859D6"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CC3ABD9" w14:textId="77777777" w:rsidR="00B7701D" w:rsidRPr="00B7701D" w:rsidRDefault="00B7701D" w:rsidP="004859D6">
            <w:r w:rsidRPr="00B7701D">
              <w:rPr>
                <w:lang w:val="en-US"/>
              </w:rPr>
              <w:t>1.8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9A46BEA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3CCBFCE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0E72CD5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FAFCFE7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6C7B9BE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72D8C5B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296E7333" w14:textId="77777777" w:rsidR="00B7701D" w:rsidRPr="00B7701D" w:rsidRDefault="00B7701D" w:rsidP="004859D6">
            <w:r w:rsidRPr="00B7701D">
              <w:rPr>
                <w:lang w:val="en-US"/>
              </w:rPr>
              <w:t>28.333</w:t>
            </w:r>
          </w:p>
        </w:tc>
      </w:tr>
      <w:tr w:rsidR="00B7701D" w:rsidRPr="00B7701D" w14:paraId="1AD8B423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594516D3" w14:textId="77777777" w:rsidR="00B7701D" w:rsidRPr="00B7701D" w:rsidRDefault="00B7701D" w:rsidP="004859D6">
            <w:r w:rsidRPr="00B7701D">
              <w:rPr>
                <w:lang w:val="en-US"/>
              </w:rPr>
              <w:t>38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4A89730B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160F5766" w14:textId="77777777" w:rsidR="00B7701D" w:rsidRPr="00B7701D" w:rsidRDefault="00B7701D" w:rsidP="004859D6">
            <w:r w:rsidRPr="00B7701D">
              <w:rPr>
                <w:lang w:val="en-US"/>
              </w:rPr>
              <w:t>1.87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59894D5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99292BC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7140A97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6E729F5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D417371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2F6B547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D954F1D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4090212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8A15404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5020F15F" w14:textId="77777777" w:rsidR="00B7701D" w:rsidRPr="00B7701D" w:rsidRDefault="00B7701D" w:rsidP="004859D6">
            <w:r w:rsidRPr="00B7701D">
              <w:rPr>
                <w:lang w:val="en-US"/>
              </w:rPr>
              <w:t>34.022</w:t>
            </w:r>
          </w:p>
        </w:tc>
      </w:tr>
      <w:tr w:rsidR="00B7701D" w:rsidRPr="00B7701D" w14:paraId="7BEF5C00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06836867" w14:textId="77777777" w:rsidR="00B7701D" w:rsidRPr="00B7701D" w:rsidRDefault="00B7701D" w:rsidP="004859D6">
            <w:r w:rsidRPr="00B7701D">
              <w:rPr>
                <w:lang w:val="en-US"/>
              </w:rPr>
              <w:t>39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7A48E80B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59FAE9C7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9E753D5" w14:textId="77777777" w:rsidR="00B7701D" w:rsidRPr="00B7701D" w:rsidRDefault="00B7701D" w:rsidP="004859D6"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A87D25F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79E3EA3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CD5A891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BB082BE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D94721D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2EA9A21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D27A46E" w14:textId="77777777" w:rsidR="00B7701D" w:rsidRPr="00B7701D" w:rsidRDefault="00B7701D" w:rsidP="004859D6">
            <w:r w:rsidRPr="00B7701D">
              <w:rPr>
                <w:lang w:val="en-US"/>
              </w:rPr>
              <w:t>2.01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4DBCB88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4F1BE364" w14:textId="77777777" w:rsidR="00B7701D" w:rsidRPr="00B7701D" w:rsidRDefault="00B7701D" w:rsidP="004859D6">
            <w:r w:rsidRPr="00B7701D">
              <w:rPr>
                <w:lang w:val="en-US"/>
              </w:rPr>
              <w:t>32.884</w:t>
            </w:r>
          </w:p>
        </w:tc>
      </w:tr>
      <w:tr w:rsidR="00B7701D" w:rsidRPr="00B7701D" w14:paraId="45FB5D23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28A962B0" w14:textId="77777777" w:rsidR="00B7701D" w:rsidRPr="00B7701D" w:rsidRDefault="00B7701D" w:rsidP="004859D6">
            <w:r w:rsidRPr="00B7701D">
              <w:rPr>
                <w:lang w:val="en-US"/>
              </w:rPr>
              <w:t>40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053BC8FE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619A5D96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A052EDC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3E3B94A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2482007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40185B5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9735070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7E1B0CE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84899B1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43CE062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E78FB93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4258066D" w14:textId="77777777" w:rsidR="00B7701D" w:rsidRPr="00B7701D" w:rsidRDefault="00B7701D" w:rsidP="004859D6">
            <w:r w:rsidRPr="00B7701D">
              <w:rPr>
                <w:lang w:val="en-US"/>
              </w:rPr>
              <w:t>27.296</w:t>
            </w:r>
          </w:p>
        </w:tc>
      </w:tr>
      <w:tr w:rsidR="00B7701D" w:rsidRPr="00B7701D" w14:paraId="7FA4EC26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5730E3E0" w14:textId="77777777" w:rsidR="00B7701D" w:rsidRPr="00B7701D" w:rsidRDefault="00B7701D" w:rsidP="004859D6">
            <w:r w:rsidRPr="00B7701D">
              <w:rPr>
                <w:lang w:val="en-US"/>
              </w:rPr>
              <w:t>41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09A2F241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4B344DFA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0A049A9" w14:textId="77777777" w:rsidR="00B7701D" w:rsidRPr="00B7701D" w:rsidRDefault="00B7701D" w:rsidP="004859D6"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036AA12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C272791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525B3E7" w14:textId="77777777" w:rsidR="00B7701D" w:rsidRPr="00B7701D" w:rsidRDefault="00B7701D" w:rsidP="004859D6">
            <w:r w:rsidRPr="00B7701D">
              <w:rPr>
                <w:lang w:val="en-US"/>
              </w:rPr>
              <w:t>1.77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27370AC" w14:textId="77777777" w:rsidR="00B7701D" w:rsidRPr="00B7701D" w:rsidRDefault="00B7701D" w:rsidP="004859D6"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1B64277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82089C1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3515F45" w14:textId="77777777" w:rsidR="00B7701D" w:rsidRPr="00B7701D" w:rsidRDefault="00B7701D" w:rsidP="004859D6">
            <w:r w:rsidRPr="00B7701D">
              <w:rPr>
                <w:lang w:val="en-US"/>
              </w:rPr>
              <w:t>1.67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3C0AFB5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2221A433" w14:textId="77777777" w:rsidR="00B7701D" w:rsidRPr="00B7701D" w:rsidRDefault="00B7701D" w:rsidP="004859D6">
            <w:r w:rsidRPr="00B7701D">
              <w:rPr>
                <w:lang w:val="en-US"/>
              </w:rPr>
              <w:t>18.978</w:t>
            </w:r>
          </w:p>
        </w:tc>
      </w:tr>
      <w:tr w:rsidR="00B7701D" w:rsidRPr="00B7701D" w14:paraId="244DC7C9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750473C6" w14:textId="77777777" w:rsidR="00B7701D" w:rsidRPr="00B7701D" w:rsidRDefault="00B7701D" w:rsidP="004859D6">
            <w:r w:rsidRPr="00B7701D">
              <w:rPr>
                <w:lang w:val="en-US"/>
              </w:rPr>
              <w:t>42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46DA6A71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4432401A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6D1F11F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F1C1DA2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4A9B4DC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D8C09B3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05D178F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E5D826C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46128ED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E6BDD14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B0D112B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1F5894B6" w14:textId="77777777" w:rsidR="00B7701D" w:rsidRPr="00B7701D" w:rsidRDefault="00B7701D" w:rsidP="004859D6">
            <w:r w:rsidRPr="00B7701D">
              <w:rPr>
                <w:lang w:val="en-US"/>
              </w:rPr>
              <w:t>27.296</w:t>
            </w:r>
          </w:p>
        </w:tc>
      </w:tr>
      <w:tr w:rsidR="00B7701D" w:rsidRPr="00B7701D" w14:paraId="28C6973C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56F6304D" w14:textId="77777777" w:rsidR="00B7701D" w:rsidRPr="00B7701D" w:rsidRDefault="00B7701D" w:rsidP="004859D6">
            <w:r w:rsidRPr="00B7701D">
              <w:rPr>
                <w:lang w:val="en-US"/>
              </w:rPr>
              <w:t>43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3DA7E259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6CA34B25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F86A9F9" w14:textId="77777777" w:rsidR="00B7701D" w:rsidRPr="00B7701D" w:rsidRDefault="00B7701D" w:rsidP="004859D6">
            <w:r w:rsidRPr="00B7701D">
              <w:rPr>
                <w:lang w:val="en-US"/>
              </w:rPr>
              <w:t>2.13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C33A612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47700F7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46CEA75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16B6578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02073B4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8038253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9ABA45C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8CD4113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75466611" w14:textId="77777777" w:rsidR="00B7701D" w:rsidRPr="00B7701D" w:rsidRDefault="00B7701D" w:rsidP="004859D6">
            <w:r w:rsidRPr="00B7701D">
              <w:rPr>
                <w:lang w:val="en-US"/>
              </w:rPr>
              <w:t>16.741</w:t>
            </w:r>
          </w:p>
        </w:tc>
      </w:tr>
      <w:tr w:rsidR="00B7701D" w:rsidRPr="00B7701D" w14:paraId="2663A928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65A4926A" w14:textId="77777777" w:rsidR="00B7701D" w:rsidRPr="00B7701D" w:rsidRDefault="00B7701D" w:rsidP="004859D6">
            <w:r w:rsidRPr="00B7701D">
              <w:rPr>
                <w:lang w:val="en-US"/>
              </w:rPr>
              <w:t>4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7591E07E" w14:textId="77777777" w:rsidR="00B7701D" w:rsidRPr="00B7701D" w:rsidRDefault="00B7701D" w:rsidP="004859D6">
            <w:r w:rsidRPr="00B7701D">
              <w:rPr>
                <w:lang w:val="en-US"/>
              </w:rPr>
              <w:t>2.088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785E48DE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41E59AB" w14:textId="77777777" w:rsidR="00B7701D" w:rsidRPr="00B7701D" w:rsidRDefault="00B7701D" w:rsidP="004859D6"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B62DA0D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A53F1E7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173E1D7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5ABD46A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C00C226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424E4E7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66E3520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CF90A35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69095736" w14:textId="77777777" w:rsidR="00B7701D" w:rsidRPr="00B7701D" w:rsidRDefault="00B7701D" w:rsidP="004859D6">
            <w:r w:rsidRPr="00B7701D">
              <w:rPr>
                <w:lang w:val="en-US"/>
              </w:rPr>
              <w:t>32.809</w:t>
            </w:r>
          </w:p>
        </w:tc>
      </w:tr>
      <w:tr w:rsidR="00B7701D" w:rsidRPr="00B7701D" w14:paraId="0D73B2F7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585D24A5" w14:textId="77777777" w:rsidR="00B7701D" w:rsidRPr="00B7701D" w:rsidRDefault="00B7701D" w:rsidP="004859D6">
            <w:r w:rsidRPr="00B7701D">
              <w:rPr>
                <w:lang w:val="en-US"/>
              </w:rPr>
              <w:t>45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0853A1DD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0B755F8C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0DF438B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02F027E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67F4AD5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C66838D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3D1ACF7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DE53335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CEA49EC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322E27D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C57A3B6" w14:textId="77777777" w:rsidR="00B7701D" w:rsidRPr="00B7701D" w:rsidRDefault="00B7701D" w:rsidP="004859D6"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39304FD7" w14:textId="77777777" w:rsidR="00B7701D" w:rsidRPr="00B7701D" w:rsidRDefault="00B7701D" w:rsidP="004859D6">
            <w:r w:rsidRPr="00B7701D">
              <w:rPr>
                <w:lang w:val="en-US"/>
              </w:rPr>
              <w:t>33.641</w:t>
            </w:r>
          </w:p>
        </w:tc>
      </w:tr>
      <w:tr w:rsidR="00B7701D" w:rsidRPr="00B7701D" w14:paraId="1A781ADB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2AA568A0" w14:textId="77777777" w:rsidR="00B7701D" w:rsidRPr="00B7701D" w:rsidRDefault="00B7701D" w:rsidP="004859D6">
            <w:r w:rsidRPr="00B7701D">
              <w:rPr>
                <w:lang w:val="en-US"/>
              </w:rPr>
              <w:t>46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26AB9320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1F37F3AA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08B8DB6" w14:textId="77777777" w:rsidR="00B7701D" w:rsidRPr="00B7701D" w:rsidRDefault="00B7701D" w:rsidP="004859D6"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4C8477F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26BBECF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A83E5B7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1106125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C6B7CBD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729D569E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910EFCD" w14:textId="77777777" w:rsidR="00B7701D" w:rsidRPr="00B7701D" w:rsidRDefault="00B7701D" w:rsidP="004859D6">
            <w:r w:rsidRPr="00B7701D">
              <w:rPr>
                <w:lang w:val="en-US"/>
              </w:rPr>
              <w:t>2.01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9CC3D73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6B5E4489" w14:textId="77777777" w:rsidR="00B7701D" w:rsidRPr="00B7701D" w:rsidRDefault="00B7701D" w:rsidP="004859D6">
            <w:r w:rsidRPr="00B7701D">
              <w:rPr>
                <w:lang w:val="en-US"/>
              </w:rPr>
              <w:t>32.884</w:t>
            </w:r>
          </w:p>
        </w:tc>
      </w:tr>
      <w:tr w:rsidR="00B7701D" w:rsidRPr="00B7701D" w14:paraId="4CF48753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0CAB0A5F" w14:textId="77777777" w:rsidR="00B7701D" w:rsidRPr="00B7701D" w:rsidRDefault="00B7701D" w:rsidP="004859D6">
            <w:r w:rsidRPr="00B7701D">
              <w:rPr>
                <w:lang w:val="en-US"/>
              </w:rPr>
              <w:t>47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18B98494" w14:textId="77777777" w:rsidR="00B7701D" w:rsidRPr="00B7701D" w:rsidRDefault="00B7701D" w:rsidP="004859D6">
            <w:r w:rsidRPr="00B7701D">
              <w:rPr>
                <w:lang w:val="en-US"/>
              </w:rPr>
              <w:t>2.088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201FDFBC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1D6EB18" w14:textId="77777777" w:rsidR="00B7701D" w:rsidRPr="00B7701D" w:rsidRDefault="00B7701D" w:rsidP="004859D6"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D05A93F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D3AB233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FD336FA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4F0F69A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B314D5B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D718CF9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83A2278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94932A8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28292170" w14:textId="77777777" w:rsidR="00B7701D" w:rsidRPr="00B7701D" w:rsidRDefault="00B7701D" w:rsidP="004859D6">
            <w:r w:rsidRPr="00B7701D">
              <w:rPr>
                <w:lang w:val="en-US"/>
              </w:rPr>
              <w:t>23.088</w:t>
            </w:r>
          </w:p>
        </w:tc>
      </w:tr>
      <w:tr w:rsidR="00B7701D" w:rsidRPr="00B7701D" w14:paraId="3674735F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5BF8597C" w14:textId="77777777" w:rsidR="00B7701D" w:rsidRPr="00B7701D" w:rsidRDefault="00B7701D" w:rsidP="004859D6">
            <w:r w:rsidRPr="00B7701D">
              <w:rPr>
                <w:lang w:val="en-US"/>
              </w:rPr>
              <w:t>48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618DDE2F" w14:textId="77777777" w:rsidR="00B7701D" w:rsidRPr="00B7701D" w:rsidRDefault="00B7701D" w:rsidP="004859D6">
            <w:r w:rsidRPr="00B7701D">
              <w:rPr>
                <w:lang w:val="en-US"/>
              </w:rPr>
              <w:t>3.234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1A919FBF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FAA20BA" w14:textId="77777777" w:rsidR="00B7701D" w:rsidRPr="00B7701D" w:rsidRDefault="00B7701D" w:rsidP="004859D6">
            <w:r w:rsidRPr="00B7701D">
              <w:rPr>
                <w:lang w:val="en-US"/>
              </w:rPr>
              <w:t>2.99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CB65E35" w14:textId="77777777" w:rsidR="00B7701D" w:rsidRPr="00B7701D" w:rsidRDefault="00B7701D" w:rsidP="004859D6">
            <w:r w:rsidRPr="00B7701D">
              <w:rPr>
                <w:lang w:val="en-US"/>
              </w:rPr>
              <w:t>1.788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1B48DA8B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4F4BE51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C360FA1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1026409" w14:textId="77777777" w:rsidR="00B7701D" w:rsidRPr="00B7701D" w:rsidRDefault="00B7701D" w:rsidP="004859D6">
            <w:r w:rsidRPr="00B7701D">
              <w:rPr>
                <w:lang w:val="en-US"/>
              </w:rPr>
              <w:t>2.95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3C49139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7041D63" w14:textId="77777777" w:rsidR="00B7701D" w:rsidRPr="00B7701D" w:rsidRDefault="00B7701D" w:rsidP="004859D6">
            <w:r w:rsidRPr="00B7701D">
              <w:rPr>
                <w:lang w:val="en-US"/>
              </w:rPr>
              <w:t>2.01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3E82519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3BE40A85" w14:textId="77777777" w:rsidR="00B7701D" w:rsidRPr="00B7701D" w:rsidRDefault="00B7701D" w:rsidP="004859D6">
            <w:r w:rsidRPr="00B7701D">
              <w:rPr>
                <w:lang w:val="en-US"/>
              </w:rPr>
              <w:t>31.796</w:t>
            </w:r>
          </w:p>
        </w:tc>
      </w:tr>
      <w:tr w:rsidR="00B7701D" w:rsidRPr="00B7701D" w14:paraId="23D51AD6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2C7AE24C" w14:textId="77777777" w:rsidR="00B7701D" w:rsidRPr="00B7701D" w:rsidRDefault="00B7701D" w:rsidP="004859D6">
            <w:r w:rsidRPr="00B7701D">
              <w:rPr>
                <w:lang w:val="en-US"/>
              </w:rPr>
              <w:t>49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01484ED6" w14:textId="77777777" w:rsidR="00B7701D" w:rsidRPr="00B7701D" w:rsidRDefault="00B7701D" w:rsidP="004859D6">
            <w:r w:rsidRPr="00B7701D">
              <w:rPr>
                <w:lang w:val="en-US"/>
              </w:rPr>
              <w:t>1.671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4E051752" w14:textId="77777777" w:rsidR="00B7701D" w:rsidRPr="00B7701D" w:rsidRDefault="00B7701D" w:rsidP="004859D6">
            <w:r w:rsidRPr="00B7701D">
              <w:rPr>
                <w:lang w:val="en-US"/>
              </w:rPr>
              <w:t>3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45C8BBE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D69CCFE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EEA055D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2DC9980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3F99FBC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A71E024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DB08DAE" w14:textId="77777777" w:rsidR="00B7701D" w:rsidRPr="00B7701D" w:rsidRDefault="00B7701D" w:rsidP="004859D6">
            <w:r w:rsidRPr="00B7701D">
              <w:rPr>
                <w:lang w:val="en-US"/>
              </w:rPr>
              <w:t>2.969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9384CCA" w14:textId="77777777" w:rsidR="00B7701D" w:rsidRPr="00B7701D" w:rsidRDefault="00B7701D" w:rsidP="004859D6">
            <w:r w:rsidRPr="00B7701D">
              <w:rPr>
                <w:lang w:val="en-US"/>
              </w:rPr>
              <w:t>3.081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FE6AF88" w14:textId="77777777" w:rsidR="00B7701D" w:rsidRPr="00B7701D" w:rsidRDefault="00B7701D" w:rsidP="004859D6">
            <w:r w:rsidRPr="00B7701D">
              <w:rPr>
                <w:lang w:val="en-US"/>
              </w:rPr>
              <w:t>3.65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7FE8DF8D" w14:textId="77777777" w:rsidR="00B7701D" w:rsidRPr="00B7701D" w:rsidRDefault="00B7701D" w:rsidP="004859D6">
            <w:r w:rsidRPr="00B7701D">
              <w:rPr>
                <w:lang w:val="en-US"/>
              </w:rPr>
              <w:t>31.626</w:t>
            </w:r>
          </w:p>
        </w:tc>
      </w:tr>
      <w:tr w:rsidR="00B7701D" w:rsidRPr="00B7701D" w14:paraId="0A22C40D" w14:textId="77777777" w:rsidTr="004859D6">
        <w:trPr>
          <w:trHeight w:val="330"/>
          <w:jc w:val="center"/>
        </w:trPr>
        <w:tc>
          <w:tcPr>
            <w:tcW w:w="604" w:type="dxa"/>
            <w:shd w:val="clear" w:color="auto" w:fill="auto"/>
            <w:noWrap/>
            <w:vAlign w:val="center"/>
            <w:hideMark/>
          </w:tcPr>
          <w:p w14:paraId="41734BE6" w14:textId="77777777" w:rsidR="00B7701D" w:rsidRPr="00B7701D" w:rsidRDefault="00B7701D" w:rsidP="004859D6">
            <w:r w:rsidRPr="00B7701D">
              <w:rPr>
                <w:lang w:val="en-US"/>
              </w:rPr>
              <w:t>50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7F338D51" w14:textId="77777777" w:rsidR="00B7701D" w:rsidRPr="00B7701D" w:rsidRDefault="00B7701D" w:rsidP="004859D6">
            <w:r w:rsidRPr="00B7701D">
              <w:rPr>
                <w:lang w:val="en-US"/>
              </w:rPr>
              <w:t>2.088</w:t>
            </w:r>
          </w:p>
        </w:tc>
        <w:tc>
          <w:tcPr>
            <w:tcW w:w="817" w:type="dxa"/>
            <w:shd w:val="clear" w:color="auto" w:fill="auto"/>
            <w:noWrap/>
            <w:vAlign w:val="center"/>
            <w:hideMark/>
          </w:tcPr>
          <w:p w14:paraId="77C169AA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1FF87BB" w14:textId="77777777" w:rsidR="00B7701D" w:rsidRPr="00B7701D" w:rsidRDefault="00B7701D" w:rsidP="004859D6">
            <w:r w:rsidRPr="00B7701D">
              <w:rPr>
                <w:lang w:val="en-US"/>
              </w:rPr>
              <w:t>4.187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306FD34" w14:textId="77777777" w:rsidR="00B7701D" w:rsidRPr="00B7701D" w:rsidRDefault="00B7701D" w:rsidP="004859D6">
            <w:r w:rsidRPr="00B7701D">
              <w:rPr>
                <w:lang w:val="en-US"/>
              </w:rPr>
              <w:t>2.876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4E2C9FC9" w14:textId="77777777" w:rsidR="00B7701D" w:rsidRPr="00B7701D" w:rsidRDefault="00B7701D" w:rsidP="004859D6">
            <w:r w:rsidRPr="00B7701D">
              <w:rPr>
                <w:lang w:val="en-US"/>
              </w:rPr>
              <w:t>2.92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20FAD171" w14:textId="77777777" w:rsidR="00B7701D" w:rsidRPr="00B7701D" w:rsidRDefault="00B7701D" w:rsidP="004859D6">
            <w:r w:rsidRPr="00B7701D">
              <w:rPr>
                <w:lang w:val="en-US"/>
              </w:rPr>
              <w:t>3.10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1419359" w14:textId="77777777" w:rsidR="00B7701D" w:rsidRPr="00B7701D" w:rsidRDefault="00B7701D" w:rsidP="004859D6">
            <w:r w:rsidRPr="00B7701D">
              <w:rPr>
                <w:lang w:val="en-US"/>
              </w:rPr>
              <w:t>3.164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5BBE991E" w14:textId="77777777" w:rsidR="00B7701D" w:rsidRPr="00B7701D" w:rsidRDefault="00B7701D" w:rsidP="004859D6">
            <w:r w:rsidRPr="00B7701D">
              <w:rPr>
                <w:lang w:val="en-US"/>
              </w:rPr>
              <w:t>1.782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3A05014B" w14:textId="77777777" w:rsidR="00B7701D" w:rsidRPr="00B7701D" w:rsidRDefault="00B7701D" w:rsidP="004859D6">
            <w:r w:rsidRPr="00B7701D">
              <w:rPr>
                <w:lang w:val="en-US"/>
              </w:rPr>
              <w:t>1.935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6D0F7B93" w14:textId="77777777" w:rsidR="00B7701D" w:rsidRPr="00B7701D" w:rsidRDefault="00B7701D" w:rsidP="004859D6">
            <w:r w:rsidRPr="00B7701D">
              <w:rPr>
                <w:lang w:val="en-US"/>
              </w:rPr>
              <w:t>1.000</w:t>
            </w:r>
          </w:p>
        </w:tc>
        <w:tc>
          <w:tcPr>
            <w:tcW w:w="816" w:type="dxa"/>
            <w:shd w:val="clear" w:color="auto" w:fill="auto"/>
            <w:noWrap/>
            <w:vAlign w:val="center"/>
            <w:hideMark/>
          </w:tcPr>
          <w:p w14:paraId="0604B4BC" w14:textId="77777777" w:rsidR="00B7701D" w:rsidRPr="00B7701D" w:rsidRDefault="00B7701D" w:rsidP="004859D6">
            <w:r w:rsidRPr="00B7701D">
              <w:rPr>
                <w:lang w:val="en-US"/>
              </w:rPr>
              <w:t>2.149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7D964D5C" w14:textId="77777777" w:rsidR="00B7701D" w:rsidRPr="00B7701D" w:rsidRDefault="00B7701D" w:rsidP="004859D6">
            <w:r w:rsidRPr="00B7701D">
              <w:rPr>
                <w:lang w:val="en-US"/>
              </w:rPr>
              <w:t>26.209</w:t>
            </w:r>
          </w:p>
        </w:tc>
      </w:tr>
    </w:tbl>
    <w:p w14:paraId="72C7E37D" w14:textId="77777777" w:rsidR="00B7701D" w:rsidRPr="00B7701D" w:rsidRDefault="00B7701D" w:rsidP="00B7701D">
      <w:pPr>
        <w:rPr>
          <w:b/>
          <w:bCs/>
        </w:rPr>
      </w:pPr>
    </w:p>
    <w:p w14:paraId="796F1829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24" w:name="_Toc142248618"/>
    </w:p>
    <w:p w14:paraId="35FED083" w14:textId="77777777" w:rsidR="00B7701D" w:rsidRPr="00B7701D" w:rsidRDefault="00B7701D" w:rsidP="00B7701D">
      <w:pPr>
        <w:spacing w:after="160" w:line="259" w:lineRule="auto"/>
        <w:rPr>
          <w:rFonts w:eastAsiaTheme="minorHAnsi"/>
          <w:b/>
          <w:bCs/>
          <w:lang w:eastAsia="en-US"/>
        </w:rPr>
      </w:pPr>
      <w:bookmarkStart w:id="25" w:name="_Toc142376668"/>
      <w:r w:rsidRPr="00B7701D">
        <w:rPr>
          <w:b/>
          <w:bCs/>
          <w:i/>
          <w:iCs/>
        </w:rPr>
        <w:br w:type="page"/>
      </w:r>
    </w:p>
    <w:p w14:paraId="0B91EF8F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1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</w:p>
    <w:p w14:paraId="789FFCBD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Hasil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ngujian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Validitas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r w:rsidRPr="00B7701D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Organizational citizenship </w:t>
      </w:r>
      <w:proofErr w:type="spellStart"/>
      <w:r w:rsidRPr="00B7701D">
        <w:rPr>
          <w:rFonts w:ascii="Times New Roman" w:hAnsi="Times New Roman" w:cs="Times New Roman"/>
          <w:b/>
          <w:bCs/>
          <w:color w:val="auto"/>
          <w:sz w:val="24"/>
          <w:szCs w:val="24"/>
        </w:rPr>
        <w:t>behavior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X</w:t>
      </w:r>
      <w:bookmarkEnd w:id="24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1</w:t>
      </w:r>
      <w:bookmarkEnd w:id="25"/>
    </w:p>
    <w:tbl>
      <w:tblPr>
        <w:tblW w:w="8364" w:type="dxa"/>
        <w:tblLayout w:type="fixed"/>
        <w:tblLook w:val="04A0" w:firstRow="1" w:lastRow="0" w:firstColumn="1" w:lastColumn="0" w:noHBand="0" w:noVBand="1"/>
      </w:tblPr>
      <w:tblGrid>
        <w:gridCol w:w="541"/>
        <w:gridCol w:w="918"/>
        <w:gridCol w:w="668"/>
        <w:gridCol w:w="567"/>
        <w:gridCol w:w="531"/>
        <w:gridCol w:w="589"/>
        <w:gridCol w:w="589"/>
        <w:gridCol w:w="589"/>
        <w:gridCol w:w="589"/>
        <w:gridCol w:w="589"/>
        <w:gridCol w:w="589"/>
        <w:gridCol w:w="754"/>
        <w:gridCol w:w="851"/>
      </w:tblGrid>
      <w:tr w:rsidR="00B7701D" w:rsidRPr="00B7701D" w14:paraId="71BAD964" w14:textId="77777777" w:rsidTr="004859D6">
        <w:trPr>
          <w:trHeight w:val="300"/>
        </w:trPr>
        <w:tc>
          <w:tcPr>
            <w:tcW w:w="8364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AFDCEA" w14:textId="77777777" w:rsidR="00B7701D" w:rsidRPr="00B7701D" w:rsidRDefault="00B7701D" w:rsidP="004859D6">
            <w:pPr>
              <w:jc w:val="center"/>
              <w:rPr>
                <w:b/>
                <w:bCs/>
              </w:rPr>
            </w:pPr>
            <w:r w:rsidRPr="00B7701D">
              <w:rPr>
                <w:b/>
                <w:bCs/>
              </w:rPr>
              <w:t>Correlations</w:t>
            </w:r>
          </w:p>
        </w:tc>
      </w:tr>
      <w:tr w:rsidR="00B7701D" w:rsidRPr="00B7701D" w14:paraId="14F96BF3" w14:textId="77777777" w:rsidTr="004859D6">
        <w:trPr>
          <w:trHeight w:val="300"/>
        </w:trPr>
        <w:tc>
          <w:tcPr>
            <w:tcW w:w="5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32D01C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0668289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6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AA9CBC" w14:textId="77777777" w:rsidR="00B7701D" w:rsidRPr="00B7701D" w:rsidRDefault="00B7701D" w:rsidP="004859D6">
            <w:pPr>
              <w:jc w:val="center"/>
            </w:pPr>
            <w:r w:rsidRPr="00B7701D">
              <w:t>X1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4B9F68" w14:textId="77777777" w:rsidR="00B7701D" w:rsidRPr="00B7701D" w:rsidRDefault="00B7701D" w:rsidP="004859D6">
            <w:pPr>
              <w:jc w:val="center"/>
            </w:pPr>
            <w:r w:rsidRPr="00B7701D">
              <w:t>X2</w:t>
            </w:r>
          </w:p>
        </w:tc>
        <w:tc>
          <w:tcPr>
            <w:tcW w:w="5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2F1AB9" w14:textId="77777777" w:rsidR="00B7701D" w:rsidRPr="00B7701D" w:rsidRDefault="00B7701D" w:rsidP="004859D6">
            <w:pPr>
              <w:jc w:val="center"/>
            </w:pPr>
            <w:r w:rsidRPr="00B7701D">
              <w:t>X3</w:t>
            </w:r>
          </w:p>
        </w:tc>
        <w:tc>
          <w:tcPr>
            <w:tcW w:w="5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920D8AF" w14:textId="77777777" w:rsidR="00B7701D" w:rsidRPr="00B7701D" w:rsidRDefault="00B7701D" w:rsidP="004859D6">
            <w:pPr>
              <w:jc w:val="center"/>
            </w:pPr>
            <w:r w:rsidRPr="00B7701D">
              <w:t>X4</w:t>
            </w:r>
          </w:p>
        </w:tc>
        <w:tc>
          <w:tcPr>
            <w:tcW w:w="5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C25BB97" w14:textId="77777777" w:rsidR="00B7701D" w:rsidRPr="00B7701D" w:rsidRDefault="00B7701D" w:rsidP="004859D6">
            <w:pPr>
              <w:jc w:val="center"/>
            </w:pPr>
            <w:r w:rsidRPr="00B7701D">
              <w:t>X5</w:t>
            </w:r>
          </w:p>
        </w:tc>
        <w:tc>
          <w:tcPr>
            <w:tcW w:w="5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9A802C" w14:textId="77777777" w:rsidR="00B7701D" w:rsidRPr="00B7701D" w:rsidRDefault="00B7701D" w:rsidP="004859D6">
            <w:pPr>
              <w:jc w:val="center"/>
            </w:pPr>
            <w:r w:rsidRPr="00B7701D">
              <w:t>X6</w:t>
            </w:r>
          </w:p>
        </w:tc>
        <w:tc>
          <w:tcPr>
            <w:tcW w:w="5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833FC9E" w14:textId="77777777" w:rsidR="00B7701D" w:rsidRPr="00B7701D" w:rsidRDefault="00B7701D" w:rsidP="004859D6">
            <w:pPr>
              <w:jc w:val="center"/>
            </w:pPr>
            <w:r w:rsidRPr="00B7701D">
              <w:t>X7</w:t>
            </w:r>
          </w:p>
        </w:tc>
        <w:tc>
          <w:tcPr>
            <w:tcW w:w="5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D6EEAB4" w14:textId="77777777" w:rsidR="00B7701D" w:rsidRPr="00B7701D" w:rsidRDefault="00B7701D" w:rsidP="004859D6">
            <w:pPr>
              <w:jc w:val="center"/>
            </w:pPr>
            <w:r w:rsidRPr="00B7701D">
              <w:t>X8</w:t>
            </w:r>
          </w:p>
        </w:tc>
        <w:tc>
          <w:tcPr>
            <w:tcW w:w="5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2EC2CC" w14:textId="77777777" w:rsidR="00B7701D" w:rsidRPr="00B7701D" w:rsidRDefault="00B7701D" w:rsidP="004859D6">
            <w:pPr>
              <w:jc w:val="center"/>
            </w:pPr>
            <w:r w:rsidRPr="00B7701D">
              <w:t>X9</w:t>
            </w:r>
          </w:p>
        </w:tc>
        <w:tc>
          <w:tcPr>
            <w:tcW w:w="7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3F3E9EB" w14:textId="77777777" w:rsidR="00B7701D" w:rsidRPr="00B7701D" w:rsidRDefault="00B7701D" w:rsidP="004859D6">
            <w:pPr>
              <w:jc w:val="center"/>
            </w:pPr>
            <w:r w:rsidRPr="00B7701D">
              <w:t>X10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61C618" w14:textId="77777777" w:rsidR="00B7701D" w:rsidRPr="00B7701D" w:rsidRDefault="00B7701D" w:rsidP="004859D6">
            <w:pPr>
              <w:jc w:val="center"/>
            </w:pPr>
            <w:r w:rsidRPr="00B7701D">
              <w:t>Total</w:t>
            </w:r>
          </w:p>
        </w:tc>
      </w:tr>
      <w:tr w:rsidR="00B7701D" w:rsidRPr="00B7701D" w14:paraId="445D00F2" w14:textId="77777777" w:rsidTr="004859D6">
        <w:trPr>
          <w:trHeight w:val="72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FAF0C0A" w14:textId="77777777" w:rsidR="00B7701D" w:rsidRPr="00B7701D" w:rsidRDefault="00B7701D" w:rsidP="004859D6">
            <w:r w:rsidRPr="00B7701D">
              <w:t>X1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96DAF67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EEDF1B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F1DCBC" w14:textId="77777777" w:rsidR="00B7701D" w:rsidRPr="00B7701D" w:rsidRDefault="00B7701D" w:rsidP="004859D6">
            <w:pPr>
              <w:jc w:val="right"/>
            </w:pPr>
            <w:r w:rsidRPr="00B7701D">
              <w:t>.549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ADEE8A" w14:textId="77777777" w:rsidR="00B7701D" w:rsidRPr="00B7701D" w:rsidRDefault="00B7701D" w:rsidP="004859D6">
            <w:pPr>
              <w:jc w:val="right"/>
            </w:pPr>
            <w:r w:rsidRPr="00B7701D">
              <w:t>.384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A50098" w14:textId="77777777" w:rsidR="00B7701D" w:rsidRPr="00B7701D" w:rsidRDefault="00B7701D" w:rsidP="004859D6">
            <w:pPr>
              <w:jc w:val="right"/>
            </w:pPr>
            <w:r w:rsidRPr="00B7701D">
              <w:t>0.203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14A69A" w14:textId="77777777" w:rsidR="00B7701D" w:rsidRPr="00B7701D" w:rsidRDefault="00B7701D" w:rsidP="004859D6">
            <w:pPr>
              <w:jc w:val="right"/>
            </w:pPr>
            <w:r w:rsidRPr="00B7701D">
              <w:t>0.113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48448D" w14:textId="77777777" w:rsidR="00B7701D" w:rsidRPr="00B7701D" w:rsidRDefault="00B7701D" w:rsidP="004859D6">
            <w:pPr>
              <w:jc w:val="right"/>
            </w:pPr>
            <w:r w:rsidRPr="00B7701D">
              <w:t>.398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7AB08F" w14:textId="77777777" w:rsidR="00B7701D" w:rsidRPr="00B7701D" w:rsidRDefault="00B7701D" w:rsidP="004859D6">
            <w:pPr>
              <w:jc w:val="right"/>
            </w:pPr>
            <w:r w:rsidRPr="00B7701D">
              <w:t>.383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D447E6" w14:textId="77777777" w:rsidR="00B7701D" w:rsidRPr="00B7701D" w:rsidRDefault="00B7701D" w:rsidP="004859D6">
            <w:pPr>
              <w:jc w:val="right"/>
            </w:pPr>
            <w:r w:rsidRPr="00B7701D">
              <w:t>0.217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D71640" w14:textId="77777777" w:rsidR="00B7701D" w:rsidRPr="00B7701D" w:rsidRDefault="00B7701D" w:rsidP="004859D6">
            <w:pPr>
              <w:jc w:val="right"/>
            </w:pPr>
            <w:r w:rsidRPr="00B7701D">
              <w:t>0.207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7D6AF7" w14:textId="77777777" w:rsidR="00B7701D" w:rsidRPr="00B7701D" w:rsidRDefault="00B7701D" w:rsidP="004859D6">
            <w:pPr>
              <w:jc w:val="right"/>
            </w:pPr>
            <w:r w:rsidRPr="00B7701D">
              <w:t>-0.04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7D7E25" w14:textId="77777777" w:rsidR="00B7701D" w:rsidRPr="00B7701D" w:rsidRDefault="00B7701D" w:rsidP="004859D6">
            <w:pPr>
              <w:jc w:val="right"/>
            </w:pPr>
            <w:r w:rsidRPr="00B7701D">
              <w:t>.532</w:t>
            </w:r>
            <w:r w:rsidRPr="00B7701D">
              <w:rPr>
                <w:vertAlign w:val="superscript"/>
              </w:rPr>
              <w:t>**</w:t>
            </w:r>
          </w:p>
        </w:tc>
      </w:tr>
      <w:tr w:rsidR="00B7701D" w:rsidRPr="00B7701D" w14:paraId="7D37E3CE" w14:textId="77777777" w:rsidTr="004859D6">
        <w:trPr>
          <w:trHeight w:val="48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FA23E6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D3FFC2F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ABA5172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D34900" w14:textId="77777777" w:rsidR="00B7701D" w:rsidRPr="00B7701D" w:rsidRDefault="00B7701D" w:rsidP="004859D6">
            <w:pPr>
              <w:jc w:val="right"/>
            </w:pPr>
            <w:r w:rsidRPr="00B7701D">
              <w:t>0.002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A43C85" w14:textId="77777777" w:rsidR="00B7701D" w:rsidRPr="00B7701D" w:rsidRDefault="00B7701D" w:rsidP="004859D6">
            <w:pPr>
              <w:jc w:val="right"/>
            </w:pPr>
            <w:r w:rsidRPr="00B7701D">
              <w:t>0.036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B2AB02" w14:textId="77777777" w:rsidR="00B7701D" w:rsidRPr="00B7701D" w:rsidRDefault="00B7701D" w:rsidP="004859D6">
            <w:pPr>
              <w:jc w:val="right"/>
            </w:pPr>
            <w:r w:rsidRPr="00B7701D">
              <w:t>0.283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574CC2" w14:textId="77777777" w:rsidR="00B7701D" w:rsidRPr="00B7701D" w:rsidRDefault="00B7701D" w:rsidP="004859D6">
            <w:pPr>
              <w:jc w:val="right"/>
            </w:pPr>
            <w:r w:rsidRPr="00B7701D">
              <w:t>0.551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2890F0" w14:textId="77777777" w:rsidR="00B7701D" w:rsidRPr="00B7701D" w:rsidRDefault="00B7701D" w:rsidP="004859D6">
            <w:pPr>
              <w:jc w:val="right"/>
            </w:pPr>
            <w:r w:rsidRPr="00B7701D">
              <w:t>0.029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4CEE3A" w14:textId="77777777" w:rsidR="00B7701D" w:rsidRPr="00B7701D" w:rsidRDefault="00B7701D" w:rsidP="004859D6">
            <w:pPr>
              <w:jc w:val="right"/>
            </w:pPr>
            <w:r w:rsidRPr="00B7701D">
              <w:t>0.037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5BF2E5" w14:textId="77777777" w:rsidR="00B7701D" w:rsidRPr="00B7701D" w:rsidRDefault="00B7701D" w:rsidP="004859D6">
            <w:pPr>
              <w:jc w:val="right"/>
            </w:pPr>
            <w:r w:rsidRPr="00B7701D">
              <w:t>0.249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823480" w14:textId="77777777" w:rsidR="00B7701D" w:rsidRPr="00B7701D" w:rsidRDefault="00B7701D" w:rsidP="004859D6">
            <w:pPr>
              <w:jc w:val="right"/>
            </w:pPr>
            <w:r w:rsidRPr="00B7701D">
              <w:t>0.273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24EF56" w14:textId="77777777" w:rsidR="00B7701D" w:rsidRPr="00B7701D" w:rsidRDefault="00B7701D" w:rsidP="004859D6">
            <w:pPr>
              <w:jc w:val="right"/>
            </w:pPr>
            <w:r w:rsidRPr="00B7701D">
              <w:t>0.80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FE921A" w14:textId="77777777" w:rsidR="00B7701D" w:rsidRPr="00B7701D" w:rsidRDefault="00B7701D" w:rsidP="004859D6">
            <w:pPr>
              <w:jc w:val="right"/>
            </w:pPr>
            <w:r w:rsidRPr="00B7701D">
              <w:t>0.002</w:t>
            </w:r>
          </w:p>
        </w:tc>
      </w:tr>
      <w:tr w:rsidR="00B7701D" w:rsidRPr="00B7701D" w14:paraId="7AE5D27C" w14:textId="77777777" w:rsidTr="004859D6">
        <w:trPr>
          <w:trHeight w:val="30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42B597C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E14C96E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806391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788D04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C6960A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76D15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49593C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F124D9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1F4856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26EB3A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1ADDB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B7D666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A8CDA4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  <w:tr w:rsidR="00B7701D" w:rsidRPr="00B7701D" w14:paraId="0BC613D4" w14:textId="77777777" w:rsidTr="004859D6">
        <w:trPr>
          <w:trHeight w:val="72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DC8CAF1" w14:textId="77777777" w:rsidR="00B7701D" w:rsidRPr="00B7701D" w:rsidRDefault="00B7701D" w:rsidP="004859D6">
            <w:r w:rsidRPr="00B7701D">
              <w:t>X2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B1E6EF7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93FDC1" w14:textId="77777777" w:rsidR="00B7701D" w:rsidRPr="00B7701D" w:rsidRDefault="00B7701D" w:rsidP="004859D6">
            <w:pPr>
              <w:jc w:val="right"/>
            </w:pPr>
            <w:r w:rsidRPr="00B7701D">
              <w:t>.549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7AB10D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E714B2" w14:textId="77777777" w:rsidR="00B7701D" w:rsidRPr="00B7701D" w:rsidRDefault="00B7701D" w:rsidP="004859D6">
            <w:pPr>
              <w:jc w:val="right"/>
            </w:pPr>
            <w:r w:rsidRPr="00B7701D">
              <w:t>.623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11A363" w14:textId="77777777" w:rsidR="00B7701D" w:rsidRPr="00B7701D" w:rsidRDefault="00B7701D" w:rsidP="004859D6">
            <w:pPr>
              <w:jc w:val="right"/>
            </w:pPr>
            <w:r w:rsidRPr="00B7701D">
              <w:t>0.123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B60C0B" w14:textId="77777777" w:rsidR="00B7701D" w:rsidRPr="00B7701D" w:rsidRDefault="00B7701D" w:rsidP="004859D6">
            <w:pPr>
              <w:jc w:val="right"/>
            </w:pPr>
            <w:r w:rsidRPr="00B7701D">
              <w:t>0.232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F8DE3B" w14:textId="77777777" w:rsidR="00B7701D" w:rsidRPr="00B7701D" w:rsidRDefault="00B7701D" w:rsidP="004859D6">
            <w:pPr>
              <w:jc w:val="right"/>
            </w:pPr>
            <w:r w:rsidRPr="00B7701D">
              <w:t>.740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726E47" w14:textId="77777777" w:rsidR="00B7701D" w:rsidRPr="00B7701D" w:rsidRDefault="00B7701D" w:rsidP="004859D6">
            <w:pPr>
              <w:jc w:val="right"/>
            </w:pPr>
            <w:r w:rsidRPr="00B7701D">
              <w:t>.668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FD628D" w14:textId="77777777" w:rsidR="00B7701D" w:rsidRPr="00B7701D" w:rsidRDefault="00B7701D" w:rsidP="004859D6">
            <w:pPr>
              <w:jc w:val="right"/>
            </w:pPr>
            <w:r w:rsidRPr="00B7701D">
              <w:t>.471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BA7D02" w14:textId="77777777" w:rsidR="00B7701D" w:rsidRPr="00B7701D" w:rsidRDefault="00B7701D" w:rsidP="004859D6">
            <w:pPr>
              <w:jc w:val="right"/>
            </w:pPr>
            <w:r w:rsidRPr="00B7701D">
              <w:t>.552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5AA1FF" w14:textId="77777777" w:rsidR="00B7701D" w:rsidRPr="00B7701D" w:rsidRDefault="00B7701D" w:rsidP="004859D6">
            <w:pPr>
              <w:jc w:val="right"/>
            </w:pPr>
            <w:r w:rsidRPr="00B7701D">
              <w:t>0.20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059F88" w14:textId="77777777" w:rsidR="00B7701D" w:rsidRPr="00B7701D" w:rsidRDefault="00B7701D" w:rsidP="004859D6">
            <w:pPr>
              <w:jc w:val="right"/>
            </w:pPr>
            <w:r w:rsidRPr="00B7701D">
              <w:t>.784</w:t>
            </w:r>
            <w:r w:rsidRPr="00B7701D">
              <w:rPr>
                <w:vertAlign w:val="superscript"/>
              </w:rPr>
              <w:t>**</w:t>
            </w:r>
          </w:p>
        </w:tc>
      </w:tr>
      <w:tr w:rsidR="00B7701D" w:rsidRPr="00B7701D" w14:paraId="33741DEC" w14:textId="77777777" w:rsidTr="004859D6">
        <w:trPr>
          <w:trHeight w:val="48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8F36363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C38AFB9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BA0F1E" w14:textId="77777777" w:rsidR="00B7701D" w:rsidRPr="00B7701D" w:rsidRDefault="00B7701D" w:rsidP="004859D6">
            <w:pPr>
              <w:jc w:val="right"/>
            </w:pPr>
            <w:r w:rsidRPr="00B7701D">
              <w:t>0.00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DE2D39B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DCB5C0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357BCA" w14:textId="77777777" w:rsidR="00B7701D" w:rsidRPr="00B7701D" w:rsidRDefault="00B7701D" w:rsidP="004859D6">
            <w:pPr>
              <w:jc w:val="right"/>
            </w:pPr>
            <w:r w:rsidRPr="00B7701D">
              <w:t>0.517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DAC3BC" w14:textId="77777777" w:rsidR="00B7701D" w:rsidRPr="00B7701D" w:rsidRDefault="00B7701D" w:rsidP="004859D6">
            <w:pPr>
              <w:jc w:val="right"/>
            </w:pPr>
            <w:r w:rsidRPr="00B7701D">
              <w:t>0.216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93C47D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E5A3EF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CEEE53" w14:textId="77777777" w:rsidR="00B7701D" w:rsidRPr="00B7701D" w:rsidRDefault="00B7701D" w:rsidP="004859D6">
            <w:pPr>
              <w:jc w:val="right"/>
            </w:pPr>
            <w:r w:rsidRPr="00B7701D">
              <w:t>0.009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99D294" w14:textId="77777777" w:rsidR="00B7701D" w:rsidRPr="00B7701D" w:rsidRDefault="00B7701D" w:rsidP="004859D6">
            <w:pPr>
              <w:jc w:val="right"/>
            </w:pPr>
            <w:r w:rsidRPr="00B7701D">
              <w:t>0.002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3024DF" w14:textId="77777777" w:rsidR="00B7701D" w:rsidRPr="00B7701D" w:rsidRDefault="00B7701D" w:rsidP="004859D6">
            <w:pPr>
              <w:jc w:val="right"/>
            </w:pPr>
            <w:r w:rsidRPr="00B7701D">
              <w:t>0.27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036631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</w:tr>
      <w:tr w:rsidR="00B7701D" w:rsidRPr="00B7701D" w14:paraId="7CA32CB4" w14:textId="77777777" w:rsidTr="004859D6">
        <w:trPr>
          <w:trHeight w:val="30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8ACC273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6AC75D7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319E90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9CAB8A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6DB3F1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9CC539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46D6AE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A68E50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AE84FE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30D221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F9E4E7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CF2C2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DD30B9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  <w:tr w:rsidR="00B7701D" w:rsidRPr="00B7701D" w14:paraId="0AD340A6" w14:textId="77777777" w:rsidTr="004859D6">
        <w:trPr>
          <w:trHeight w:val="72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AF6ED34" w14:textId="77777777" w:rsidR="00B7701D" w:rsidRPr="00B7701D" w:rsidRDefault="00B7701D" w:rsidP="004859D6">
            <w:r w:rsidRPr="00B7701D">
              <w:t>X3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DF6A874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A92555" w14:textId="77777777" w:rsidR="00B7701D" w:rsidRPr="00B7701D" w:rsidRDefault="00B7701D" w:rsidP="004859D6">
            <w:pPr>
              <w:jc w:val="right"/>
            </w:pPr>
            <w:r w:rsidRPr="00B7701D">
              <w:t>.384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0A1AC0" w14:textId="77777777" w:rsidR="00B7701D" w:rsidRPr="00B7701D" w:rsidRDefault="00B7701D" w:rsidP="004859D6">
            <w:pPr>
              <w:jc w:val="right"/>
            </w:pPr>
            <w:r w:rsidRPr="00B7701D">
              <w:t>.623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B10EAA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8C8493" w14:textId="77777777" w:rsidR="00B7701D" w:rsidRPr="00B7701D" w:rsidRDefault="00B7701D" w:rsidP="004859D6">
            <w:pPr>
              <w:jc w:val="right"/>
            </w:pPr>
            <w:r w:rsidRPr="00B7701D">
              <w:t>.536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C6B5B3" w14:textId="77777777" w:rsidR="00B7701D" w:rsidRPr="00B7701D" w:rsidRDefault="00B7701D" w:rsidP="004859D6">
            <w:pPr>
              <w:jc w:val="right"/>
            </w:pPr>
            <w:r w:rsidRPr="00B7701D">
              <w:t>.595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3553A5" w14:textId="77777777" w:rsidR="00B7701D" w:rsidRPr="00B7701D" w:rsidRDefault="00B7701D" w:rsidP="004859D6">
            <w:pPr>
              <w:jc w:val="right"/>
            </w:pPr>
            <w:r w:rsidRPr="00B7701D">
              <w:t>.386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D69C96" w14:textId="77777777" w:rsidR="00B7701D" w:rsidRPr="00B7701D" w:rsidRDefault="00B7701D" w:rsidP="004859D6">
            <w:pPr>
              <w:jc w:val="right"/>
            </w:pPr>
            <w:r w:rsidRPr="00B7701D">
              <w:t>.536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41F071" w14:textId="77777777" w:rsidR="00B7701D" w:rsidRPr="00B7701D" w:rsidRDefault="00B7701D" w:rsidP="004859D6">
            <w:pPr>
              <w:jc w:val="right"/>
            </w:pPr>
            <w:r w:rsidRPr="00B7701D">
              <w:t>.731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B229F8" w14:textId="77777777" w:rsidR="00B7701D" w:rsidRPr="00B7701D" w:rsidRDefault="00B7701D" w:rsidP="004859D6">
            <w:pPr>
              <w:jc w:val="right"/>
            </w:pPr>
            <w:r w:rsidRPr="00B7701D">
              <w:t>0.256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00DFF2" w14:textId="77777777" w:rsidR="00B7701D" w:rsidRPr="00B7701D" w:rsidRDefault="00B7701D" w:rsidP="004859D6">
            <w:pPr>
              <w:jc w:val="right"/>
            </w:pPr>
            <w:r w:rsidRPr="00B7701D">
              <w:t>-0.09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9BFA04" w14:textId="77777777" w:rsidR="00B7701D" w:rsidRPr="00B7701D" w:rsidRDefault="00B7701D" w:rsidP="004859D6">
            <w:pPr>
              <w:jc w:val="right"/>
            </w:pPr>
            <w:r w:rsidRPr="00B7701D">
              <w:t>.770</w:t>
            </w:r>
            <w:r w:rsidRPr="00B7701D">
              <w:rPr>
                <w:vertAlign w:val="superscript"/>
              </w:rPr>
              <w:t>**</w:t>
            </w:r>
          </w:p>
        </w:tc>
      </w:tr>
      <w:tr w:rsidR="00B7701D" w:rsidRPr="00B7701D" w14:paraId="50F4ADBA" w14:textId="77777777" w:rsidTr="004859D6">
        <w:trPr>
          <w:trHeight w:val="48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563E7EF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4C5AE8A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C5C17E" w14:textId="77777777" w:rsidR="00B7701D" w:rsidRPr="00B7701D" w:rsidRDefault="00B7701D" w:rsidP="004859D6">
            <w:pPr>
              <w:jc w:val="right"/>
            </w:pPr>
            <w:r w:rsidRPr="00B7701D">
              <w:t>0.03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9CE50D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50BFB51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B512DD" w14:textId="77777777" w:rsidR="00B7701D" w:rsidRPr="00B7701D" w:rsidRDefault="00B7701D" w:rsidP="004859D6">
            <w:pPr>
              <w:jc w:val="right"/>
            </w:pPr>
            <w:r w:rsidRPr="00B7701D">
              <w:t>0.002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A18A37" w14:textId="77777777" w:rsidR="00B7701D" w:rsidRPr="00B7701D" w:rsidRDefault="00B7701D" w:rsidP="004859D6">
            <w:pPr>
              <w:jc w:val="right"/>
            </w:pPr>
            <w:r w:rsidRPr="00B7701D">
              <w:t>0.001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404954" w14:textId="77777777" w:rsidR="00B7701D" w:rsidRPr="00B7701D" w:rsidRDefault="00B7701D" w:rsidP="004859D6">
            <w:pPr>
              <w:jc w:val="right"/>
            </w:pPr>
            <w:r w:rsidRPr="00B7701D">
              <w:t>0.035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4A0430" w14:textId="77777777" w:rsidR="00B7701D" w:rsidRPr="00B7701D" w:rsidRDefault="00B7701D" w:rsidP="004859D6">
            <w:pPr>
              <w:jc w:val="right"/>
            </w:pPr>
            <w:r w:rsidRPr="00B7701D">
              <w:t>0.002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8F9C1F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6546AD" w14:textId="77777777" w:rsidR="00B7701D" w:rsidRPr="00B7701D" w:rsidRDefault="00B7701D" w:rsidP="004859D6">
            <w:pPr>
              <w:jc w:val="right"/>
            </w:pPr>
            <w:r w:rsidRPr="00B7701D">
              <w:t>0.172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552687" w14:textId="77777777" w:rsidR="00B7701D" w:rsidRPr="00B7701D" w:rsidRDefault="00B7701D" w:rsidP="004859D6">
            <w:pPr>
              <w:jc w:val="right"/>
            </w:pPr>
            <w:r w:rsidRPr="00B7701D">
              <w:t>0.63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B3CE0E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</w:tr>
      <w:tr w:rsidR="00B7701D" w:rsidRPr="00B7701D" w14:paraId="10FF5F02" w14:textId="77777777" w:rsidTr="004859D6">
        <w:trPr>
          <w:trHeight w:val="30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B98CB7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A5821A5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0F96A0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12503E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9D2561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AFBF5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4B98C4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3040DD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3537D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AB75D1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D39671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3F136B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D8A35A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  <w:tr w:rsidR="00B7701D" w:rsidRPr="00B7701D" w14:paraId="3C912CC1" w14:textId="77777777" w:rsidTr="004859D6">
        <w:trPr>
          <w:trHeight w:val="72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FEC82C1" w14:textId="77777777" w:rsidR="00B7701D" w:rsidRPr="00B7701D" w:rsidRDefault="00B7701D" w:rsidP="004859D6">
            <w:r w:rsidRPr="00B7701D">
              <w:t>X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F60F457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8A795B" w14:textId="77777777" w:rsidR="00B7701D" w:rsidRPr="00B7701D" w:rsidRDefault="00B7701D" w:rsidP="004859D6">
            <w:pPr>
              <w:jc w:val="right"/>
            </w:pPr>
            <w:r w:rsidRPr="00B7701D">
              <w:t>0.20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5E8A67" w14:textId="77777777" w:rsidR="00B7701D" w:rsidRPr="00B7701D" w:rsidRDefault="00B7701D" w:rsidP="004859D6">
            <w:pPr>
              <w:jc w:val="right"/>
            </w:pPr>
            <w:r w:rsidRPr="00B7701D">
              <w:t>0.123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F04BF0" w14:textId="77777777" w:rsidR="00B7701D" w:rsidRPr="00B7701D" w:rsidRDefault="00B7701D" w:rsidP="004859D6">
            <w:pPr>
              <w:jc w:val="right"/>
            </w:pPr>
            <w:r w:rsidRPr="00B7701D">
              <w:t>.536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9E0AB6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0D9766" w14:textId="77777777" w:rsidR="00B7701D" w:rsidRPr="00B7701D" w:rsidRDefault="00B7701D" w:rsidP="004859D6">
            <w:pPr>
              <w:jc w:val="right"/>
            </w:pPr>
            <w:r w:rsidRPr="00B7701D">
              <w:t>.794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75EF21" w14:textId="77777777" w:rsidR="00B7701D" w:rsidRPr="00B7701D" w:rsidRDefault="00B7701D" w:rsidP="004859D6">
            <w:pPr>
              <w:jc w:val="right"/>
            </w:pPr>
            <w:r w:rsidRPr="00B7701D">
              <w:t>0.05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63C556" w14:textId="77777777" w:rsidR="00B7701D" w:rsidRPr="00B7701D" w:rsidRDefault="00B7701D" w:rsidP="004859D6">
            <w:pPr>
              <w:jc w:val="right"/>
            </w:pPr>
            <w:r w:rsidRPr="00B7701D">
              <w:t>0.099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967A4A" w14:textId="77777777" w:rsidR="00B7701D" w:rsidRPr="00B7701D" w:rsidRDefault="00B7701D" w:rsidP="004859D6">
            <w:pPr>
              <w:jc w:val="right"/>
            </w:pPr>
            <w:r w:rsidRPr="00B7701D">
              <w:t>.447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DE4113" w14:textId="77777777" w:rsidR="00B7701D" w:rsidRPr="00B7701D" w:rsidRDefault="00B7701D" w:rsidP="004859D6">
            <w:pPr>
              <w:jc w:val="right"/>
            </w:pPr>
            <w:r w:rsidRPr="00B7701D">
              <w:t>0.233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7347B9" w14:textId="77777777" w:rsidR="00B7701D" w:rsidRPr="00B7701D" w:rsidRDefault="00B7701D" w:rsidP="004859D6">
            <w:pPr>
              <w:jc w:val="right"/>
            </w:pPr>
            <w:r w:rsidRPr="00B7701D">
              <w:t>0.2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936B89" w14:textId="77777777" w:rsidR="00B7701D" w:rsidRPr="00B7701D" w:rsidRDefault="00B7701D" w:rsidP="004859D6">
            <w:pPr>
              <w:jc w:val="right"/>
            </w:pPr>
            <w:r w:rsidRPr="00B7701D">
              <w:t>.590</w:t>
            </w:r>
            <w:r w:rsidRPr="00B7701D">
              <w:rPr>
                <w:vertAlign w:val="superscript"/>
              </w:rPr>
              <w:t>**</w:t>
            </w:r>
          </w:p>
        </w:tc>
      </w:tr>
      <w:tr w:rsidR="00B7701D" w:rsidRPr="00B7701D" w14:paraId="3F8703B6" w14:textId="77777777" w:rsidTr="004859D6">
        <w:trPr>
          <w:trHeight w:val="48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86EB49E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A13D655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1258EA" w14:textId="77777777" w:rsidR="00B7701D" w:rsidRPr="00B7701D" w:rsidRDefault="00B7701D" w:rsidP="004859D6">
            <w:pPr>
              <w:jc w:val="right"/>
            </w:pPr>
            <w:r w:rsidRPr="00B7701D">
              <w:t>0.28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E9E146" w14:textId="77777777" w:rsidR="00B7701D" w:rsidRPr="00B7701D" w:rsidRDefault="00B7701D" w:rsidP="004859D6">
            <w:pPr>
              <w:jc w:val="right"/>
            </w:pPr>
            <w:r w:rsidRPr="00B7701D">
              <w:t>0.517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741339" w14:textId="77777777" w:rsidR="00B7701D" w:rsidRPr="00B7701D" w:rsidRDefault="00B7701D" w:rsidP="004859D6">
            <w:pPr>
              <w:jc w:val="right"/>
            </w:pPr>
            <w:r w:rsidRPr="00B7701D">
              <w:t>0.002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3122E8D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909D95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FA261C" w14:textId="77777777" w:rsidR="00B7701D" w:rsidRPr="00B7701D" w:rsidRDefault="00B7701D" w:rsidP="004859D6">
            <w:pPr>
              <w:jc w:val="right"/>
            </w:pPr>
            <w:r w:rsidRPr="00B7701D">
              <w:t>0.794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94D6DD" w14:textId="77777777" w:rsidR="00B7701D" w:rsidRPr="00B7701D" w:rsidRDefault="00B7701D" w:rsidP="004859D6">
            <w:pPr>
              <w:jc w:val="right"/>
            </w:pPr>
            <w:r w:rsidRPr="00B7701D">
              <w:t>0.604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03BC31" w14:textId="77777777" w:rsidR="00B7701D" w:rsidRPr="00B7701D" w:rsidRDefault="00B7701D" w:rsidP="004859D6">
            <w:pPr>
              <w:jc w:val="right"/>
            </w:pPr>
            <w:r w:rsidRPr="00B7701D">
              <w:t>0.013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5790D2" w14:textId="77777777" w:rsidR="00B7701D" w:rsidRPr="00B7701D" w:rsidRDefault="00B7701D" w:rsidP="004859D6">
            <w:pPr>
              <w:jc w:val="right"/>
            </w:pPr>
            <w:r w:rsidRPr="00B7701D">
              <w:t>0.216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5BAD25" w14:textId="77777777" w:rsidR="00B7701D" w:rsidRPr="00B7701D" w:rsidRDefault="00B7701D" w:rsidP="004859D6">
            <w:pPr>
              <w:jc w:val="right"/>
            </w:pPr>
            <w:r w:rsidRPr="00B7701D">
              <w:t>0.22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0E2AA6" w14:textId="77777777" w:rsidR="00B7701D" w:rsidRPr="00B7701D" w:rsidRDefault="00B7701D" w:rsidP="004859D6">
            <w:pPr>
              <w:jc w:val="right"/>
            </w:pPr>
            <w:r w:rsidRPr="00B7701D">
              <w:t>0.001</w:t>
            </w:r>
          </w:p>
        </w:tc>
      </w:tr>
      <w:tr w:rsidR="00B7701D" w:rsidRPr="00B7701D" w14:paraId="3B757995" w14:textId="77777777" w:rsidTr="004859D6">
        <w:trPr>
          <w:trHeight w:val="30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9A63C0D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95A9DE2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67B4CD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90042C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FCF4D0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488789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84608B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78A32A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1866F6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32CA01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7C4BA6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6EFD7D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FF8A9C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  <w:tr w:rsidR="00B7701D" w:rsidRPr="00B7701D" w14:paraId="76F17BC6" w14:textId="77777777" w:rsidTr="004859D6">
        <w:trPr>
          <w:trHeight w:val="72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4C62D16" w14:textId="77777777" w:rsidR="00B7701D" w:rsidRPr="00B7701D" w:rsidRDefault="00B7701D" w:rsidP="004859D6">
            <w:r w:rsidRPr="00B7701D">
              <w:t>X5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1BC644E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60F0D6" w14:textId="77777777" w:rsidR="00B7701D" w:rsidRPr="00B7701D" w:rsidRDefault="00B7701D" w:rsidP="004859D6">
            <w:pPr>
              <w:jc w:val="right"/>
            </w:pPr>
            <w:r w:rsidRPr="00B7701D">
              <w:t>0.11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03F5D2" w14:textId="77777777" w:rsidR="00B7701D" w:rsidRPr="00B7701D" w:rsidRDefault="00B7701D" w:rsidP="004859D6">
            <w:pPr>
              <w:jc w:val="right"/>
            </w:pPr>
            <w:r w:rsidRPr="00B7701D">
              <w:t>0.232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FA35FA" w14:textId="77777777" w:rsidR="00B7701D" w:rsidRPr="00B7701D" w:rsidRDefault="00B7701D" w:rsidP="004859D6">
            <w:pPr>
              <w:jc w:val="right"/>
            </w:pPr>
            <w:r w:rsidRPr="00B7701D">
              <w:t>.595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F5BCF8" w14:textId="77777777" w:rsidR="00B7701D" w:rsidRPr="00B7701D" w:rsidRDefault="00B7701D" w:rsidP="004859D6">
            <w:pPr>
              <w:jc w:val="right"/>
            </w:pPr>
            <w:r w:rsidRPr="00B7701D">
              <w:t>.794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5F4763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42A43D" w14:textId="77777777" w:rsidR="00B7701D" w:rsidRPr="00B7701D" w:rsidRDefault="00B7701D" w:rsidP="004859D6">
            <w:pPr>
              <w:jc w:val="right"/>
            </w:pPr>
            <w:r w:rsidRPr="00B7701D">
              <w:t>0.18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A39AFE" w14:textId="77777777" w:rsidR="00B7701D" w:rsidRPr="00B7701D" w:rsidRDefault="00B7701D" w:rsidP="004859D6">
            <w:pPr>
              <w:jc w:val="right"/>
            </w:pPr>
            <w:r w:rsidRPr="00B7701D">
              <w:t>0.202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7DCC28" w14:textId="77777777" w:rsidR="00B7701D" w:rsidRPr="00B7701D" w:rsidRDefault="00B7701D" w:rsidP="004859D6">
            <w:pPr>
              <w:jc w:val="right"/>
            </w:pPr>
            <w:r w:rsidRPr="00B7701D">
              <w:t>.641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0DD1C1" w14:textId="77777777" w:rsidR="00B7701D" w:rsidRPr="00B7701D" w:rsidRDefault="00B7701D" w:rsidP="004859D6">
            <w:pPr>
              <w:jc w:val="right"/>
            </w:pPr>
            <w:r w:rsidRPr="00B7701D">
              <w:t>0.293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34ADF0" w14:textId="77777777" w:rsidR="00B7701D" w:rsidRPr="00B7701D" w:rsidRDefault="00B7701D" w:rsidP="004859D6">
            <w:pPr>
              <w:jc w:val="right"/>
            </w:pPr>
            <w:r w:rsidRPr="00B7701D">
              <w:t>0.3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0174F9" w14:textId="77777777" w:rsidR="00B7701D" w:rsidRPr="00B7701D" w:rsidRDefault="00B7701D" w:rsidP="004859D6">
            <w:pPr>
              <w:jc w:val="right"/>
            </w:pPr>
            <w:r w:rsidRPr="00B7701D">
              <w:t>.690</w:t>
            </w:r>
            <w:r w:rsidRPr="00B7701D">
              <w:rPr>
                <w:vertAlign w:val="superscript"/>
              </w:rPr>
              <w:t>**</w:t>
            </w:r>
          </w:p>
        </w:tc>
      </w:tr>
      <w:tr w:rsidR="00B7701D" w:rsidRPr="00B7701D" w14:paraId="2526F13A" w14:textId="77777777" w:rsidTr="004859D6">
        <w:trPr>
          <w:trHeight w:val="48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265CEF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FC7F5FF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3501D0" w14:textId="77777777" w:rsidR="00B7701D" w:rsidRPr="00B7701D" w:rsidRDefault="00B7701D" w:rsidP="004859D6">
            <w:pPr>
              <w:jc w:val="right"/>
            </w:pPr>
            <w:r w:rsidRPr="00B7701D">
              <w:t>0.55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938206" w14:textId="77777777" w:rsidR="00B7701D" w:rsidRPr="00B7701D" w:rsidRDefault="00B7701D" w:rsidP="004859D6">
            <w:pPr>
              <w:jc w:val="right"/>
            </w:pPr>
            <w:r w:rsidRPr="00B7701D">
              <w:t>0.216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EFE496" w14:textId="77777777" w:rsidR="00B7701D" w:rsidRPr="00B7701D" w:rsidRDefault="00B7701D" w:rsidP="004859D6">
            <w:pPr>
              <w:jc w:val="right"/>
            </w:pPr>
            <w:r w:rsidRPr="00B7701D">
              <w:t>0.001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21487B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E63F13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0E6BB6" w14:textId="77777777" w:rsidR="00B7701D" w:rsidRPr="00B7701D" w:rsidRDefault="00B7701D" w:rsidP="004859D6">
            <w:pPr>
              <w:jc w:val="right"/>
            </w:pPr>
            <w:r w:rsidRPr="00B7701D">
              <w:t>0.342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46D440" w14:textId="77777777" w:rsidR="00B7701D" w:rsidRPr="00B7701D" w:rsidRDefault="00B7701D" w:rsidP="004859D6">
            <w:pPr>
              <w:jc w:val="right"/>
            </w:pPr>
            <w:r w:rsidRPr="00B7701D">
              <w:t>0.285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495865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D0D68F" w14:textId="77777777" w:rsidR="00B7701D" w:rsidRPr="00B7701D" w:rsidRDefault="00B7701D" w:rsidP="004859D6">
            <w:pPr>
              <w:jc w:val="right"/>
            </w:pPr>
            <w:r w:rsidRPr="00B7701D">
              <w:t>0.116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C40ACE" w14:textId="77777777" w:rsidR="00B7701D" w:rsidRPr="00B7701D" w:rsidRDefault="00B7701D" w:rsidP="004859D6">
            <w:pPr>
              <w:jc w:val="right"/>
            </w:pPr>
            <w:r w:rsidRPr="00B7701D">
              <w:t>0.07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DF7F63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</w:tr>
      <w:tr w:rsidR="00B7701D" w:rsidRPr="00B7701D" w14:paraId="48BB4284" w14:textId="77777777" w:rsidTr="004859D6">
        <w:trPr>
          <w:trHeight w:val="30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2010613" w14:textId="77777777" w:rsidR="00B7701D" w:rsidRPr="00B7701D" w:rsidRDefault="00B7701D" w:rsidP="004859D6">
            <w:r w:rsidRPr="00B7701D">
              <w:lastRenderedPageBreak/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C52F618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B7E5D6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F92AE5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EF5940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3FBFB9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AADD06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EDE73A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CC7F3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38AD48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5C7069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512A09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C67675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  <w:tr w:rsidR="00B7701D" w:rsidRPr="00B7701D" w14:paraId="7446CACF" w14:textId="77777777" w:rsidTr="004859D6">
        <w:trPr>
          <w:trHeight w:val="72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2F39DE4" w14:textId="77777777" w:rsidR="00B7701D" w:rsidRPr="00B7701D" w:rsidRDefault="00B7701D" w:rsidP="004859D6">
            <w:r w:rsidRPr="00B7701D">
              <w:t>X6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6FD08CB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475334" w14:textId="77777777" w:rsidR="00B7701D" w:rsidRPr="00B7701D" w:rsidRDefault="00B7701D" w:rsidP="004859D6">
            <w:pPr>
              <w:jc w:val="right"/>
            </w:pPr>
            <w:r w:rsidRPr="00B7701D">
              <w:t>.398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4FA43F" w14:textId="77777777" w:rsidR="00B7701D" w:rsidRPr="00B7701D" w:rsidRDefault="00B7701D" w:rsidP="004859D6">
            <w:pPr>
              <w:jc w:val="right"/>
            </w:pPr>
            <w:r w:rsidRPr="00B7701D">
              <w:t>.740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5CBAC2" w14:textId="77777777" w:rsidR="00B7701D" w:rsidRPr="00B7701D" w:rsidRDefault="00B7701D" w:rsidP="004859D6">
            <w:pPr>
              <w:jc w:val="right"/>
            </w:pPr>
            <w:r w:rsidRPr="00B7701D">
              <w:t>.386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759551" w14:textId="77777777" w:rsidR="00B7701D" w:rsidRPr="00B7701D" w:rsidRDefault="00B7701D" w:rsidP="004859D6">
            <w:pPr>
              <w:jc w:val="right"/>
            </w:pPr>
            <w:r w:rsidRPr="00B7701D">
              <w:t>0.05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EE338B" w14:textId="77777777" w:rsidR="00B7701D" w:rsidRPr="00B7701D" w:rsidRDefault="00B7701D" w:rsidP="004859D6">
            <w:pPr>
              <w:jc w:val="right"/>
            </w:pPr>
            <w:r w:rsidRPr="00B7701D">
              <w:t>0.18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3C43A5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FBFD36" w14:textId="77777777" w:rsidR="00B7701D" w:rsidRPr="00B7701D" w:rsidRDefault="00B7701D" w:rsidP="004859D6">
            <w:pPr>
              <w:jc w:val="right"/>
            </w:pPr>
            <w:r w:rsidRPr="00B7701D">
              <w:t>.548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2DEC98" w14:textId="77777777" w:rsidR="00B7701D" w:rsidRPr="00B7701D" w:rsidRDefault="00B7701D" w:rsidP="004859D6">
            <w:pPr>
              <w:jc w:val="right"/>
            </w:pPr>
            <w:r w:rsidRPr="00B7701D">
              <w:t>.493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DA2CE2" w14:textId="77777777" w:rsidR="00B7701D" w:rsidRPr="00B7701D" w:rsidRDefault="00B7701D" w:rsidP="004859D6">
            <w:pPr>
              <w:jc w:val="right"/>
            </w:pPr>
            <w:r w:rsidRPr="00B7701D">
              <w:t>0.313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F88D48" w14:textId="77777777" w:rsidR="00B7701D" w:rsidRPr="00B7701D" w:rsidRDefault="00B7701D" w:rsidP="004859D6">
            <w:pPr>
              <w:jc w:val="right"/>
            </w:pPr>
            <w:r w:rsidRPr="00B7701D">
              <w:t>0.21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50CFF5" w14:textId="77777777" w:rsidR="00B7701D" w:rsidRPr="00B7701D" w:rsidRDefault="00B7701D" w:rsidP="004859D6">
            <w:pPr>
              <w:jc w:val="right"/>
            </w:pPr>
            <w:r w:rsidRPr="00B7701D">
              <w:t>.658</w:t>
            </w:r>
            <w:r w:rsidRPr="00B7701D">
              <w:rPr>
                <w:vertAlign w:val="superscript"/>
              </w:rPr>
              <w:t>**</w:t>
            </w:r>
          </w:p>
        </w:tc>
      </w:tr>
      <w:tr w:rsidR="00B7701D" w:rsidRPr="00B7701D" w14:paraId="320D9038" w14:textId="77777777" w:rsidTr="004859D6">
        <w:trPr>
          <w:trHeight w:val="48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ADF5B1D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5B74160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53D18D" w14:textId="77777777" w:rsidR="00B7701D" w:rsidRPr="00B7701D" w:rsidRDefault="00B7701D" w:rsidP="004859D6">
            <w:pPr>
              <w:jc w:val="right"/>
            </w:pPr>
            <w:r w:rsidRPr="00B7701D">
              <w:t>0.02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9AC141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F4827A" w14:textId="77777777" w:rsidR="00B7701D" w:rsidRPr="00B7701D" w:rsidRDefault="00B7701D" w:rsidP="004859D6">
            <w:pPr>
              <w:jc w:val="right"/>
            </w:pPr>
            <w:r w:rsidRPr="00B7701D">
              <w:t>0.035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3E4E13" w14:textId="77777777" w:rsidR="00B7701D" w:rsidRPr="00B7701D" w:rsidRDefault="00B7701D" w:rsidP="004859D6">
            <w:pPr>
              <w:jc w:val="right"/>
            </w:pPr>
            <w:r w:rsidRPr="00B7701D">
              <w:t>0.794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45FAE1" w14:textId="77777777" w:rsidR="00B7701D" w:rsidRPr="00B7701D" w:rsidRDefault="00B7701D" w:rsidP="004859D6">
            <w:pPr>
              <w:jc w:val="right"/>
            </w:pPr>
            <w:r w:rsidRPr="00B7701D">
              <w:t>0.342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6B66A9F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252A48" w14:textId="77777777" w:rsidR="00B7701D" w:rsidRPr="00B7701D" w:rsidRDefault="00B7701D" w:rsidP="004859D6">
            <w:pPr>
              <w:jc w:val="right"/>
            </w:pPr>
            <w:r w:rsidRPr="00B7701D">
              <w:t>0.002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D3E1CD" w14:textId="77777777" w:rsidR="00B7701D" w:rsidRPr="00B7701D" w:rsidRDefault="00B7701D" w:rsidP="004859D6">
            <w:pPr>
              <w:jc w:val="right"/>
            </w:pPr>
            <w:r w:rsidRPr="00B7701D">
              <w:t>0.006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8A408D" w14:textId="77777777" w:rsidR="00B7701D" w:rsidRPr="00B7701D" w:rsidRDefault="00B7701D" w:rsidP="004859D6">
            <w:pPr>
              <w:jc w:val="right"/>
            </w:pPr>
            <w:r w:rsidRPr="00B7701D">
              <w:t>0.092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DB3B36" w14:textId="77777777" w:rsidR="00B7701D" w:rsidRPr="00B7701D" w:rsidRDefault="00B7701D" w:rsidP="004859D6">
            <w:pPr>
              <w:jc w:val="right"/>
            </w:pPr>
            <w:r w:rsidRPr="00B7701D">
              <w:t>0.24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7B6639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</w:tr>
      <w:tr w:rsidR="00B7701D" w:rsidRPr="00B7701D" w14:paraId="1DA65D37" w14:textId="77777777" w:rsidTr="004859D6">
        <w:trPr>
          <w:trHeight w:val="30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D628365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757855E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A45285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FE9D51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E626EE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7077FD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B804BE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9AD314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A068E1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E44594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4DEDF6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AED195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AB2490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  <w:tr w:rsidR="00B7701D" w:rsidRPr="00B7701D" w14:paraId="392BC17D" w14:textId="77777777" w:rsidTr="004859D6">
        <w:trPr>
          <w:trHeight w:val="72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252C39A" w14:textId="77777777" w:rsidR="00B7701D" w:rsidRPr="00B7701D" w:rsidRDefault="00B7701D" w:rsidP="004859D6">
            <w:r w:rsidRPr="00B7701D">
              <w:t>X7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26B368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BD42B2" w14:textId="77777777" w:rsidR="00B7701D" w:rsidRPr="00B7701D" w:rsidRDefault="00B7701D" w:rsidP="004859D6">
            <w:pPr>
              <w:jc w:val="right"/>
            </w:pPr>
            <w:r w:rsidRPr="00B7701D">
              <w:t>.383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B47D0E" w14:textId="77777777" w:rsidR="00B7701D" w:rsidRPr="00B7701D" w:rsidRDefault="00B7701D" w:rsidP="004859D6">
            <w:pPr>
              <w:jc w:val="right"/>
            </w:pPr>
            <w:r w:rsidRPr="00B7701D">
              <w:t>.668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2E6C7B" w14:textId="77777777" w:rsidR="00B7701D" w:rsidRPr="00B7701D" w:rsidRDefault="00B7701D" w:rsidP="004859D6">
            <w:pPr>
              <w:jc w:val="right"/>
            </w:pPr>
            <w:r w:rsidRPr="00B7701D">
              <w:t>.536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04A82F" w14:textId="77777777" w:rsidR="00B7701D" w:rsidRPr="00B7701D" w:rsidRDefault="00B7701D" w:rsidP="004859D6">
            <w:pPr>
              <w:jc w:val="right"/>
            </w:pPr>
            <w:r w:rsidRPr="00B7701D">
              <w:t>0.099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B51CDE" w14:textId="77777777" w:rsidR="00B7701D" w:rsidRPr="00B7701D" w:rsidRDefault="00B7701D" w:rsidP="004859D6">
            <w:pPr>
              <w:jc w:val="right"/>
            </w:pPr>
            <w:r w:rsidRPr="00B7701D">
              <w:t>0.202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214BFD" w14:textId="77777777" w:rsidR="00B7701D" w:rsidRPr="00B7701D" w:rsidRDefault="00B7701D" w:rsidP="004859D6">
            <w:pPr>
              <w:jc w:val="right"/>
            </w:pPr>
            <w:r w:rsidRPr="00B7701D">
              <w:t>.548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6CEC7F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B997D4" w14:textId="77777777" w:rsidR="00B7701D" w:rsidRPr="00B7701D" w:rsidRDefault="00B7701D" w:rsidP="004859D6">
            <w:pPr>
              <w:jc w:val="right"/>
            </w:pPr>
            <w:r w:rsidRPr="00B7701D">
              <w:t>.396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029C18" w14:textId="77777777" w:rsidR="00B7701D" w:rsidRPr="00B7701D" w:rsidRDefault="00B7701D" w:rsidP="004859D6">
            <w:pPr>
              <w:jc w:val="right"/>
            </w:pPr>
            <w:r w:rsidRPr="00B7701D">
              <w:t>0.358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2B3D20" w14:textId="77777777" w:rsidR="00B7701D" w:rsidRPr="00B7701D" w:rsidRDefault="00B7701D" w:rsidP="004859D6">
            <w:pPr>
              <w:jc w:val="right"/>
            </w:pPr>
            <w:r w:rsidRPr="00B7701D">
              <w:t>0.06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D4F0EF" w14:textId="77777777" w:rsidR="00B7701D" w:rsidRPr="00B7701D" w:rsidRDefault="00B7701D" w:rsidP="004859D6">
            <w:pPr>
              <w:jc w:val="right"/>
            </w:pPr>
            <w:r w:rsidRPr="00B7701D">
              <w:t>.648</w:t>
            </w:r>
            <w:r w:rsidRPr="00B7701D">
              <w:rPr>
                <w:vertAlign w:val="superscript"/>
              </w:rPr>
              <w:t>**</w:t>
            </w:r>
          </w:p>
        </w:tc>
      </w:tr>
      <w:tr w:rsidR="00B7701D" w:rsidRPr="00B7701D" w14:paraId="663EC5B6" w14:textId="77777777" w:rsidTr="004859D6">
        <w:trPr>
          <w:trHeight w:val="48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AAA8E2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41DC316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D20CCB" w14:textId="77777777" w:rsidR="00B7701D" w:rsidRPr="00B7701D" w:rsidRDefault="00B7701D" w:rsidP="004859D6">
            <w:pPr>
              <w:jc w:val="right"/>
            </w:pPr>
            <w:r w:rsidRPr="00B7701D">
              <w:t>0.03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418D81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DE6BD3" w14:textId="77777777" w:rsidR="00B7701D" w:rsidRPr="00B7701D" w:rsidRDefault="00B7701D" w:rsidP="004859D6">
            <w:pPr>
              <w:jc w:val="right"/>
            </w:pPr>
            <w:r w:rsidRPr="00B7701D">
              <w:t>0.002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DB4EF3" w14:textId="77777777" w:rsidR="00B7701D" w:rsidRPr="00B7701D" w:rsidRDefault="00B7701D" w:rsidP="004859D6">
            <w:pPr>
              <w:jc w:val="right"/>
            </w:pPr>
            <w:r w:rsidRPr="00B7701D">
              <w:t>0.604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709D31" w14:textId="77777777" w:rsidR="00B7701D" w:rsidRPr="00B7701D" w:rsidRDefault="00B7701D" w:rsidP="004859D6">
            <w:pPr>
              <w:jc w:val="right"/>
            </w:pPr>
            <w:r w:rsidRPr="00B7701D">
              <w:t>0.285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4B1D46" w14:textId="77777777" w:rsidR="00B7701D" w:rsidRPr="00B7701D" w:rsidRDefault="00B7701D" w:rsidP="004859D6">
            <w:pPr>
              <w:jc w:val="right"/>
            </w:pPr>
            <w:r w:rsidRPr="00B7701D">
              <w:t>0.002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0AEA9F2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BA8680" w14:textId="77777777" w:rsidR="00B7701D" w:rsidRPr="00B7701D" w:rsidRDefault="00B7701D" w:rsidP="004859D6">
            <w:pPr>
              <w:jc w:val="right"/>
            </w:pPr>
            <w:r w:rsidRPr="00B7701D">
              <w:t>0.031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C6B152" w14:textId="77777777" w:rsidR="00B7701D" w:rsidRPr="00B7701D" w:rsidRDefault="00B7701D" w:rsidP="004859D6">
            <w:pPr>
              <w:jc w:val="right"/>
            </w:pPr>
            <w:r w:rsidRPr="00B7701D">
              <w:t>0.052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8D61F1" w14:textId="77777777" w:rsidR="00B7701D" w:rsidRPr="00B7701D" w:rsidRDefault="00B7701D" w:rsidP="004859D6">
            <w:pPr>
              <w:jc w:val="right"/>
            </w:pPr>
            <w:r w:rsidRPr="00B7701D">
              <w:t>0.73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F33B82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</w:tr>
      <w:tr w:rsidR="00B7701D" w:rsidRPr="00B7701D" w14:paraId="33AAA694" w14:textId="77777777" w:rsidTr="004859D6">
        <w:trPr>
          <w:trHeight w:val="30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133CF01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9924D2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263C65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E7B9B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CBB4AF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DF814E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705E2F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DA0A8B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D32554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4BCF26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56C829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49A131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B9958A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  <w:tr w:rsidR="00B7701D" w:rsidRPr="00B7701D" w14:paraId="0913FDA4" w14:textId="77777777" w:rsidTr="004859D6">
        <w:trPr>
          <w:trHeight w:val="72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4C54545" w14:textId="77777777" w:rsidR="00B7701D" w:rsidRPr="00B7701D" w:rsidRDefault="00B7701D" w:rsidP="004859D6">
            <w:r w:rsidRPr="00B7701D">
              <w:t>X8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EFF492D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A70668" w14:textId="77777777" w:rsidR="00B7701D" w:rsidRPr="00B7701D" w:rsidRDefault="00B7701D" w:rsidP="004859D6">
            <w:pPr>
              <w:jc w:val="right"/>
            </w:pPr>
            <w:r w:rsidRPr="00B7701D">
              <w:t>0.21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ADB36E" w14:textId="77777777" w:rsidR="00B7701D" w:rsidRPr="00B7701D" w:rsidRDefault="00B7701D" w:rsidP="004859D6">
            <w:pPr>
              <w:jc w:val="right"/>
            </w:pPr>
            <w:r w:rsidRPr="00B7701D">
              <w:t>.471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C928F2" w14:textId="77777777" w:rsidR="00B7701D" w:rsidRPr="00B7701D" w:rsidRDefault="00B7701D" w:rsidP="004859D6">
            <w:pPr>
              <w:jc w:val="right"/>
            </w:pPr>
            <w:r w:rsidRPr="00B7701D">
              <w:t>.731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34CFA4" w14:textId="77777777" w:rsidR="00B7701D" w:rsidRPr="00B7701D" w:rsidRDefault="00B7701D" w:rsidP="004859D6">
            <w:pPr>
              <w:jc w:val="right"/>
            </w:pPr>
            <w:r w:rsidRPr="00B7701D">
              <w:t>.447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0E86A5" w14:textId="77777777" w:rsidR="00B7701D" w:rsidRPr="00B7701D" w:rsidRDefault="00B7701D" w:rsidP="004859D6">
            <w:pPr>
              <w:jc w:val="right"/>
            </w:pPr>
            <w:r w:rsidRPr="00B7701D">
              <w:t>.641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502708" w14:textId="77777777" w:rsidR="00B7701D" w:rsidRPr="00B7701D" w:rsidRDefault="00B7701D" w:rsidP="004859D6">
            <w:pPr>
              <w:jc w:val="right"/>
            </w:pPr>
            <w:r w:rsidRPr="00B7701D">
              <w:t>.493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F6357F" w14:textId="77777777" w:rsidR="00B7701D" w:rsidRPr="00B7701D" w:rsidRDefault="00B7701D" w:rsidP="004859D6">
            <w:pPr>
              <w:jc w:val="right"/>
            </w:pPr>
            <w:r w:rsidRPr="00B7701D">
              <w:t>.396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6F2FF1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8EEC1F" w14:textId="77777777" w:rsidR="00B7701D" w:rsidRPr="00B7701D" w:rsidRDefault="00B7701D" w:rsidP="004859D6">
            <w:pPr>
              <w:jc w:val="right"/>
            </w:pPr>
            <w:r w:rsidRPr="00B7701D">
              <w:t>0.323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05243F" w14:textId="77777777" w:rsidR="00B7701D" w:rsidRPr="00B7701D" w:rsidRDefault="00B7701D" w:rsidP="004859D6">
            <w:pPr>
              <w:jc w:val="right"/>
            </w:pPr>
            <w:r w:rsidRPr="00B7701D">
              <w:t>0.34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4C6D90" w14:textId="77777777" w:rsidR="00B7701D" w:rsidRPr="00B7701D" w:rsidRDefault="00B7701D" w:rsidP="004859D6">
            <w:pPr>
              <w:jc w:val="right"/>
            </w:pPr>
            <w:r w:rsidRPr="00B7701D">
              <w:t>.780</w:t>
            </w:r>
            <w:r w:rsidRPr="00B7701D">
              <w:rPr>
                <w:vertAlign w:val="superscript"/>
              </w:rPr>
              <w:t>**</w:t>
            </w:r>
          </w:p>
        </w:tc>
      </w:tr>
      <w:tr w:rsidR="00B7701D" w:rsidRPr="00B7701D" w14:paraId="368F3848" w14:textId="77777777" w:rsidTr="004859D6">
        <w:trPr>
          <w:trHeight w:val="48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F62543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4006D62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710D9C" w14:textId="77777777" w:rsidR="00B7701D" w:rsidRPr="00B7701D" w:rsidRDefault="00B7701D" w:rsidP="004859D6">
            <w:pPr>
              <w:jc w:val="right"/>
            </w:pPr>
            <w:r w:rsidRPr="00B7701D">
              <w:t>0.24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23FEAC" w14:textId="77777777" w:rsidR="00B7701D" w:rsidRPr="00B7701D" w:rsidRDefault="00B7701D" w:rsidP="004859D6">
            <w:pPr>
              <w:jc w:val="right"/>
            </w:pPr>
            <w:r w:rsidRPr="00B7701D">
              <w:t>0.009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EE06FE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8F1784" w14:textId="77777777" w:rsidR="00B7701D" w:rsidRPr="00B7701D" w:rsidRDefault="00B7701D" w:rsidP="004859D6">
            <w:pPr>
              <w:jc w:val="right"/>
            </w:pPr>
            <w:r w:rsidRPr="00B7701D">
              <w:t>0.013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85E33D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6B9585" w14:textId="77777777" w:rsidR="00B7701D" w:rsidRPr="00B7701D" w:rsidRDefault="00B7701D" w:rsidP="004859D6">
            <w:pPr>
              <w:jc w:val="right"/>
            </w:pPr>
            <w:r w:rsidRPr="00B7701D">
              <w:t>0.006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53DA8C" w14:textId="77777777" w:rsidR="00B7701D" w:rsidRPr="00B7701D" w:rsidRDefault="00B7701D" w:rsidP="004859D6">
            <w:pPr>
              <w:jc w:val="right"/>
            </w:pPr>
            <w:r w:rsidRPr="00B7701D">
              <w:t>0.031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F3EE6C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0E7C9A" w14:textId="77777777" w:rsidR="00B7701D" w:rsidRPr="00B7701D" w:rsidRDefault="00B7701D" w:rsidP="004859D6">
            <w:pPr>
              <w:jc w:val="right"/>
            </w:pPr>
            <w:r w:rsidRPr="00B7701D">
              <w:t>0.081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CEF1D7" w14:textId="77777777" w:rsidR="00B7701D" w:rsidRPr="00B7701D" w:rsidRDefault="00B7701D" w:rsidP="004859D6">
            <w:pPr>
              <w:jc w:val="right"/>
            </w:pPr>
            <w:r w:rsidRPr="00B7701D">
              <w:t>0.06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20B367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</w:tr>
      <w:tr w:rsidR="00B7701D" w:rsidRPr="00B7701D" w14:paraId="78755282" w14:textId="77777777" w:rsidTr="004859D6">
        <w:trPr>
          <w:trHeight w:val="30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F6EEF09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DD4EDAE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AF1C00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D22C80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02181E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642D22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246377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08BE9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83C7EC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997D40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66FC42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E83B0F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2E6212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  <w:tr w:rsidR="00B7701D" w:rsidRPr="00B7701D" w14:paraId="0A607147" w14:textId="77777777" w:rsidTr="004859D6">
        <w:trPr>
          <w:trHeight w:val="72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7EB3CBD" w14:textId="77777777" w:rsidR="00B7701D" w:rsidRPr="00B7701D" w:rsidRDefault="00B7701D" w:rsidP="004859D6">
            <w:r w:rsidRPr="00B7701D">
              <w:t>X9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685EDB6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FD2ACB" w14:textId="77777777" w:rsidR="00B7701D" w:rsidRPr="00B7701D" w:rsidRDefault="00B7701D" w:rsidP="004859D6">
            <w:pPr>
              <w:jc w:val="right"/>
            </w:pPr>
            <w:r w:rsidRPr="00B7701D">
              <w:t>0.20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5F991E" w14:textId="77777777" w:rsidR="00B7701D" w:rsidRPr="00B7701D" w:rsidRDefault="00B7701D" w:rsidP="004859D6">
            <w:pPr>
              <w:jc w:val="right"/>
            </w:pPr>
            <w:r w:rsidRPr="00B7701D">
              <w:t>.552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81F8FA" w14:textId="77777777" w:rsidR="00B7701D" w:rsidRPr="00B7701D" w:rsidRDefault="00B7701D" w:rsidP="004859D6">
            <w:pPr>
              <w:jc w:val="right"/>
            </w:pPr>
            <w:r w:rsidRPr="00B7701D">
              <w:t>0.256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3969F0" w14:textId="77777777" w:rsidR="00B7701D" w:rsidRPr="00B7701D" w:rsidRDefault="00B7701D" w:rsidP="004859D6">
            <w:pPr>
              <w:jc w:val="right"/>
            </w:pPr>
            <w:r w:rsidRPr="00B7701D">
              <w:t>0.233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A1CADF" w14:textId="77777777" w:rsidR="00B7701D" w:rsidRPr="00B7701D" w:rsidRDefault="00B7701D" w:rsidP="004859D6">
            <w:pPr>
              <w:jc w:val="right"/>
            </w:pPr>
            <w:r w:rsidRPr="00B7701D">
              <w:t>0.293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F086B5" w14:textId="77777777" w:rsidR="00B7701D" w:rsidRPr="00B7701D" w:rsidRDefault="00B7701D" w:rsidP="004859D6">
            <w:pPr>
              <w:jc w:val="right"/>
            </w:pPr>
            <w:r w:rsidRPr="00B7701D">
              <w:t>0.313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6CA259" w14:textId="77777777" w:rsidR="00B7701D" w:rsidRPr="00B7701D" w:rsidRDefault="00B7701D" w:rsidP="004859D6">
            <w:pPr>
              <w:jc w:val="right"/>
            </w:pPr>
            <w:r w:rsidRPr="00B7701D">
              <w:t>0.358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9D0CF2" w14:textId="77777777" w:rsidR="00B7701D" w:rsidRPr="00B7701D" w:rsidRDefault="00B7701D" w:rsidP="004859D6">
            <w:pPr>
              <w:jc w:val="right"/>
            </w:pPr>
            <w:r w:rsidRPr="00B7701D">
              <w:t>0.323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0666DF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A55361" w14:textId="77777777" w:rsidR="00B7701D" w:rsidRPr="00B7701D" w:rsidRDefault="00B7701D" w:rsidP="004859D6">
            <w:pPr>
              <w:jc w:val="right"/>
            </w:pPr>
            <w:r w:rsidRPr="00B7701D">
              <w:t>.616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7C65F6" w14:textId="77777777" w:rsidR="00B7701D" w:rsidRPr="00B7701D" w:rsidRDefault="00B7701D" w:rsidP="004859D6">
            <w:pPr>
              <w:jc w:val="right"/>
            </w:pPr>
            <w:r w:rsidRPr="00B7701D">
              <w:t>.617</w:t>
            </w:r>
            <w:r w:rsidRPr="00B7701D">
              <w:rPr>
                <w:vertAlign w:val="superscript"/>
              </w:rPr>
              <w:t>**</w:t>
            </w:r>
          </w:p>
        </w:tc>
      </w:tr>
      <w:tr w:rsidR="00B7701D" w:rsidRPr="00B7701D" w14:paraId="0571FB0B" w14:textId="77777777" w:rsidTr="004859D6">
        <w:trPr>
          <w:trHeight w:val="48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0E65B47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0488C43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39952B" w14:textId="77777777" w:rsidR="00B7701D" w:rsidRPr="00B7701D" w:rsidRDefault="00B7701D" w:rsidP="004859D6">
            <w:pPr>
              <w:jc w:val="right"/>
            </w:pPr>
            <w:r w:rsidRPr="00B7701D">
              <w:t>0.27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1C809E" w14:textId="77777777" w:rsidR="00B7701D" w:rsidRPr="00B7701D" w:rsidRDefault="00B7701D" w:rsidP="004859D6">
            <w:pPr>
              <w:jc w:val="right"/>
            </w:pPr>
            <w:r w:rsidRPr="00B7701D">
              <w:t>0.002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7EF9C0" w14:textId="77777777" w:rsidR="00B7701D" w:rsidRPr="00B7701D" w:rsidRDefault="00B7701D" w:rsidP="004859D6">
            <w:pPr>
              <w:jc w:val="right"/>
            </w:pPr>
            <w:r w:rsidRPr="00B7701D">
              <w:t>0.172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40181D" w14:textId="77777777" w:rsidR="00B7701D" w:rsidRPr="00B7701D" w:rsidRDefault="00B7701D" w:rsidP="004859D6">
            <w:pPr>
              <w:jc w:val="right"/>
            </w:pPr>
            <w:r w:rsidRPr="00B7701D">
              <w:t>0.216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E9D074" w14:textId="77777777" w:rsidR="00B7701D" w:rsidRPr="00B7701D" w:rsidRDefault="00B7701D" w:rsidP="004859D6">
            <w:pPr>
              <w:jc w:val="right"/>
            </w:pPr>
            <w:r w:rsidRPr="00B7701D">
              <w:t>0.116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EEA34A" w14:textId="77777777" w:rsidR="00B7701D" w:rsidRPr="00B7701D" w:rsidRDefault="00B7701D" w:rsidP="004859D6">
            <w:pPr>
              <w:jc w:val="right"/>
            </w:pPr>
            <w:r w:rsidRPr="00B7701D">
              <w:t>0.092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FB5414" w14:textId="77777777" w:rsidR="00B7701D" w:rsidRPr="00B7701D" w:rsidRDefault="00B7701D" w:rsidP="004859D6">
            <w:pPr>
              <w:jc w:val="right"/>
            </w:pPr>
            <w:r w:rsidRPr="00B7701D">
              <w:t>0.052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D56964" w14:textId="77777777" w:rsidR="00B7701D" w:rsidRPr="00B7701D" w:rsidRDefault="00B7701D" w:rsidP="004859D6">
            <w:pPr>
              <w:jc w:val="right"/>
            </w:pPr>
            <w:r w:rsidRPr="00B7701D">
              <w:t>0.081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8391146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586C4A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3F4620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</w:tr>
      <w:tr w:rsidR="00B7701D" w:rsidRPr="00B7701D" w14:paraId="53C170C6" w14:textId="77777777" w:rsidTr="004859D6">
        <w:trPr>
          <w:trHeight w:val="30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B87811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FE2D7F4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8372D2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D8DD05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A3F709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48F588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000D32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06DFC7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C3A862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1F6CA7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980D38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401348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308741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  <w:tr w:rsidR="00B7701D" w:rsidRPr="00B7701D" w14:paraId="73AE9BC5" w14:textId="77777777" w:rsidTr="004859D6">
        <w:trPr>
          <w:trHeight w:val="72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F10438E" w14:textId="77777777" w:rsidR="00B7701D" w:rsidRPr="00B7701D" w:rsidRDefault="00B7701D" w:rsidP="004859D6">
            <w:r w:rsidRPr="00B7701D">
              <w:t>X10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DFC8071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D8516F" w14:textId="77777777" w:rsidR="00B7701D" w:rsidRPr="00B7701D" w:rsidRDefault="00B7701D" w:rsidP="004859D6">
            <w:pPr>
              <w:jc w:val="right"/>
            </w:pPr>
            <w:r w:rsidRPr="00B7701D">
              <w:t>####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B8D5D5" w14:textId="77777777" w:rsidR="00B7701D" w:rsidRPr="00B7701D" w:rsidRDefault="00B7701D" w:rsidP="004859D6">
            <w:pPr>
              <w:jc w:val="right"/>
            </w:pPr>
            <w:r w:rsidRPr="00B7701D">
              <w:t>0.208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F0234B" w14:textId="77777777" w:rsidR="00B7701D" w:rsidRPr="00B7701D" w:rsidRDefault="00B7701D" w:rsidP="004859D6">
            <w:pPr>
              <w:jc w:val="right"/>
            </w:pPr>
            <w:r w:rsidRPr="00B7701D">
              <w:t>####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86E910" w14:textId="77777777" w:rsidR="00B7701D" w:rsidRPr="00B7701D" w:rsidRDefault="00B7701D" w:rsidP="004859D6">
            <w:pPr>
              <w:jc w:val="right"/>
            </w:pPr>
            <w:r w:rsidRPr="00B7701D">
              <w:t>0.2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A7C52E" w14:textId="77777777" w:rsidR="00B7701D" w:rsidRPr="00B7701D" w:rsidRDefault="00B7701D" w:rsidP="004859D6">
            <w:pPr>
              <w:jc w:val="right"/>
            </w:pPr>
            <w:r w:rsidRPr="00B7701D">
              <w:t>0.3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4462A7" w14:textId="77777777" w:rsidR="00B7701D" w:rsidRPr="00B7701D" w:rsidRDefault="00B7701D" w:rsidP="004859D6">
            <w:pPr>
              <w:jc w:val="right"/>
            </w:pPr>
            <w:r w:rsidRPr="00B7701D">
              <w:t>0.219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89A4EC" w14:textId="77777777" w:rsidR="00B7701D" w:rsidRPr="00B7701D" w:rsidRDefault="00B7701D" w:rsidP="004859D6">
            <w:pPr>
              <w:jc w:val="right"/>
            </w:pPr>
            <w:r w:rsidRPr="00B7701D">
              <w:t>0.065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8895C6" w14:textId="77777777" w:rsidR="00B7701D" w:rsidRPr="00B7701D" w:rsidRDefault="00B7701D" w:rsidP="004859D6">
            <w:pPr>
              <w:jc w:val="right"/>
            </w:pPr>
            <w:r w:rsidRPr="00B7701D">
              <w:t>0.34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E6B4EE" w14:textId="77777777" w:rsidR="00B7701D" w:rsidRPr="00B7701D" w:rsidRDefault="00B7701D" w:rsidP="004859D6">
            <w:pPr>
              <w:jc w:val="right"/>
            </w:pPr>
            <w:r w:rsidRPr="00B7701D">
              <w:t>.616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B7ECCC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041BE2" w14:textId="77777777" w:rsidR="00B7701D" w:rsidRPr="00B7701D" w:rsidRDefault="00B7701D" w:rsidP="004859D6">
            <w:pPr>
              <w:jc w:val="right"/>
            </w:pPr>
            <w:r w:rsidRPr="00B7701D">
              <w:t>.428</w:t>
            </w:r>
            <w:r w:rsidRPr="00B7701D">
              <w:rPr>
                <w:vertAlign w:val="superscript"/>
              </w:rPr>
              <w:t>*</w:t>
            </w:r>
          </w:p>
        </w:tc>
      </w:tr>
      <w:tr w:rsidR="00B7701D" w:rsidRPr="00B7701D" w14:paraId="7D42BF9F" w14:textId="77777777" w:rsidTr="004859D6">
        <w:trPr>
          <w:trHeight w:val="48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9AB959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6C54AA6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CD886F" w14:textId="77777777" w:rsidR="00B7701D" w:rsidRPr="00B7701D" w:rsidRDefault="00B7701D" w:rsidP="004859D6">
            <w:pPr>
              <w:jc w:val="right"/>
            </w:pPr>
            <w:r w:rsidRPr="00B7701D">
              <w:t>0.80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F80B20" w14:textId="77777777" w:rsidR="00B7701D" w:rsidRPr="00B7701D" w:rsidRDefault="00B7701D" w:rsidP="004859D6">
            <w:pPr>
              <w:jc w:val="right"/>
            </w:pPr>
            <w:r w:rsidRPr="00B7701D">
              <w:t>0.271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CFADC2" w14:textId="77777777" w:rsidR="00B7701D" w:rsidRPr="00B7701D" w:rsidRDefault="00B7701D" w:rsidP="004859D6">
            <w:pPr>
              <w:jc w:val="right"/>
            </w:pPr>
            <w:r w:rsidRPr="00B7701D">
              <w:t>0.633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49AADD" w14:textId="77777777" w:rsidR="00B7701D" w:rsidRPr="00B7701D" w:rsidRDefault="00B7701D" w:rsidP="004859D6">
            <w:pPr>
              <w:jc w:val="right"/>
            </w:pPr>
            <w:r w:rsidRPr="00B7701D">
              <w:t>0.222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2CD3BF" w14:textId="77777777" w:rsidR="00B7701D" w:rsidRPr="00B7701D" w:rsidRDefault="00B7701D" w:rsidP="004859D6">
            <w:pPr>
              <w:jc w:val="right"/>
            </w:pPr>
            <w:r w:rsidRPr="00B7701D">
              <w:t>0.075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C44311" w14:textId="77777777" w:rsidR="00B7701D" w:rsidRPr="00B7701D" w:rsidRDefault="00B7701D" w:rsidP="004859D6">
            <w:pPr>
              <w:jc w:val="right"/>
            </w:pPr>
            <w:r w:rsidRPr="00B7701D">
              <w:t>0.246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4DC69B" w14:textId="77777777" w:rsidR="00B7701D" w:rsidRPr="00B7701D" w:rsidRDefault="00B7701D" w:rsidP="004859D6">
            <w:pPr>
              <w:jc w:val="right"/>
            </w:pPr>
            <w:r w:rsidRPr="00B7701D">
              <w:t>0.734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C90391" w14:textId="77777777" w:rsidR="00B7701D" w:rsidRPr="00B7701D" w:rsidRDefault="00B7701D" w:rsidP="004859D6">
            <w:pPr>
              <w:jc w:val="right"/>
            </w:pPr>
            <w:r w:rsidRPr="00B7701D">
              <w:t>0.066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9ADB05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D126B5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C6CA10" w14:textId="77777777" w:rsidR="00B7701D" w:rsidRPr="00B7701D" w:rsidRDefault="00B7701D" w:rsidP="004859D6">
            <w:pPr>
              <w:jc w:val="right"/>
            </w:pPr>
            <w:r w:rsidRPr="00B7701D">
              <w:t>0.018</w:t>
            </w:r>
          </w:p>
        </w:tc>
      </w:tr>
      <w:tr w:rsidR="00B7701D" w:rsidRPr="00B7701D" w14:paraId="5F843105" w14:textId="77777777" w:rsidTr="004859D6">
        <w:trPr>
          <w:trHeight w:val="30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BE21B0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D1F1836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F076BA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07B6BB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F9F2D6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E5B97C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09974C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FE22DD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8C5379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6B24F9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761A08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D179DF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3D5F77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  <w:tr w:rsidR="00B7701D" w:rsidRPr="00B7701D" w14:paraId="7589DA45" w14:textId="77777777" w:rsidTr="004859D6">
        <w:trPr>
          <w:trHeight w:val="72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D597005" w14:textId="77777777" w:rsidR="00B7701D" w:rsidRPr="00B7701D" w:rsidRDefault="00B7701D" w:rsidP="004859D6">
            <w:r w:rsidRPr="00B7701D">
              <w:t>Total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2B5C8A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89E330" w14:textId="77777777" w:rsidR="00B7701D" w:rsidRPr="00B7701D" w:rsidRDefault="00B7701D" w:rsidP="004859D6">
            <w:pPr>
              <w:jc w:val="right"/>
            </w:pPr>
            <w:r w:rsidRPr="00B7701D">
              <w:t>.532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DD8618" w14:textId="77777777" w:rsidR="00B7701D" w:rsidRPr="00B7701D" w:rsidRDefault="00B7701D" w:rsidP="004859D6">
            <w:pPr>
              <w:jc w:val="right"/>
            </w:pPr>
            <w:r w:rsidRPr="00B7701D">
              <w:t>.784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6E48DE" w14:textId="77777777" w:rsidR="00B7701D" w:rsidRPr="00B7701D" w:rsidRDefault="00B7701D" w:rsidP="004859D6">
            <w:pPr>
              <w:jc w:val="right"/>
            </w:pPr>
            <w:r w:rsidRPr="00B7701D">
              <w:t>.770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EE5A0C" w14:textId="77777777" w:rsidR="00B7701D" w:rsidRPr="00B7701D" w:rsidRDefault="00B7701D" w:rsidP="004859D6">
            <w:pPr>
              <w:jc w:val="right"/>
            </w:pPr>
            <w:r w:rsidRPr="00B7701D">
              <w:t>.590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013954" w14:textId="77777777" w:rsidR="00B7701D" w:rsidRPr="00B7701D" w:rsidRDefault="00B7701D" w:rsidP="004859D6">
            <w:pPr>
              <w:jc w:val="right"/>
            </w:pPr>
            <w:r w:rsidRPr="00B7701D">
              <w:t>.690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01237C" w14:textId="77777777" w:rsidR="00B7701D" w:rsidRPr="00B7701D" w:rsidRDefault="00B7701D" w:rsidP="004859D6">
            <w:pPr>
              <w:jc w:val="right"/>
            </w:pPr>
            <w:r w:rsidRPr="00B7701D">
              <w:t>.658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BB08F8" w14:textId="77777777" w:rsidR="00B7701D" w:rsidRPr="00B7701D" w:rsidRDefault="00B7701D" w:rsidP="004859D6">
            <w:pPr>
              <w:jc w:val="right"/>
            </w:pPr>
            <w:r w:rsidRPr="00B7701D">
              <w:t>.648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53B90E" w14:textId="77777777" w:rsidR="00B7701D" w:rsidRPr="00B7701D" w:rsidRDefault="00B7701D" w:rsidP="004859D6">
            <w:pPr>
              <w:jc w:val="right"/>
            </w:pPr>
            <w:r w:rsidRPr="00B7701D">
              <w:t>.780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EF394F" w14:textId="77777777" w:rsidR="00B7701D" w:rsidRPr="00B7701D" w:rsidRDefault="00B7701D" w:rsidP="004859D6">
            <w:pPr>
              <w:jc w:val="right"/>
            </w:pPr>
            <w:r w:rsidRPr="00B7701D">
              <w:t>.617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7662C5" w14:textId="77777777" w:rsidR="00B7701D" w:rsidRPr="00B7701D" w:rsidRDefault="00B7701D" w:rsidP="004859D6">
            <w:pPr>
              <w:jc w:val="right"/>
            </w:pPr>
            <w:r w:rsidRPr="00B7701D">
              <w:t>.428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7D597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</w:tr>
      <w:tr w:rsidR="00B7701D" w:rsidRPr="00B7701D" w14:paraId="36E34312" w14:textId="77777777" w:rsidTr="004859D6">
        <w:trPr>
          <w:trHeight w:val="48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4876FCB" w14:textId="77777777" w:rsidR="00B7701D" w:rsidRPr="00B7701D" w:rsidRDefault="00B7701D" w:rsidP="004859D6">
            <w:r w:rsidRPr="00B7701D">
              <w:lastRenderedPageBreak/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AD899C9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908219" w14:textId="77777777" w:rsidR="00B7701D" w:rsidRPr="00B7701D" w:rsidRDefault="00B7701D" w:rsidP="004859D6">
            <w:pPr>
              <w:jc w:val="right"/>
            </w:pPr>
            <w:r w:rsidRPr="00B7701D">
              <w:t>0.00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DBB6E5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0469C8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5AC825" w14:textId="77777777" w:rsidR="00B7701D" w:rsidRPr="00B7701D" w:rsidRDefault="00B7701D" w:rsidP="004859D6">
            <w:pPr>
              <w:jc w:val="right"/>
            </w:pPr>
            <w:r w:rsidRPr="00B7701D">
              <w:t>0.001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BCE68C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E537B0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9648EE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78C52D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312CB6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8D0208" w14:textId="77777777" w:rsidR="00B7701D" w:rsidRPr="00B7701D" w:rsidRDefault="00B7701D" w:rsidP="004859D6">
            <w:pPr>
              <w:jc w:val="right"/>
            </w:pPr>
            <w:r w:rsidRPr="00B7701D">
              <w:t>0.01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393C46C" w14:textId="77777777" w:rsidR="00B7701D" w:rsidRPr="00B7701D" w:rsidRDefault="00B7701D" w:rsidP="004859D6">
            <w:r w:rsidRPr="00B7701D">
              <w:t> </w:t>
            </w:r>
          </w:p>
        </w:tc>
      </w:tr>
      <w:tr w:rsidR="00B7701D" w:rsidRPr="00B7701D" w14:paraId="78131102" w14:textId="77777777" w:rsidTr="004859D6">
        <w:trPr>
          <w:trHeight w:val="300"/>
        </w:trPr>
        <w:tc>
          <w:tcPr>
            <w:tcW w:w="5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790C93A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8849F0C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D65532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8F1DBA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745C1D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FE7B74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D316D1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1F053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1754FC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24311F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7D497B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78B7A5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2A051D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</w:tbl>
    <w:p w14:paraId="0E807403" w14:textId="77777777" w:rsidR="00B7701D" w:rsidRPr="00B7701D" w:rsidRDefault="00B7701D" w:rsidP="00B7701D">
      <w:r w:rsidRPr="00B7701D">
        <w:t>**. Correlation is significant at the 0.01 level (2-tailed).</w:t>
      </w:r>
    </w:p>
    <w:p w14:paraId="70EF5B59" w14:textId="77777777" w:rsidR="00B7701D" w:rsidRPr="00B7701D" w:rsidRDefault="00B7701D" w:rsidP="00B7701D">
      <w:r w:rsidRPr="00B7701D">
        <w:t>*. Correlation is significant at the 0.05 level (2-tailed).</w:t>
      </w:r>
    </w:p>
    <w:p w14:paraId="29905161" w14:textId="77777777" w:rsidR="00B7701D" w:rsidRPr="00B7701D" w:rsidRDefault="00B7701D" w:rsidP="00B7701D">
      <w:pPr>
        <w:rPr>
          <w:b/>
          <w:bCs/>
        </w:rPr>
      </w:pPr>
      <w:r w:rsidRPr="00B7701D">
        <w:rPr>
          <w:b/>
          <w:bCs/>
        </w:rPr>
        <w:br w:type="page"/>
      </w:r>
    </w:p>
    <w:p w14:paraId="208ECD62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26" w:name="_Toc142248619"/>
      <w:bookmarkStart w:id="27" w:name="_Toc142376669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2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</w:p>
    <w:p w14:paraId="2169E598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Hasil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ngujian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Validitas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r w:rsidRPr="00B7701D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human </w:t>
      </w:r>
      <w:proofErr w:type="gramStart"/>
      <w:r w:rsidRPr="00B7701D">
        <w:rPr>
          <w:rFonts w:ascii="Times New Roman" w:hAnsi="Times New Roman" w:cs="Times New Roman"/>
          <w:b/>
          <w:bCs/>
          <w:color w:val="auto"/>
          <w:sz w:val="24"/>
          <w:szCs w:val="24"/>
        </w:rPr>
        <w:t>relations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 X</w:t>
      </w:r>
      <w:bookmarkEnd w:id="26"/>
      <w:proofErr w:type="gram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2</w:t>
      </w:r>
      <w:bookmarkEnd w:id="27"/>
    </w:p>
    <w:tbl>
      <w:tblPr>
        <w:tblW w:w="7937" w:type="dxa"/>
        <w:tblLook w:val="04A0" w:firstRow="1" w:lastRow="0" w:firstColumn="1" w:lastColumn="0" w:noHBand="0" w:noVBand="1"/>
      </w:tblPr>
      <w:tblGrid>
        <w:gridCol w:w="492"/>
        <w:gridCol w:w="925"/>
        <w:gridCol w:w="592"/>
        <w:gridCol w:w="592"/>
        <w:gridCol w:w="592"/>
        <w:gridCol w:w="593"/>
        <w:gridCol w:w="593"/>
        <w:gridCol w:w="593"/>
        <w:gridCol w:w="593"/>
        <w:gridCol w:w="593"/>
        <w:gridCol w:w="593"/>
        <w:gridCol w:w="593"/>
        <w:gridCol w:w="593"/>
      </w:tblGrid>
      <w:tr w:rsidR="00B7701D" w:rsidRPr="00B7701D" w14:paraId="0547A4B2" w14:textId="77777777" w:rsidTr="004859D6">
        <w:trPr>
          <w:trHeight w:val="300"/>
        </w:trPr>
        <w:tc>
          <w:tcPr>
            <w:tcW w:w="7937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99CC83" w14:textId="77777777" w:rsidR="00B7701D" w:rsidRPr="00B7701D" w:rsidRDefault="00B7701D" w:rsidP="004859D6">
            <w:pPr>
              <w:jc w:val="center"/>
              <w:rPr>
                <w:b/>
                <w:bCs/>
              </w:rPr>
            </w:pPr>
            <w:r w:rsidRPr="00B7701D">
              <w:rPr>
                <w:b/>
                <w:bCs/>
              </w:rPr>
              <w:t>Correlations</w:t>
            </w:r>
          </w:p>
        </w:tc>
      </w:tr>
      <w:tr w:rsidR="00B7701D" w:rsidRPr="00B7701D" w14:paraId="79EE5306" w14:textId="77777777" w:rsidTr="004859D6">
        <w:trPr>
          <w:trHeight w:val="300"/>
        </w:trPr>
        <w:tc>
          <w:tcPr>
            <w:tcW w:w="4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85F1BE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97DEE4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5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E4E94A4" w14:textId="77777777" w:rsidR="00B7701D" w:rsidRPr="00B7701D" w:rsidRDefault="00B7701D" w:rsidP="004859D6">
            <w:pPr>
              <w:jc w:val="center"/>
            </w:pPr>
            <w:r w:rsidRPr="00B7701D">
              <w:t>X1</w:t>
            </w:r>
          </w:p>
        </w:tc>
        <w:tc>
          <w:tcPr>
            <w:tcW w:w="5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A919D1" w14:textId="77777777" w:rsidR="00B7701D" w:rsidRPr="00B7701D" w:rsidRDefault="00B7701D" w:rsidP="004859D6">
            <w:pPr>
              <w:jc w:val="center"/>
            </w:pPr>
            <w:r w:rsidRPr="00B7701D">
              <w:t>X2</w:t>
            </w:r>
          </w:p>
        </w:tc>
        <w:tc>
          <w:tcPr>
            <w:tcW w:w="5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503048" w14:textId="77777777" w:rsidR="00B7701D" w:rsidRPr="00B7701D" w:rsidRDefault="00B7701D" w:rsidP="004859D6">
            <w:pPr>
              <w:jc w:val="center"/>
            </w:pPr>
            <w:r w:rsidRPr="00B7701D">
              <w:t>X3</w:t>
            </w:r>
          </w:p>
        </w:tc>
        <w:tc>
          <w:tcPr>
            <w:tcW w:w="5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8590D54" w14:textId="77777777" w:rsidR="00B7701D" w:rsidRPr="00B7701D" w:rsidRDefault="00B7701D" w:rsidP="004859D6">
            <w:pPr>
              <w:jc w:val="center"/>
            </w:pPr>
            <w:r w:rsidRPr="00B7701D">
              <w:t>X4</w:t>
            </w:r>
          </w:p>
        </w:tc>
        <w:tc>
          <w:tcPr>
            <w:tcW w:w="5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611AD2" w14:textId="77777777" w:rsidR="00B7701D" w:rsidRPr="00B7701D" w:rsidRDefault="00B7701D" w:rsidP="004859D6">
            <w:pPr>
              <w:jc w:val="center"/>
            </w:pPr>
            <w:r w:rsidRPr="00B7701D">
              <w:t>X5</w:t>
            </w:r>
          </w:p>
        </w:tc>
        <w:tc>
          <w:tcPr>
            <w:tcW w:w="5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4EB2D1" w14:textId="77777777" w:rsidR="00B7701D" w:rsidRPr="00B7701D" w:rsidRDefault="00B7701D" w:rsidP="004859D6">
            <w:pPr>
              <w:jc w:val="center"/>
            </w:pPr>
            <w:r w:rsidRPr="00B7701D">
              <w:t>X6</w:t>
            </w:r>
          </w:p>
        </w:tc>
        <w:tc>
          <w:tcPr>
            <w:tcW w:w="5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2EF589" w14:textId="77777777" w:rsidR="00B7701D" w:rsidRPr="00B7701D" w:rsidRDefault="00B7701D" w:rsidP="004859D6">
            <w:pPr>
              <w:jc w:val="center"/>
            </w:pPr>
            <w:r w:rsidRPr="00B7701D">
              <w:t>X7</w:t>
            </w:r>
          </w:p>
        </w:tc>
        <w:tc>
          <w:tcPr>
            <w:tcW w:w="5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8E5B1E" w14:textId="77777777" w:rsidR="00B7701D" w:rsidRPr="00B7701D" w:rsidRDefault="00B7701D" w:rsidP="004859D6">
            <w:pPr>
              <w:jc w:val="center"/>
            </w:pPr>
            <w:r w:rsidRPr="00B7701D">
              <w:t>X8</w:t>
            </w:r>
          </w:p>
        </w:tc>
        <w:tc>
          <w:tcPr>
            <w:tcW w:w="5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4A5946" w14:textId="77777777" w:rsidR="00B7701D" w:rsidRPr="00B7701D" w:rsidRDefault="00B7701D" w:rsidP="004859D6">
            <w:pPr>
              <w:jc w:val="center"/>
            </w:pPr>
            <w:r w:rsidRPr="00B7701D">
              <w:t>X9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4FC84A" w14:textId="77777777" w:rsidR="00B7701D" w:rsidRPr="00B7701D" w:rsidRDefault="00B7701D" w:rsidP="004859D6">
            <w:pPr>
              <w:jc w:val="center"/>
            </w:pPr>
            <w:r w:rsidRPr="00B7701D">
              <w:t>X10</w:t>
            </w:r>
          </w:p>
        </w:tc>
        <w:tc>
          <w:tcPr>
            <w:tcW w:w="4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7C3B473" w14:textId="77777777" w:rsidR="00B7701D" w:rsidRPr="00B7701D" w:rsidRDefault="00B7701D" w:rsidP="004859D6">
            <w:pPr>
              <w:jc w:val="center"/>
            </w:pPr>
            <w:r w:rsidRPr="00B7701D">
              <w:t>total</w:t>
            </w:r>
          </w:p>
        </w:tc>
      </w:tr>
      <w:tr w:rsidR="00B7701D" w:rsidRPr="00B7701D" w14:paraId="7F24EC4E" w14:textId="77777777" w:rsidTr="004859D6">
        <w:trPr>
          <w:trHeight w:val="72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F416AC" w14:textId="77777777" w:rsidR="00B7701D" w:rsidRPr="00B7701D" w:rsidRDefault="00B7701D" w:rsidP="004859D6">
            <w:r w:rsidRPr="00B7701D">
              <w:t>X1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D16AA50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909323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69518D" w14:textId="77777777" w:rsidR="00B7701D" w:rsidRPr="00B7701D" w:rsidRDefault="00B7701D" w:rsidP="004859D6">
            <w:pPr>
              <w:jc w:val="right"/>
            </w:pPr>
            <w:r w:rsidRPr="00B7701D">
              <w:t>.674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6A4BAB" w14:textId="77777777" w:rsidR="00B7701D" w:rsidRPr="00B7701D" w:rsidRDefault="00B7701D" w:rsidP="004859D6">
            <w:pPr>
              <w:jc w:val="right"/>
            </w:pPr>
            <w:r w:rsidRPr="00B7701D">
              <w:t>.514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E5907F" w14:textId="77777777" w:rsidR="00B7701D" w:rsidRPr="00B7701D" w:rsidRDefault="00B7701D" w:rsidP="004859D6">
            <w:pPr>
              <w:jc w:val="right"/>
            </w:pPr>
            <w:r w:rsidRPr="00B7701D">
              <w:t>0.352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E54CE0" w14:textId="77777777" w:rsidR="00B7701D" w:rsidRPr="00B7701D" w:rsidRDefault="00B7701D" w:rsidP="004859D6">
            <w:pPr>
              <w:jc w:val="right"/>
            </w:pPr>
            <w:r w:rsidRPr="00B7701D">
              <w:t>0.114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C30711" w14:textId="77777777" w:rsidR="00B7701D" w:rsidRPr="00B7701D" w:rsidRDefault="00B7701D" w:rsidP="004859D6">
            <w:pPr>
              <w:jc w:val="right"/>
            </w:pPr>
            <w:r w:rsidRPr="00B7701D">
              <w:t>.561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F2DAEA" w14:textId="77777777" w:rsidR="00B7701D" w:rsidRPr="00B7701D" w:rsidRDefault="00B7701D" w:rsidP="004859D6">
            <w:pPr>
              <w:jc w:val="right"/>
            </w:pPr>
            <w:r w:rsidRPr="00B7701D">
              <w:t>0.284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4FE47" w14:textId="77777777" w:rsidR="00B7701D" w:rsidRPr="00B7701D" w:rsidRDefault="00B7701D" w:rsidP="004859D6">
            <w:pPr>
              <w:jc w:val="right"/>
            </w:pPr>
            <w:r w:rsidRPr="00B7701D">
              <w:t>.418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5BB745" w14:textId="77777777" w:rsidR="00B7701D" w:rsidRPr="00B7701D" w:rsidRDefault="00B7701D" w:rsidP="004859D6">
            <w:pPr>
              <w:jc w:val="right"/>
            </w:pPr>
            <w:r w:rsidRPr="00B7701D">
              <w:t>.396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92A4DD" w14:textId="77777777" w:rsidR="00B7701D" w:rsidRPr="00B7701D" w:rsidRDefault="00B7701D" w:rsidP="004859D6">
            <w:pPr>
              <w:jc w:val="right"/>
            </w:pPr>
            <w:r w:rsidRPr="00B7701D">
              <w:t>.643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CB811D" w14:textId="77777777" w:rsidR="00B7701D" w:rsidRPr="00B7701D" w:rsidRDefault="00B7701D" w:rsidP="004859D6">
            <w:pPr>
              <w:jc w:val="right"/>
            </w:pPr>
            <w:r w:rsidRPr="00B7701D">
              <w:t>.703</w:t>
            </w:r>
            <w:r w:rsidRPr="00B7701D">
              <w:rPr>
                <w:vertAlign w:val="superscript"/>
              </w:rPr>
              <w:t>**</w:t>
            </w:r>
          </w:p>
        </w:tc>
      </w:tr>
      <w:tr w:rsidR="00B7701D" w:rsidRPr="00B7701D" w14:paraId="35226ED8" w14:textId="77777777" w:rsidTr="004859D6">
        <w:trPr>
          <w:trHeight w:val="48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8A6412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2DEA91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8CA952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48972A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DC0112" w14:textId="77777777" w:rsidR="00B7701D" w:rsidRPr="00B7701D" w:rsidRDefault="00B7701D" w:rsidP="004859D6">
            <w:pPr>
              <w:jc w:val="right"/>
            </w:pPr>
            <w:r w:rsidRPr="00B7701D">
              <w:t>0.004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21EF13" w14:textId="77777777" w:rsidR="00B7701D" w:rsidRPr="00B7701D" w:rsidRDefault="00B7701D" w:rsidP="004859D6">
            <w:pPr>
              <w:jc w:val="right"/>
            </w:pPr>
            <w:r w:rsidRPr="00B7701D">
              <w:t>0.056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DD7615" w14:textId="77777777" w:rsidR="00B7701D" w:rsidRPr="00B7701D" w:rsidRDefault="00B7701D" w:rsidP="004859D6">
            <w:pPr>
              <w:jc w:val="right"/>
            </w:pPr>
            <w:r w:rsidRPr="00B7701D">
              <w:t>0.549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07D6BA" w14:textId="77777777" w:rsidR="00B7701D" w:rsidRPr="00B7701D" w:rsidRDefault="00B7701D" w:rsidP="004859D6">
            <w:pPr>
              <w:jc w:val="right"/>
            </w:pPr>
            <w:r w:rsidRPr="00B7701D">
              <w:t>0.001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C561E7" w14:textId="77777777" w:rsidR="00B7701D" w:rsidRPr="00B7701D" w:rsidRDefault="00B7701D" w:rsidP="004859D6">
            <w:pPr>
              <w:jc w:val="right"/>
            </w:pPr>
            <w:r w:rsidRPr="00B7701D">
              <w:t>0.129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9CDEE" w14:textId="77777777" w:rsidR="00B7701D" w:rsidRPr="00B7701D" w:rsidRDefault="00B7701D" w:rsidP="004859D6">
            <w:pPr>
              <w:jc w:val="right"/>
            </w:pPr>
            <w:r w:rsidRPr="00B7701D">
              <w:t>0.021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6E1CB2" w14:textId="77777777" w:rsidR="00B7701D" w:rsidRPr="00B7701D" w:rsidRDefault="00B7701D" w:rsidP="004859D6">
            <w:pPr>
              <w:jc w:val="right"/>
            </w:pPr>
            <w:r w:rsidRPr="00B7701D">
              <w:t>0.030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4FAE9C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EA5743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</w:tr>
      <w:tr w:rsidR="00B7701D" w:rsidRPr="00B7701D" w14:paraId="3CF8FBB4" w14:textId="77777777" w:rsidTr="004859D6">
        <w:trPr>
          <w:trHeight w:val="30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5033594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72B31D3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235B4B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723ED1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E0810F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C411F0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F0F6D5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3A30A2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6875DE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7E9646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57CB7E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266A9D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D4F649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  <w:tr w:rsidR="00B7701D" w:rsidRPr="00B7701D" w14:paraId="25F6AD13" w14:textId="77777777" w:rsidTr="004859D6">
        <w:trPr>
          <w:trHeight w:val="72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6DCF02C" w14:textId="77777777" w:rsidR="00B7701D" w:rsidRPr="00B7701D" w:rsidRDefault="00B7701D" w:rsidP="004859D6">
            <w:r w:rsidRPr="00B7701D">
              <w:t>X2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4F6A246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BC2C8D" w14:textId="77777777" w:rsidR="00B7701D" w:rsidRPr="00B7701D" w:rsidRDefault="00B7701D" w:rsidP="004859D6">
            <w:pPr>
              <w:jc w:val="right"/>
            </w:pPr>
            <w:r w:rsidRPr="00B7701D">
              <w:t>.674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05DDE4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1E1DF1" w14:textId="77777777" w:rsidR="00B7701D" w:rsidRPr="00B7701D" w:rsidRDefault="00B7701D" w:rsidP="004859D6">
            <w:pPr>
              <w:jc w:val="right"/>
            </w:pPr>
            <w:r w:rsidRPr="00B7701D">
              <w:t>.631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6F5D2C" w14:textId="77777777" w:rsidR="00B7701D" w:rsidRPr="00B7701D" w:rsidRDefault="00B7701D" w:rsidP="004859D6">
            <w:pPr>
              <w:jc w:val="right"/>
            </w:pPr>
            <w:r w:rsidRPr="00B7701D">
              <w:t>.487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564AC8" w14:textId="77777777" w:rsidR="00B7701D" w:rsidRPr="00B7701D" w:rsidRDefault="00B7701D" w:rsidP="004859D6">
            <w:pPr>
              <w:jc w:val="right"/>
            </w:pPr>
            <w:r w:rsidRPr="00B7701D">
              <w:t>0.3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7FC6C6" w14:textId="77777777" w:rsidR="00B7701D" w:rsidRPr="00B7701D" w:rsidRDefault="00B7701D" w:rsidP="004859D6">
            <w:pPr>
              <w:jc w:val="right"/>
            </w:pPr>
            <w:r w:rsidRPr="00B7701D">
              <w:t>.373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F99E40" w14:textId="77777777" w:rsidR="00B7701D" w:rsidRPr="00B7701D" w:rsidRDefault="00B7701D" w:rsidP="004859D6">
            <w:pPr>
              <w:jc w:val="right"/>
            </w:pPr>
            <w:r w:rsidRPr="00B7701D">
              <w:t>0.261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38F50F" w14:textId="77777777" w:rsidR="00B7701D" w:rsidRPr="00B7701D" w:rsidRDefault="00B7701D" w:rsidP="004859D6">
            <w:pPr>
              <w:jc w:val="right"/>
            </w:pPr>
            <w:r w:rsidRPr="00B7701D">
              <w:t>.385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1E2B4C" w14:textId="77777777" w:rsidR="00B7701D" w:rsidRPr="00B7701D" w:rsidRDefault="00B7701D" w:rsidP="004859D6">
            <w:pPr>
              <w:jc w:val="right"/>
            </w:pPr>
            <w:r w:rsidRPr="00B7701D">
              <w:t>.435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6FDD34" w14:textId="77777777" w:rsidR="00B7701D" w:rsidRPr="00B7701D" w:rsidRDefault="00B7701D" w:rsidP="004859D6">
            <w:pPr>
              <w:jc w:val="right"/>
            </w:pPr>
            <w:r w:rsidRPr="00B7701D">
              <w:t>.525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85B827" w14:textId="77777777" w:rsidR="00B7701D" w:rsidRPr="00B7701D" w:rsidRDefault="00B7701D" w:rsidP="004859D6">
            <w:pPr>
              <w:jc w:val="right"/>
            </w:pPr>
            <w:r w:rsidRPr="00B7701D">
              <w:t>.724</w:t>
            </w:r>
            <w:r w:rsidRPr="00B7701D">
              <w:rPr>
                <w:vertAlign w:val="superscript"/>
              </w:rPr>
              <w:t>**</w:t>
            </w:r>
          </w:p>
        </w:tc>
      </w:tr>
      <w:tr w:rsidR="00B7701D" w:rsidRPr="00B7701D" w14:paraId="760CC1C5" w14:textId="77777777" w:rsidTr="004859D6">
        <w:trPr>
          <w:trHeight w:val="48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5A83F4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84D725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3E866C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2B7D139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E25871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67ADA2" w14:textId="77777777" w:rsidR="00B7701D" w:rsidRPr="00B7701D" w:rsidRDefault="00B7701D" w:rsidP="004859D6">
            <w:pPr>
              <w:jc w:val="right"/>
            </w:pPr>
            <w:r w:rsidRPr="00B7701D">
              <w:t>0.006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7CFDBD" w14:textId="77777777" w:rsidR="00B7701D" w:rsidRPr="00B7701D" w:rsidRDefault="00B7701D" w:rsidP="004859D6">
            <w:pPr>
              <w:jc w:val="right"/>
            </w:pPr>
            <w:r w:rsidRPr="00B7701D">
              <w:t>0.075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1F05FD" w14:textId="77777777" w:rsidR="00B7701D" w:rsidRPr="00B7701D" w:rsidRDefault="00B7701D" w:rsidP="004859D6">
            <w:pPr>
              <w:jc w:val="right"/>
            </w:pPr>
            <w:r w:rsidRPr="00B7701D">
              <w:t>0.042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359BF2" w14:textId="77777777" w:rsidR="00B7701D" w:rsidRPr="00B7701D" w:rsidRDefault="00B7701D" w:rsidP="004859D6">
            <w:pPr>
              <w:jc w:val="right"/>
            </w:pPr>
            <w:r w:rsidRPr="00B7701D">
              <w:t>0.163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AC4F02" w14:textId="77777777" w:rsidR="00B7701D" w:rsidRPr="00B7701D" w:rsidRDefault="00B7701D" w:rsidP="004859D6">
            <w:pPr>
              <w:jc w:val="right"/>
            </w:pPr>
            <w:r w:rsidRPr="00B7701D">
              <w:t>0.036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5FCD22" w14:textId="77777777" w:rsidR="00B7701D" w:rsidRPr="00B7701D" w:rsidRDefault="00B7701D" w:rsidP="004859D6">
            <w:pPr>
              <w:jc w:val="right"/>
            </w:pPr>
            <w:r w:rsidRPr="00B7701D">
              <w:t>0.016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4D36D1" w14:textId="77777777" w:rsidR="00B7701D" w:rsidRPr="00B7701D" w:rsidRDefault="00B7701D" w:rsidP="004859D6">
            <w:pPr>
              <w:jc w:val="right"/>
            </w:pPr>
            <w:r w:rsidRPr="00B7701D">
              <w:t>0.003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3CC2DF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</w:tr>
      <w:tr w:rsidR="00B7701D" w:rsidRPr="00B7701D" w14:paraId="176E6E8F" w14:textId="77777777" w:rsidTr="004859D6">
        <w:trPr>
          <w:trHeight w:val="30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2729DD2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21D79D9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D85DA4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8D0DF5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5D3E62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2EE8EE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AAB63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1C7DCB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12C897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A5F54A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BFE6B6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028AE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971E3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  <w:tr w:rsidR="00B7701D" w:rsidRPr="00B7701D" w14:paraId="168D7DF5" w14:textId="77777777" w:rsidTr="004859D6">
        <w:trPr>
          <w:trHeight w:val="72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2942A3C" w14:textId="77777777" w:rsidR="00B7701D" w:rsidRPr="00B7701D" w:rsidRDefault="00B7701D" w:rsidP="004859D6">
            <w:r w:rsidRPr="00B7701D">
              <w:t>X3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92501D0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C33D03" w14:textId="77777777" w:rsidR="00B7701D" w:rsidRPr="00B7701D" w:rsidRDefault="00B7701D" w:rsidP="004859D6">
            <w:pPr>
              <w:jc w:val="right"/>
            </w:pPr>
            <w:r w:rsidRPr="00B7701D">
              <w:t>.514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08929E" w14:textId="77777777" w:rsidR="00B7701D" w:rsidRPr="00B7701D" w:rsidRDefault="00B7701D" w:rsidP="004859D6">
            <w:pPr>
              <w:jc w:val="right"/>
            </w:pPr>
            <w:r w:rsidRPr="00B7701D">
              <w:t>.631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ED8FBD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B0256B" w14:textId="77777777" w:rsidR="00B7701D" w:rsidRPr="00B7701D" w:rsidRDefault="00B7701D" w:rsidP="004859D6">
            <w:pPr>
              <w:jc w:val="right"/>
            </w:pPr>
            <w:r w:rsidRPr="00B7701D">
              <w:t>.550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9858F4" w14:textId="77777777" w:rsidR="00B7701D" w:rsidRPr="00B7701D" w:rsidRDefault="00B7701D" w:rsidP="004859D6">
            <w:pPr>
              <w:jc w:val="right"/>
            </w:pPr>
            <w:r w:rsidRPr="00B7701D">
              <w:t>.521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9975BD" w14:textId="77777777" w:rsidR="00B7701D" w:rsidRPr="00B7701D" w:rsidRDefault="00B7701D" w:rsidP="004859D6">
            <w:pPr>
              <w:jc w:val="right"/>
            </w:pPr>
            <w:r w:rsidRPr="00B7701D">
              <w:t>.486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46991E" w14:textId="77777777" w:rsidR="00B7701D" w:rsidRPr="00B7701D" w:rsidRDefault="00B7701D" w:rsidP="004859D6">
            <w:pPr>
              <w:jc w:val="right"/>
            </w:pPr>
            <w:r w:rsidRPr="00B7701D">
              <w:t>0.241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6CFC59" w14:textId="77777777" w:rsidR="00B7701D" w:rsidRPr="00B7701D" w:rsidRDefault="00B7701D" w:rsidP="004859D6">
            <w:pPr>
              <w:jc w:val="right"/>
            </w:pPr>
            <w:r w:rsidRPr="00B7701D">
              <w:t>.523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19C41D" w14:textId="77777777" w:rsidR="00B7701D" w:rsidRPr="00B7701D" w:rsidRDefault="00B7701D" w:rsidP="004859D6">
            <w:pPr>
              <w:jc w:val="right"/>
            </w:pPr>
            <w:r w:rsidRPr="00B7701D">
              <w:t>.427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8567F3" w14:textId="77777777" w:rsidR="00B7701D" w:rsidRPr="00B7701D" w:rsidRDefault="00B7701D" w:rsidP="004859D6">
            <w:pPr>
              <w:jc w:val="right"/>
            </w:pPr>
            <w:r w:rsidRPr="00B7701D">
              <w:t>.456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F19FD4" w14:textId="77777777" w:rsidR="00B7701D" w:rsidRPr="00B7701D" w:rsidRDefault="00B7701D" w:rsidP="004859D6">
            <w:pPr>
              <w:jc w:val="right"/>
            </w:pPr>
            <w:r w:rsidRPr="00B7701D">
              <w:t>.756</w:t>
            </w:r>
            <w:r w:rsidRPr="00B7701D">
              <w:rPr>
                <w:vertAlign w:val="superscript"/>
              </w:rPr>
              <w:t>**</w:t>
            </w:r>
          </w:p>
        </w:tc>
      </w:tr>
      <w:tr w:rsidR="00B7701D" w:rsidRPr="00B7701D" w14:paraId="45C4929F" w14:textId="77777777" w:rsidTr="004859D6">
        <w:trPr>
          <w:trHeight w:val="48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D25CFE2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A4ED90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3A8CB2" w14:textId="77777777" w:rsidR="00B7701D" w:rsidRPr="00B7701D" w:rsidRDefault="00B7701D" w:rsidP="004859D6">
            <w:pPr>
              <w:jc w:val="right"/>
            </w:pPr>
            <w:r w:rsidRPr="00B7701D">
              <w:t>0.004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346B45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B041167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1C865D" w14:textId="77777777" w:rsidR="00B7701D" w:rsidRPr="00B7701D" w:rsidRDefault="00B7701D" w:rsidP="004859D6">
            <w:pPr>
              <w:jc w:val="right"/>
            </w:pPr>
            <w:r w:rsidRPr="00B7701D">
              <w:t>0.002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5B97D8" w14:textId="77777777" w:rsidR="00B7701D" w:rsidRPr="00B7701D" w:rsidRDefault="00B7701D" w:rsidP="004859D6">
            <w:pPr>
              <w:jc w:val="right"/>
            </w:pPr>
            <w:r w:rsidRPr="00B7701D">
              <w:t>0.003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DD0F43" w14:textId="77777777" w:rsidR="00B7701D" w:rsidRPr="00B7701D" w:rsidRDefault="00B7701D" w:rsidP="004859D6">
            <w:pPr>
              <w:jc w:val="right"/>
            </w:pPr>
            <w:r w:rsidRPr="00B7701D">
              <w:t>0.006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9F565B" w14:textId="77777777" w:rsidR="00B7701D" w:rsidRPr="00B7701D" w:rsidRDefault="00B7701D" w:rsidP="004859D6">
            <w:pPr>
              <w:jc w:val="right"/>
            </w:pPr>
            <w:r w:rsidRPr="00B7701D">
              <w:t>0.20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C0B2CF" w14:textId="77777777" w:rsidR="00B7701D" w:rsidRPr="00B7701D" w:rsidRDefault="00B7701D" w:rsidP="004859D6">
            <w:pPr>
              <w:jc w:val="right"/>
            </w:pPr>
            <w:r w:rsidRPr="00B7701D">
              <w:t>0.003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986932" w14:textId="77777777" w:rsidR="00B7701D" w:rsidRPr="00B7701D" w:rsidRDefault="00B7701D" w:rsidP="004859D6">
            <w:pPr>
              <w:jc w:val="right"/>
            </w:pPr>
            <w:r w:rsidRPr="00B7701D">
              <w:t>0.019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086D45" w14:textId="77777777" w:rsidR="00B7701D" w:rsidRPr="00B7701D" w:rsidRDefault="00B7701D" w:rsidP="004859D6">
            <w:pPr>
              <w:jc w:val="right"/>
            </w:pPr>
            <w:r w:rsidRPr="00B7701D">
              <w:t>0.01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54BC31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</w:tr>
      <w:tr w:rsidR="00B7701D" w:rsidRPr="00B7701D" w14:paraId="79AF5B1C" w14:textId="77777777" w:rsidTr="004859D6">
        <w:trPr>
          <w:trHeight w:val="30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139AA0A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C3D1807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CF8895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B76CE8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D9E3A2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FEB88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F93A67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425FD4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631CC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532907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59B042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CBAF17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08DA67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  <w:tr w:rsidR="00B7701D" w:rsidRPr="00B7701D" w14:paraId="0F92C03A" w14:textId="77777777" w:rsidTr="004859D6">
        <w:trPr>
          <w:trHeight w:val="72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7473C21" w14:textId="77777777" w:rsidR="00B7701D" w:rsidRPr="00B7701D" w:rsidRDefault="00B7701D" w:rsidP="004859D6">
            <w:r w:rsidRPr="00B7701D">
              <w:t>X4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2DA9AAC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6CACC5" w14:textId="77777777" w:rsidR="00B7701D" w:rsidRPr="00B7701D" w:rsidRDefault="00B7701D" w:rsidP="004859D6">
            <w:pPr>
              <w:jc w:val="right"/>
            </w:pPr>
            <w:r w:rsidRPr="00B7701D">
              <w:t>0.352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2CFE2D" w14:textId="77777777" w:rsidR="00B7701D" w:rsidRPr="00B7701D" w:rsidRDefault="00B7701D" w:rsidP="004859D6">
            <w:pPr>
              <w:jc w:val="right"/>
            </w:pPr>
            <w:r w:rsidRPr="00B7701D">
              <w:t>.487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1FBA86" w14:textId="77777777" w:rsidR="00B7701D" w:rsidRPr="00B7701D" w:rsidRDefault="00B7701D" w:rsidP="004859D6">
            <w:pPr>
              <w:jc w:val="right"/>
            </w:pPr>
            <w:r w:rsidRPr="00B7701D">
              <w:t>.550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4366AC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C68C9C" w14:textId="77777777" w:rsidR="00B7701D" w:rsidRPr="00B7701D" w:rsidRDefault="00B7701D" w:rsidP="004859D6">
            <w:pPr>
              <w:jc w:val="right"/>
            </w:pPr>
            <w:r w:rsidRPr="00B7701D">
              <w:t>.562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0CF206" w14:textId="77777777" w:rsidR="00B7701D" w:rsidRPr="00B7701D" w:rsidRDefault="00B7701D" w:rsidP="004859D6">
            <w:pPr>
              <w:jc w:val="right"/>
            </w:pPr>
            <w:r w:rsidRPr="00B7701D">
              <w:t>.423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AD903E" w14:textId="77777777" w:rsidR="00B7701D" w:rsidRPr="00B7701D" w:rsidRDefault="00B7701D" w:rsidP="004859D6">
            <w:pPr>
              <w:jc w:val="right"/>
            </w:pPr>
            <w:r w:rsidRPr="00B7701D">
              <w:t>0.219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837FF9" w14:textId="77777777" w:rsidR="00B7701D" w:rsidRPr="00B7701D" w:rsidRDefault="00B7701D" w:rsidP="004859D6">
            <w:pPr>
              <w:jc w:val="right"/>
            </w:pPr>
            <w:r w:rsidRPr="00B7701D">
              <w:t>.449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D17190" w14:textId="77777777" w:rsidR="00B7701D" w:rsidRPr="00B7701D" w:rsidRDefault="00B7701D" w:rsidP="004859D6">
            <w:pPr>
              <w:jc w:val="right"/>
            </w:pPr>
            <w:r w:rsidRPr="00B7701D">
              <w:t>0.188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FE6FB0" w14:textId="77777777" w:rsidR="00B7701D" w:rsidRPr="00B7701D" w:rsidRDefault="00B7701D" w:rsidP="004859D6">
            <w:pPr>
              <w:jc w:val="right"/>
            </w:pPr>
            <w:r w:rsidRPr="00B7701D">
              <w:t>0.253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0F8CA1" w14:textId="77777777" w:rsidR="00B7701D" w:rsidRPr="00B7701D" w:rsidRDefault="00B7701D" w:rsidP="004859D6">
            <w:pPr>
              <w:jc w:val="right"/>
            </w:pPr>
            <w:r w:rsidRPr="00B7701D">
              <w:t>.627</w:t>
            </w:r>
            <w:r w:rsidRPr="00B7701D">
              <w:rPr>
                <w:vertAlign w:val="superscript"/>
              </w:rPr>
              <w:t>**</w:t>
            </w:r>
          </w:p>
        </w:tc>
      </w:tr>
      <w:tr w:rsidR="00B7701D" w:rsidRPr="00B7701D" w14:paraId="6CB647E0" w14:textId="77777777" w:rsidTr="004859D6">
        <w:trPr>
          <w:trHeight w:val="48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E52C58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1E2D314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C89F6D" w14:textId="77777777" w:rsidR="00B7701D" w:rsidRPr="00B7701D" w:rsidRDefault="00B7701D" w:rsidP="004859D6">
            <w:pPr>
              <w:jc w:val="right"/>
            </w:pPr>
            <w:r w:rsidRPr="00B7701D">
              <w:t>0.056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98E780" w14:textId="77777777" w:rsidR="00B7701D" w:rsidRPr="00B7701D" w:rsidRDefault="00B7701D" w:rsidP="004859D6">
            <w:pPr>
              <w:jc w:val="right"/>
            </w:pPr>
            <w:r w:rsidRPr="00B7701D">
              <w:t>0.006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F5D73E" w14:textId="77777777" w:rsidR="00B7701D" w:rsidRPr="00B7701D" w:rsidRDefault="00B7701D" w:rsidP="004859D6">
            <w:pPr>
              <w:jc w:val="right"/>
            </w:pPr>
            <w:r w:rsidRPr="00B7701D">
              <w:t>0.002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24F32C6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5BBA30" w14:textId="77777777" w:rsidR="00B7701D" w:rsidRPr="00B7701D" w:rsidRDefault="00B7701D" w:rsidP="004859D6">
            <w:pPr>
              <w:jc w:val="right"/>
            </w:pPr>
            <w:r w:rsidRPr="00B7701D">
              <w:t>0.001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027843" w14:textId="77777777" w:rsidR="00B7701D" w:rsidRPr="00B7701D" w:rsidRDefault="00B7701D" w:rsidP="004859D6">
            <w:pPr>
              <w:jc w:val="right"/>
            </w:pPr>
            <w:r w:rsidRPr="00B7701D">
              <w:t>0.02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C7E5B" w14:textId="77777777" w:rsidR="00B7701D" w:rsidRPr="00B7701D" w:rsidRDefault="00B7701D" w:rsidP="004859D6">
            <w:pPr>
              <w:jc w:val="right"/>
            </w:pPr>
            <w:r w:rsidRPr="00B7701D">
              <w:t>0.246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181EA2" w14:textId="77777777" w:rsidR="00B7701D" w:rsidRPr="00B7701D" w:rsidRDefault="00B7701D" w:rsidP="004859D6">
            <w:pPr>
              <w:jc w:val="right"/>
            </w:pPr>
            <w:r w:rsidRPr="00B7701D">
              <w:t>0.013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5C01D2" w14:textId="77777777" w:rsidR="00B7701D" w:rsidRPr="00B7701D" w:rsidRDefault="00B7701D" w:rsidP="004859D6">
            <w:pPr>
              <w:jc w:val="right"/>
            </w:pPr>
            <w:r w:rsidRPr="00B7701D">
              <w:t>0.320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BEAE60" w14:textId="77777777" w:rsidR="00B7701D" w:rsidRPr="00B7701D" w:rsidRDefault="00B7701D" w:rsidP="004859D6">
            <w:pPr>
              <w:jc w:val="right"/>
            </w:pPr>
            <w:r w:rsidRPr="00B7701D">
              <w:t>0.178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3497F4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</w:tr>
      <w:tr w:rsidR="00B7701D" w:rsidRPr="00B7701D" w14:paraId="7BB86384" w14:textId="77777777" w:rsidTr="004859D6">
        <w:trPr>
          <w:trHeight w:val="30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7F04D38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8CF2619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F5753B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F44B4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1B9949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D474EF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96F8D9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D578C5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86F28A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134ADD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2BB2A4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70F37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38739E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  <w:tr w:rsidR="00B7701D" w:rsidRPr="00B7701D" w14:paraId="3138F8B8" w14:textId="77777777" w:rsidTr="004859D6">
        <w:trPr>
          <w:trHeight w:val="72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BCEA71A" w14:textId="77777777" w:rsidR="00B7701D" w:rsidRPr="00B7701D" w:rsidRDefault="00B7701D" w:rsidP="004859D6">
            <w:r w:rsidRPr="00B7701D">
              <w:t>X5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1ED7CDD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DC2432" w14:textId="77777777" w:rsidR="00B7701D" w:rsidRPr="00B7701D" w:rsidRDefault="00B7701D" w:rsidP="004859D6">
            <w:pPr>
              <w:jc w:val="right"/>
            </w:pPr>
            <w:r w:rsidRPr="00B7701D">
              <w:t>0.114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655A06" w14:textId="77777777" w:rsidR="00B7701D" w:rsidRPr="00B7701D" w:rsidRDefault="00B7701D" w:rsidP="004859D6">
            <w:pPr>
              <w:jc w:val="right"/>
            </w:pPr>
            <w:r w:rsidRPr="00B7701D">
              <w:t>0.3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3B5313" w14:textId="77777777" w:rsidR="00B7701D" w:rsidRPr="00B7701D" w:rsidRDefault="00B7701D" w:rsidP="004859D6">
            <w:pPr>
              <w:jc w:val="right"/>
            </w:pPr>
            <w:r w:rsidRPr="00B7701D">
              <w:t>.521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EED0E6" w14:textId="77777777" w:rsidR="00B7701D" w:rsidRPr="00B7701D" w:rsidRDefault="00B7701D" w:rsidP="004859D6">
            <w:pPr>
              <w:jc w:val="right"/>
            </w:pPr>
            <w:r w:rsidRPr="00B7701D">
              <w:t>.562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D0EEF5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6BF9F5" w14:textId="77777777" w:rsidR="00B7701D" w:rsidRPr="00B7701D" w:rsidRDefault="00B7701D" w:rsidP="004859D6">
            <w:pPr>
              <w:jc w:val="right"/>
            </w:pPr>
            <w:r w:rsidRPr="00B7701D">
              <w:t>0.313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60F462" w14:textId="77777777" w:rsidR="00B7701D" w:rsidRPr="00B7701D" w:rsidRDefault="00B7701D" w:rsidP="004859D6">
            <w:pPr>
              <w:jc w:val="right"/>
            </w:pPr>
            <w:r w:rsidRPr="00B7701D">
              <w:t>.383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8C3F47" w14:textId="77777777" w:rsidR="00B7701D" w:rsidRPr="00B7701D" w:rsidRDefault="00B7701D" w:rsidP="004859D6">
            <w:pPr>
              <w:jc w:val="right"/>
            </w:pPr>
            <w:r w:rsidRPr="00B7701D">
              <w:t>0.348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643AF1" w14:textId="77777777" w:rsidR="00B7701D" w:rsidRPr="00B7701D" w:rsidRDefault="00B7701D" w:rsidP="004859D6">
            <w:pPr>
              <w:jc w:val="right"/>
            </w:pPr>
            <w:r w:rsidRPr="00B7701D">
              <w:t>0.190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361992" w14:textId="77777777" w:rsidR="00B7701D" w:rsidRPr="00B7701D" w:rsidRDefault="00B7701D" w:rsidP="004859D6">
            <w:pPr>
              <w:jc w:val="right"/>
            </w:pPr>
            <w:r w:rsidRPr="00B7701D">
              <w:t>0.173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7FF723" w14:textId="77777777" w:rsidR="00B7701D" w:rsidRPr="00B7701D" w:rsidRDefault="00B7701D" w:rsidP="004859D6">
            <w:pPr>
              <w:jc w:val="right"/>
            </w:pPr>
            <w:r w:rsidRPr="00B7701D">
              <w:t>.554</w:t>
            </w:r>
            <w:r w:rsidRPr="00B7701D">
              <w:rPr>
                <w:vertAlign w:val="superscript"/>
              </w:rPr>
              <w:t>**</w:t>
            </w:r>
          </w:p>
        </w:tc>
      </w:tr>
      <w:tr w:rsidR="00B7701D" w:rsidRPr="00B7701D" w14:paraId="5AE5F53D" w14:textId="77777777" w:rsidTr="004859D6">
        <w:trPr>
          <w:trHeight w:val="48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1AA802F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5048702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BC1BFD" w14:textId="77777777" w:rsidR="00B7701D" w:rsidRPr="00B7701D" w:rsidRDefault="00B7701D" w:rsidP="004859D6">
            <w:pPr>
              <w:jc w:val="right"/>
            </w:pPr>
            <w:r w:rsidRPr="00B7701D">
              <w:t>0.549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8A7E99" w14:textId="77777777" w:rsidR="00B7701D" w:rsidRPr="00B7701D" w:rsidRDefault="00B7701D" w:rsidP="004859D6">
            <w:pPr>
              <w:jc w:val="right"/>
            </w:pPr>
            <w:r w:rsidRPr="00B7701D">
              <w:t>0.075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276436" w14:textId="77777777" w:rsidR="00B7701D" w:rsidRPr="00B7701D" w:rsidRDefault="00B7701D" w:rsidP="004859D6">
            <w:pPr>
              <w:jc w:val="right"/>
            </w:pPr>
            <w:r w:rsidRPr="00B7701D">
              <w:t>0.003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3C4108" w14:textId="77777777" w:rsidR="00B7701D" w:rsidRPr="00B7701D" w:rsidRDefault="00B7701D" w:rsidP="004859D6">
            <w:pPr>
              <w:jc w:val="right"/>
            </w:pPr>
            <w:r w:rsidRPr="00B7701D">
              <w:t>0.001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97D2CE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7F0F44" w14:textId="77777777" w:rsidR="00B7701D" w:rsidRPr="00B7701D" w:rsidRDefault="00B7701D" w:rsidP="004859D6">
            <w:pPr>
              <w:jc w:val="right"/>
            </w:pPr>
            <w:r w:rsidRPr="00B7701D">
              <w:t>0.092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7962CB" w14:textId="77777777" w:rsidR="00B7701D" w:rsidRPr="00B7701D" w:rsidRDefault="00B7701D" w:rsidP="004859D6">
            <w:pPr>
              <w:jc w:val="right"/>
            </w:pPr>
            <w:r w:rsidRPr="00B7701D">
              <w:t>0.037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CFDD57" w14:textId="77777777" w:rsidR="00B7701D" w:rsidRPr="00B7701D" w:rsidRDefault="00B7701D" w:rsidP="004859D6">
            <w:pPr>
              <w:jc w:val="right"/>
            </w:pPr>
            <w:r w:rsidRPr="00B7701D">
              <w:t>0.059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6B130B" w14:textId="77777777" w:rsidR="00B7701D" w:rsidRPr="00B7701D" w:rsidRDefault="00B7701D" w:rsidP="004859D6">
            <w:pPr>
              <w:jc w:val="right"/>
            </w:pPr>
            <w:r w:rsidRPr="00B7701D">
              <w:t>0.315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C66EED" w14:textId="77777777" w:rsidR="00B7701D" w:rsidRPr="00B7701D" w:rsidRDefault="00B7701D" w:rsidP="004859D6">
            <w:pPr>
              <w:jc w:val="right"/>
            </w:pPr>
            <w:r w:rsidRPr="00B7701D">
              <w:t>0.360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9A6372" w14:textId="77777777" w:rsidR="00B7701D" w:rsidRPr="00B7701D" w:rsidRDefault="00B7701D" w:rsidP="004859D6">
            <w:pPr>
              <w:jc w:val="right"/>
            </w:pPr>
            <w:r w:rsidRPr="00B7701D">
              <w:t>0.002</w:t>
            </w:r>
          </w:p>
        </w:tc>
      </w:tr>
      <w:tr w:rsidR="00B7701D" w:rsidRPr="00B7701D" w14:paraId="760E3365" w14:textId="77777777" w:rsidTr="004859D6">
        <w:trPr>
          <w:trHeight w:val="30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FE036C" w14:textId="77777777" w:rsidR="00B7701D" w:rsidRPr="00B7701D" w:rsidRDefault="00B7701D" w:rsidP="004859D6">
            <w:r w:rsidRPr="00B7701D">
              <w:lastRenderedPageBreak/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5D60D0B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BF2B6D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F1B291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5C2077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56737B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99385B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13F2DF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59199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36D799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F9CF17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8A7C45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CE57E1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  <w:tr w:rsidR="00B7701D" w:rsidRPr="00B7701D" w14:paraId="4BDBEB9F" w14:textId="77777777" w:rsidTr="004859D6">
        <w:trPr>
          <w:trHeight w:val="72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9D68FAC" w14:textId="77777777" w:rsidR="00B7701D" w:rsidRPr="00B7701D" w:rsidRDefault="00B7701D" w:rsidP="004859D6">
            <w:r w:rsidRPr="00B7701D">
              <w:t>X6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7527533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671CD1" w14:textId="77777777" w:rsidR="00B7701D" w:rsidRPr="00B7701D" w:rsidRDefault="00B7701D" w:rsidP="004859D6">
            <w:pPr>
              <w:jc w:val="right"/>
            </w:pPr>
            <w:r w:rsidRPr="00B7701D">
              <w:t>.561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C937FF" w14:textId="77777777" w:rsidR="00B7701D" w:rsidRPr="00B7701D" w:rsidRDefault="00B7701D" w:rsidP="004859D6">
            <w:pPr>
              <w:jc w:val="right"/>
            </w:pPr>
            <w:r w:rsidRPr="00B7701D">
              <w:t>.373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7602B6" w14:textId="77777777" w:rsidR="00B7701D" w:rsidRPr="00B7701D" w:rsidRDefault="00B7701D" w:rsidP="004859D6">
            <w:pPr>
              <w:jc w:val="right"/>
            </w:pPr>
            <w:r w:rsidRPr="00B7701D">
              <w:t>.486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52C820" w14:textId="77777777" w:rsidR="00B7701D" w:rsidRPr="00B7701D" w:rsidRDefault="00B7701D" w:rsidP="004859D6">
            <w:pPr>
              <w:jc w:val="right"/>
            </w:pPr>
            <w:r w:rsidRPr="00B7701D">
              <w:t>.423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D43C74" w14:textId="77777777" w:rsidR="00B7701D" w:rsidRPr="00B7701D" w:rsidRDefault="00B7701D" w:rsidP="004859D6">
            <w:pPr>
              <w:jc w:val="right"/>
            </w:pPr>
            <w:r w:rsidRPr="00B7701D">
              <w:t>0.313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201D43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0F5521" w14:textId="77777777" w:rsidR="00B7701D" w:rsidRPr="00B7701D" w:rsidRDefault="00B7701D" w:rsidP="004859D6">
            <w:pPr>
              <w:jc w:val="right"/>
            </w:pPr>
            <w:r w:rsidRPr="00B7701D">
              <w:t>.596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4198E6" w14:textId="77777777" w:rsidR="00B7701D" w:rsidRPr="00B7701D" w:rsidRDefault="00B7701D" w:rsidP="004859D6">
            <w:pPr>
              <w:jc w:val="right"/>
            </w:pPr>
            <w:r w:rsidRPr="00B7701D">
              <w:t>.762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937516" w14:textId="77777777" w:rsidR="00B7701D" w:rsidRPr="00B7701D" w:rsidRDefault="00B7701D" w:rsidP="004859D6">
            <w:pPr>
              <w:jc w:val="right"/>
            </w:pPr>
            <w:r w:rsidRPr="00B7701D">
              <w:t>.579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FFBC69" w14:textId="77777777" w:rsidR="00B7701D" w:rsidRPr="00B7701D" w:rsidRDefault="00B7701D" w:rsidP="004859D6">
            <w:pPr>
              <w:jc w:val="right"/>
            </w:pPr>
            <w:r w:rsidRPr="00B7701D">
              <w:t>.530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EBE5CE" w14:textId="77777777" w:rsidR="00B7701D" w:rsidRPr="00B7701D" w:rsidRDefault="00B7701D" w:rsidP="004859D6">
            <w:pPr>
              <w:jc w:val="right"/>
            </w:pPr>
            <w:r w:rsidRPr="00B7701D">
              <w:t>.799</w:t>
            </w:r>
            <w:r w:rsidRPr="00B7701D">
              <w:rPr>
                <w:vertAlign w:val="superscript"/>
              </w:rPr>
              <w:t>**</w:t>
            </w:r>
          </w:p>
        </w:tc>
      </w:tr>
      <w:tr w:rsidR="00B7701D" w:rsidRPr="00B7701D" w14:paraId="6C27EE0B" w14:textId="77777777" w:rsidTr="004859D6">
        <w:trPr>
          <w:trHeight w:val="48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EEB2028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D3D7FDD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5F1941" w14:textId="77777777" w:rsidR="00B7701D" w:rsidRPr="00B7701D" w:rsidRDefault="00B7701D" w:rsidP="004859D6">
            <w:pPr>
              <w:jc w:val="right"/>
            </w:pPr>
            <w:r w:rsidRPr="00B7701D">
              <w:t>0.001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588F87" w14:textId="77777777" w:rsidR="00B7701D" w:rsidRPr="00B7701D" w:rsidRDefault="00B7701D" w:rsidP="004859D6">
            <w:pPr>
              <w:jc w:val="right"/>
            </w:pPr>
            <w:r w:rsidRPr="00B7701D">
              <w:t>0.042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8721BC" w14:textId="77777777" w:rsidR="00B7701D" w:rsidRPr="00B7701D" w:rsidRDefault="00B7701D" w:rsidP="004859D6">
            <w:pPr>
              <w:jc w:val="right"/>
            </w:pPr>
            <w:r w:rsidRPr="00B7701D">
              <w:t>0.006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25EE29" w14:textId="77777777" w:rsidR="00B7701D" w:rsidRPr="00B7701D" w:rsidRDefault="00B7701D" w:rsidP="004859D6">
            <w:pPr>
              <w:jc w:val="right"/>
            </w:pPr>
            <w:r w:rsidRPr="00B7701D">
              <w:t>0.02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2E4B9A" w14:textId="77777777" w:rsidR="00B7701D" w:rsidRPr="00B7701D" w:rsidRDefault="00B7701D" w:rsidP="004859D6">
            <w:pPr>
              <w:jc w:val="right"/>
            </w:pPr>
            <w:r w:rsidRPr="00B7701D">
              <w:t>0.092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A1708F8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BFEA82" w14:textId="77777777" w:rsidR="00B7701D" w:rsidRPr="00B7701D" w:rsidRDefault="00B7701D" w:rsidP="004859D6">
            <w:pPr>
              <w:jc w:val="right"/>
            </w:pPr>
            <w:r w:rsidRPr="00B7701D">
              <w:t>0.001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9463F5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CB629A" w14:textId="77777777" w:rsidR="00B7701D" w:rsidRPr="00B7701D" w:rsidRDefault="00B7701D" w:rsidP="004859D6">
            <w:pPr>
              <w:jc w:val="right"/>
            </w:pPr>
            <w:r w:rsidRPr="00B7701D">
              <w:t>0.001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929B6A" w14:textId="77777777" w:rsidR="00B7701D" w:rsidRPr="00B7701D" w:rsidRDefault="00B7701D" w:rsidP="004859D6">
            <w:pPr>
              <w:jc w:val="right"/>
            </w:pPr>
            <w:r w:rsidRPr="00B7701D">
              <w:t>0.003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6119D0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</w:tr>
      <w:tr w:rsidR="00B7701D" w:rsidRPr="00B7701D" w14:paraId="5BC4A7FA" w14:textId="77777777" w:rsidTr="004859D6">
        <w:trPr>
          <w:trHeight w:val="30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2E3FFA6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FD373A0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077F51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AC1720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FFF228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F99F9B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6CC431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AF5F3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E3E15F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49DC0B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8B665F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E2EBDB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7F03E2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  <w:tr w:rsidR="00B7701D" w:rsidRPr="00B7701D" w14:paraId="4D248443" w14:textId="77777777" w:rsidTr="004859D6">
        <w:trPr>
          <w:trHeight w:val="72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6D0879" w14:textId="77777777" w:rsidR="00B7701D" w:rsidRPr="00B7701D" w:rsidRDefault="00B7701D" w:rsidP="004859D6">
            <w:r w:rsidRPr="00B7701D">
              <w:t>X7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BEADDF4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51A4DF" w14:textId="77777777" w:rsidR="00B7701D" w:rsidRPr="00B7701D" w:rsidRDefault="00B7701D" w:rsidP="004859D6">
            <w:pPr>
              <w:jc w:val="right"/>
            </w:pPr>
            <w:r w:rsidRPr="00B7701D">
              <w:t>0.284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2EC093" w14:textId="77777777" w:rsidR="00B7701D" w:rsidRPr="00B7701D" w:rsidRDefault="00B7701D" w:rsidP="004859D6">
            <w:pPr>
              <w:jc w:val="right"/>
            </w:pPr>
            <w:r w:rsidRPr="00B7701D">
              <w:t>0.261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9E9EC5" w14:textId="77777777" w:rsidR="00B7701D" w:rsidRPr="00B7701D" w:rsidRDefault="00B7701D" w:rsidP="004859D6">
            <w:pPr>
              <w:jc w:val="right"/>
            </w:pPr>
            <w:r w:rsidRPr="00B7701D">
              <w:t>0.241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3DBD77" w14:textId="77777777" w:rsidR="00B7701D" w:rsidRPr="00B7701D" w:rsidRDefault="00B7701D" w:rsidP="004859D6">
            <w:pPr>
              <w:jc w:val="right"/>
            </w:pPr>
            <w:r w:rsidRPr="00B7701D">
              <w:t>0.219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9A462A" w14:textId="77777777" w:rsidR="00B7701D" w:rsidRPr="00B7701D" w:rsidRDefault="00B7701D" w:rsidP="004859D6">
            <w:pPr>
              <w:jc w:val="right"/>
            </w:pPr>
            <w:r w:rsidRPr="00B7701D">
              <w:t>.383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827B1E" w14:textId="77777777" w:rsidR="00B7701D" w:rsidRPr="00B7701D" w:rsidRDefault="00B7701D" w:rsidP="004859D6">
            <w:pPr>
              <w:jc w:val="right"/>
            </w:pPr>
            <w:r w:rsidRPr="00B7701D">
              <w:t>.596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BA2123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96237D" w14:textId="77777777" w:rsidR="00B7701D" w:rsidRPr="00B7701D" w:rsidRDefault="00B7701D" w:rsidP="004859D6">
            <w:pPr>
              <w:jc w:val="right"/>
            </w:pPr>
            <w:r w:rsidRPr="00B7701D">
              <w:t>.686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DC6234" w14:textId="77777777" w:rsidR="00B7701D" w:rsidRPr="00B7701D" w:rsidRDefault="00B7701D" w:rsidP="004859D6">
            <w:pPr>
              <w:jc w:val="right"/>
            </w:pPr>
            <w:r w:rsidRPr="00B7701D">
              <w:t>.482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B03F08" w14:textId="77777777" w:rsidR="00B7701D" w:rsidRPr="00B7701D" w:rsidRDefault="00B7701D" w:rsidP="004859D6">
            <w:pPr>
              <w:jc w:val="right"/>
            </w:pPr>
            <w:r w:rsidRPr="00B7701D">
              <w:t>.457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6EDD17" w14:textId="77777777" w:rsidR="00B7701D" w:rsidRPr="00B7701D" w:rsidRDefault="00B7701D" w:rsidP="004859D6">
            <w:pPr>
              <w:jc w:val="right"/>
            </w:pPr>
            <w:r w:rsidRPr="00B7701D">
              <w:t>.652</w:t>
            </w:r>
            <w:r w:rsidRPr="00B7701D">
              <w:rPr>
                <w:vertAlign w:val="superscript"/>
              </w:rPr>
              <w:t>**</w:t>
            </w:r>
          </w:p>
        </w:tc>
      </w:tr>
      <w:tr w:rsidR="00B7701D" w:rsidRPr="00B7701D" w14:paraId="4E463EBE" w14:textId="77777777" w:rsidTr="004859D6">
        <w:trPr>
          <w:trHeight w:val="48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F2CE11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9D81FD7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4A67C0" w14:textId="77777777" w:rsidR="00B7701D" w:rsidRPr="00B7701D" w:rsidRDefault="00B7701D" w:rsidP="004859D6">
            <w:pPr>
              <w:jc w:val="right"/>
            </w:pPr>
            <w:r w:rsidRPr="00B7701D">
              <w:t>0.129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7B191F" w14:textId="77777777" w:rsidR="00B7701D" w:rsidRPr="00B7701D" w:rsidRDefault="00B7701D" w:rsidP="004859D6">
            <w:pPr>
              <w:jc w:val="right"/>
            </w:pPr>
            <w:r w:rsidRPr="00B7701D">
              <w:t>0.163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7FBB70" w14:textId="77777777" w:rsidR="00B7701D" w:rsidRPr="00B7701D" w:rsidRDefault="00B7701D" w:rsidP="004859D6">
            <w:pPr>
              <w:jc w:val="right"/>
            </w:pPr>
            <w:r w:rsidRPr="00B7701D">
              <w:t>0.20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469739" w14:textId="77777777" w:rsidR="00B7701D" w:rsidRPr="00B7701D" w:rsidRDefault="00B7701D" w:rsidP="004859D6">
            <w:pPr>
              <w:jc w:val="right"/>
            </w:pPr>
            <w:r w:rsidRPr="00B7701D">
              <w:t>0.246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242FE3" w14:textId="77777777" w:rsidR="00B7701D" w:rsidRPr="00B7701D" w:rsidRDefault="00B7701D" w:rsidP="004859D6">
            <w:pPr>
              <w:jc w:val="right"/>
            </w:pPr>
            <w:r w:rsidRPr="00B7701D">
              <w:t>0.037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4DEA90" w14:textId="77777777" w:rsidR="00B7701D" w:rsidRPr="00B7701D" w:rsidRDefault="00B7701D" w:rsidP="004859D6">
            <w:pPr>
              <w:jc w:val="right"/>
            </w:pPr>
            <w:r w:rsidRPr="00B7701D">
              <w:t>0.001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A2C5AA5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9E5EF4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ADAFE0" w14:textId="77777777" w:rsidR="00B7701D" w:rsidRPr="00B7701D" w:rsidRDefault="00B7701D" w:rsidP="004859D6">
            <w:pPr>
              <w:jc w:val="right"/>
            </w:pPr>
            <w:r w:rsidRPr="00B7701D">
              <w:t>0.007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40FA51" w14:textId="77777777" w:rsidR="00B7701D" w:rsidRPr="00B7701D" w:rsidRDefault="00B7701D" w:rsidP="004859D6">
            <w:pPr>
              <w:jc w:val="right"/>
            </w:pPr>
            <w:r w:rsidRPr="00B7701D">
              <w:t>0.01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CFDC60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</w:tr>
      <w:tr w:rsidR="00B7701D" w:rsidRPr="00B7701D" w14:paraId="3E962BC0" w14:textId="77777777" w:rsidTr="004859D6">
        <w:trPr>
          <w:trHeight w:val="30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7E1E034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F631B49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1A84AF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60D3C9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A9B849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0FA282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DA34D6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29C6E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BFE7CD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C8E8C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6559FD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3A238A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723CE0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  <w:tr w:rsidR="00B7701D" w:rsidRPr="00B7701D" w14:paraId="2A4C2025" w14:textId="77777777" w:rsidTr="004859D6">
        <w:trPr>
          <w:trHeight w:val="72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193E71" w14:textId="77777777" w:rsidR="00B7701D" w:rsidRPr="00B7701D" w:rsidRDefault="00B7701D" w:rsidP="004859D6">
            <w:r w:rsidRPr="00B7701D">
              <w:t>X8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D7D38C9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F858A8" w14:textId="77777777" w:rsidR="00B7701D" w:rsidRPr="00B7701D" w:rsidRDefault="00B7701D" w:rsidP="004859D6">
            <w:pPr>
              <w:jc w:val="right"/>
            </w:pPr>
            <w:r w:rsidRPr="00B7701D">
              <w:t>.418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6DCC24" w14:textId="77777777" w:rsidR="00B7701D" w:rsidRPr="00B7701D" w:rsidRDefault="00B7701D" w:rsidP="004859D6">
            <w:pPr>
              <w:jc w:val="right"/>
            </w:pPr>
            <w:r w:rsidRPr="00B7701D">
              <w:t>.385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3D7A3C" w14:textId="77777777" w:rsidR="00B7701D" w:rsidRPr="00B7701D" w:rsidRDefault="00B7701D" w:rsidP="004859D6">
            <w:pPr>
              <w:jc w:val="right"/>
            </w:pPr>
            <w:r w:rsidRPr="00B7701D">
              <w:t>.523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8744FC" w14:textId="77777777" w:rsidR="00B7701D" w:rsidRPr="00B7701D" w:rsidRDefault="00B7701D" w:rsidP="004859D6">
            <w:pPr>
              <w:jc w:val="right"/>
            </w:pPr>
            <w:r w:rsidRPr="00B7701D">
              <w:t>.449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6E54AE" w14:textId="77777777" w:rsidR="00B7701D" w:rsidRPr="00B7701D" w:rsidRDefault="00B7701D" w:rsidP="004859D6">
            <w:pPr>
              <w:jc w:val="right"/>
            </w:pPr>
            <w:r w:rsidRPr="00B7701D">
              <w:t>0.348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B38EF2" w14:textId="77777777" w:rsidR="00B7701D" w:rsidRPr="00B7701D" w:rsidRDefault="00B7701D" w:rsidP="004859D6">
            <w:pPr>
              <w:jc w:val="right"/>
            </w:pPr>
            <w:r w:rsidRPr="00B7701D">
              <w:t>.762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7FBDCC" w14:textId="77777777" w:rsidR="00B7701D" w:rsidRPr="00B7701D" w:rsidRDefault="00B7701D" w:rsidP="004859D6">
            <w:pPr>
              <w:jc w:val="right"/>
            </w:pPr>
            <w:r w:rsidRPr="00B7701D">
              <w:t>.686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A0F375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A899C3" w14:textId="77777777" w:rsidR="00B7701D" w:rsidRPr="00B7701D" w:rsidRDefault="00B7701D" w:rsidP="004859D6">
            <w:pPr>
              <w:jc w:val="right"/>
            </w:pPr>
            <w:r w:rsidRPr="00B7701D">
              <w:t>.668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F818B" w14:textId="77777777" w:rsidR="00B7701D" w:rsidRPr="00B7701D" w:rsidRDefault="00B7701D" w:rsidP="004859D6">
            <w:pPr>
              <w:jc w:val="right"/>
            </w:pPr>
            <w:r w:rsidRPr="00B7701D">
              <w:t>.551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B971B7" w14:textId="77777777" w:rsidR="00B7701D" w:rsidRPr="00B7701D" w:rsidRDefault="00B7701D" w:rsidP="004859D6">
            <w:pPr>
              <w:jc w:val="right"/>
            </w:pPr>
            <w:r w:rsidRPr="00B7701D">
              <w:t>.819</w:t>
            </w:r>
            <w:r w:rsidRPr="00B7701D">
              <w:rPr>
                <w:vertAlign w:val="superscript"/>
              </w:rPr>
              <w:t>**</w:t>
            </w:r>
          </w:p>
        </w:tc>
      </w:tr>
      <w:tr w:rsidR="00B7701D" w:rsidRPr="00B7701D" w14:paraId="1519E19A" w14:textId="77777777" w:rsidTr="004859D6">
        <w:trPr>
          <w:trHeight w:val="48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579FACA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396FEEE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BEF1B7" w14:textId="77777777" w:rsidR="00B7701D" w:rsidRPr="00B7701D" w:rsidRDefault="00B7701D" w:rsidP="004859D6">
            <w:pPr>
              <w:jc w:val="right"/>
            </w:pPr>
            <w:r w:rsidRPr="00B7701D">
              <w:t>0.021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4BB9B1" w14:textId="77777777" w:rsidR="00B7701D" w:rsidRPr="00B7701D" w:rsidRDefault="00B7701D" w:rsidP="004859D6">
            <w:pPr>
              <w:jc w:val="right"/>
            </w:pPr>
            <w:r w:rsidRPr="00B7701D">
              <w:t>0.036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1FAEB1" w14:textId="77777777" w:rsidR="00B7701D" w:rsidRPr="00B7701D" w:rsidRDefault="00B7701D" w:rsidP="004859D6">
            <w:pPr>
              <w:jc w:val="right"/>
            </w:pPr>
            <w:r w:rsidRPr="00B7701D">
              <w:t>0.003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7DA2BB" w14:textId="77777777" w:rsidR="00B7701D" w:rsidRPr="00B7701D" w:rsidRDefault="00B7701D" w:rsidP="004859D6">
            <w:pPr>
              <w:jc w:val="right"/>
            </w:pPr>
            <w:r w:rsidRPr="00B7701D">
              <w:t>0.013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D89F05" w14:textId="77777777" w:rsidR="00B7701D" w:rsidRPr="00B7701D" w:rsidRDefault="00B7701D" w:rsidP="004859D6">
            <w:pPr>
              <w:jc w:val="right"/>
            </w:pPr>
            <w:r w:rsidRPr="00B7701D">
              <w:t>0.059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980C7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ADF7FC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00F4009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1869AC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9A9B24" w14:textId="77777777" w:rsidR="00B7701D" w:rsidRPr="00B7701D" w:rsidRDefault="00B7701D" w:rsidP="004859D6">
            <w:pPr>
              <w:jc w:val="right"/>
            </w:pPr>
            <w:r w:rsidRPr="00B7701D">
              <w:t>0.002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3E7BA3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</w:tr>
      <w:tr w:rsidR="00B7701D" w:rsidRPr="00B7701D" w14:paraId="49AC3860" w14:textId="77777777" w:rsidTr="004859D6">
        <w:trPr>
          <w:trHeight w:val="30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CF08C11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33A27B7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127284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C02664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8DAEA9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724531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D51A54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5FE4D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DA6A76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331BB8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BB1637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503AE9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F0CB18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  <w:tr w:rsidR="00B7701D" w:rsidRPr="00B7701D" w14:paraId="5393D39C" w14:textId="77777777" w:rsidTr="004859D6">
        <w:trPr>
          <w:trHeight w:val="72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EFBA100" w14:textId="77777777" w:rsidR="00B7701D" w:rsidRPr="00B7701D" w:rsidRDefault="00B7701D" w:rsidP="004859D6">
            <w:r w:rsidRPr="00B7701D">
              <w:t>X9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5C6CF1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CC41C6" w14:textId="77777777" w:rsidR="00B7701D" w:rsidRPr="00B7701D" w:rsidRDefault="00B7701D" w:rsidP="004859D6">
            <w:pPr>
              <w:jc w:val="right"/>
            </w:pPr>
            <w:r w:rsidRPr="00B7701D">
              <w:t>.396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043C2B" w14:textId="77777777" w:rsidR="00B7701D" w:rsidRPr="00B7701D" w:rsidRDefault="00B7701D" w:rsidP="004859D6">
            <w:pPr>
              <w:jc w:val="right"/>
            </w:pPr>
            <w:r w:rsidRPr="00B7701D">
              <w:t>.435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852566" w14:textId="77777777" w:rsidR="00B7701D" w:rsidRPr="00B7701D" w:rsidRDefault="00B7701D" w:rsidP="004859D6">
            <w:pPr>
              <w:jc w:val="right"/>
            </w:pPr>
            <w:r w:rsidRPr="00B7701D">
              <w:t>.427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F8837C" w14:textId="77777777" w:rsidR="00B7701D" w:rsidRPr="00B7701D" w:rsidRDefault="00B7701D" w:rsidP="004859D6">
            <w:pPr>
              <w:jc w:val="right"/>
            </w:pPr>
            <w:r w:rsidRPr="00B7701D">
              <w:t>0.188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D9062F" w14:textId="77777777" w:rsidR="00B7701D" w:rsidRPr="00B7701D" w:rsidRDefault="00B7701D" w:rsidP="004859D6">
            <w:pPr>
              <w:jc w:val="right"/>
            </w:pPr>
            <w:r w:rsidRPr="00B7701D">
              <w:t>0.19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CF269E" w14:textId="77777777" w:rsidR="00B7701D" w:rsidRPr="00B7701D" w:rsidRDefault="00B7701D" w:rsidP="004859D6">
            <w:pPr>
              <w:jc w:val="right"/>
            </w:pPr>
            <w:r w:rsidRPr="00B7701D">
              <w:t>.579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096AAA" w14:textId="77777777" w:rsidR="00B7701D" w:rsidRPr="00B7701D" w:rsidRDefault="00B7701D" w:rsidP="004859D6">
            <w:pPr>
              <w:jc w:val="right"/>
            </w:pPr>
            <w:r w:rsidRPr="00B7701D">
              <w:t>.482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4DF1D7" w14:textId="77777777" w:rsidR="00B7701D" w:rsidRPr="00B7701D" w:rsidRDefault="00B7701D" w:rsidP="004859D6">
            <w:pPr>
              <w:jc w:val="right"/>
            </w:pPr>
            <w:r w:rsidRPr="00B7701D">
              <w:t>.668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43CF80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7C27DC" w14:textId="77777777" w:rsidR="00B7701D" w:rsidRPr="00B7701D" w:rsidRDefault="00B7701D" w:rsidP="004859D6">
            <w:pPr>
              <w:jc w:val="right"/>
            </w:pPr>
            <w:r w:rsidRPr="00B7701D">
              <w:t>.456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11EBE8" w14:textId="77777777" w:rsidR="00B7701D" w:rsidRPr="00B7701D" w:rsidRDefault="00B7701D" w:rsidP="004859D6">
            <w:pPr>
              <w:jc w:val="right"/>
            </w:pPr>
            <w:r w:rsidRPr="00B7701D">
              <w:t>.691</w:t>
            </w:r>
            <w:r w:rsidRPr="00B7701D">
              <w:rPr>
                <w:vertAlign w:val="superscript"/>
              </w:rPr>
              <w:t>**</w:t>
            </w:r>
          </w:p>
        </w:tc>
      </w:tr>
      <w:tr w:rsidR="00B7701D" w:rsidRPr="00B7701D" w14:paraId="49CFC900" w14:textId="77777777" w:rsidTr="004859D6">
        <w:trPr>
          <w:trHeight w:val="48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929E794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7A605CA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38D4E0" w14:textId="77777777" w:rsidR="00B7701D" w:rsidRPr="00B7701D" w:rsidRDefault="00B7701D" w:rsidP="004859D6">
            <w:pPr>
              <w:jc w:val="right"/>
            </w:pPr>
            <w:r w:rsidRPr="00B7701D">
              <w:t>0.0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4B5B96" w14:textId="77777777" w:rsidR="00B7701D" w:rsidRPr="00B7701D" w:rsidRDefault="00B7701D" w:rsidP="004859D6">
            <w:pPr>
              <w:jc w:val="right"/>
            </w:pPr>
            <w:r w:rsidRPr="00B7701D">
              <w:t>0.016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05448A" w14:textId="77777777" w:rsidR="00B7701D" w:rsidRPr="00B7701D" w:rsidRDefault="00B7701D" w:rsidP="004859D6">
            <w:pPr>
              <w:jc w:val="right"/>
            </w:pPr>
            <w:r w:rsidRPr="00B7701D">
              <w:t>0.019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231AB4" w14:textId="77777777" w:rsidR="00B7701D" w:rsidRPr="00B7701D" w:rsidRDefault="00B7701D" w:rsidP="004859D6">
            <w:pPr>
              <w:jc w:val="right"/>
            </w:pPr>
            <w:r w:rsidRPr="00B7701D">
              <w:t>0.32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C44A8C" w14:textId="77777777" w:rsidR="00B7701D" w:rsidRPr="00B7701D" w:rsidRDefault="00B7701D" w:rsidP="004859D6">
            <w:pPr>
              <w:jc w:val="right"/>
            </w:pPr>
            <w:r w:rsidRPr="00B7701D">
              <w:t>0.315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6CD112" w14:textId="77777777" w:rsidR="00B7701D" w:rsidRPr="00B7701D" w:rsidRDefault="00B7701D" w:rsidP="004859D6">
            <w:pPr>
              <w:jc w:val="right"/>
            </w:pPr>
            <w:r w:rsidRPr="00B7701D">
              <w:t>0.001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9D9540" w14:textId="77777777" w:rsidR="00B7701D" w:rsidRPr="00B7701D" w:rsidRDefault="00B7701D" w:rsidP="004859D6">
            <w:pPr>
              <w:jc w:val="right"/>
            </w:pPr>
            <w:r w:rsidRPr="00B7701D">
              <w:t>0.007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739FCE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6C6565D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EBEDED" w14:textId="77777777" w:rsidR="00B7701D" w:rsidRPr="00B7701D" w:rsidRDefault="00B7701D" w:rsidP="004859D6">
            <w:pPr>
              <w:jc w:val="right"/>
            </w:pPr>
            <w:r w:rsidRPr="00B7701D">
              <w:t>0.01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136327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</w:tr>
      <w:tr w:rsidR="00B7701D" w:rsidRPr="00B7701D" w14:paraId="0FC43ADC" w14:textId="77777777" w:rsidTr="004859D6">
        <w:trPr>
          <w:trHeight w:val="30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5EEC54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B9D1880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C1B300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FCF24C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E82BA4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DF3135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6F970A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02643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CAE53F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C9913B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D55B47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1B7A46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2EB434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  <w:tr w:rsidR="00B7701D" w:rsidRPr="00B7701D" w14:paraId="2AE27329" w14:textId="77777777" w:rsidTr="004859D6">
        <w:trPr>
          <w:trHeight w:val="72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612C915" w14:textId="77777777" w:rsidR="00B7701D" w:rsidRPr="00B7701D" w:rsidRDefault="00B7701D" w:rsidP="004859D6">
            <w:r w:rsidRPr="00B7701D">
              <w:t>X10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B92F8D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62170D" w14:textId="77777777" w:rsidR="00B7701D" w:rsidRPr="00B7701D" w:rsidRDefault="00B7701D" w:rsidP="004859D6">
            <w:pPr>
              <w:jc w:val="right"/>
            </w:pPr>
            <w:r w:rsidRPr="00B7701D">
              <w:t>.643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B3DF7" w14:textId="77777777" w:rsidR="00B7701D" w:rsidRPr="00B7701D" w:rsidRDefault="00B7701D" w:rsidP="004859D6">
            <w:pPr>
              <w:jc w:val="right"/>
            </w:pPr>
            <w:r w:rsidRPr="00B7701D">
              <w:t>.525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250A50" w14:textId="77777777" w:rsidR="00B7701D" w:rsidRPr="00B7701D" w:rsidRDefault="00B7701D" w:rsidP="004859D6">
            <w:pPr>
              <w:jc w:val="right"/>
            </w:pPr>
            <w:r w:rsidRPr="00B7701D">
              <w:t>.456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099A3F" w14:textId="77777777" w:rsidR="00B7701D" w:rsidRPr="00B7701D" w:rsidRDefault="00B7701D" w:rsidP="004859D6">
            <w:pPr>
              <w:jc w:val="right"/>
            </w:pPr>
            <w:r w:rsidRPr="00B7701D">
              <w:t>0.253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6F2E0B" w14:textId="77777777" w:rsidR="00B7701D" w:rsidRPr="00B7701D" w:rsidRDefault="00B7701D" w:rsidP="004859D6">
            <w:pPr>
              <w:jc w:val="right"/>
            </w:pPr>
            <w:r w:rsidRPr="00B7701D">
              <w:t>0.173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461697" w14:textId="77777777" w:rsidR="00B7701D" w:rsidRPr="00B7701D" w:rsidRDefault="00B7701D" w:rsidP="004859D6">
            <w:pPr>
              <w:jc w:val="right"/>
            </w:pPr>
            <w:r w:rsidRPr="00B7701D">
              <w:t>.530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DD7A59" w14:textId="77777777" w:rsidR="00B7701D" w:rsidRPr="00B7701D" w:rsidRDefault="00B7701D" w:rsidP="004859D6">
            <w:pPr>
              <w:jc w:val="right"/>
            </w:pPr>
            <w:r w:rsidRPr="00B7701D">
              <w:t>.457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AB537E" w14:textId="77777777" w:rsidR="00B7701D" w:rsidRPr="00B7701D" w:rsidRDefault="00B7701D" w:rsidP="004859D6">
            <w:pPr>
              <w:jc w:val="right"/>
            </w:pPr>
            <w:r w:rsidRPr="00B7701D">
              <w:t>.551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AED43B" w14:textId="77777777" w:rsidR="00B7701D" w:rsidRPr="00B7701D" w:rsidRDefault="00B7701D" w:rsidP="004859D6">
            <w:pPr>
              <w:jc w:val="right"/>
            </w:pPr>
            <w:r w:rsidRPr="00B7701D">
              <w:t>.456</w:t>
            </w:r>
            <w:r w:rsidRPr="00B7701D">
              <w:rPr>
                <w:vertAlign w:val="superscript"/>
              </w:rPr>
              <w:t>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109700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7DC45A" w14:textId="77777777" w:rsidR="00B7701D" w:rsidRPr="00B7701D" w:rsidRDefault="00B7701D" w:rsidP="004859D6">
            <w:pPr>
              <w:jc w:val="right"/>
            </w:pPr>
            <w:r w:rsidRPr="00B7701D">
              <w:t>.724</w:t>
            </w:r>
            <w:r w:rsidRPr="00B7701D">
              <w:rPr>
                <w:vertAlign w:val="superscript"/>
              </w:rPr>
              <w:t>**</w:t>
            </w:r>
          </w:p>
        </w:tc>
      </w:tr>
      <w:tr w:rsidR="00B7701D" w:rsidRPr="00B7701D" w14:paraId="358DF299" w14:textId="77777777" w:rsidTr="004859D6">
        <w:trPr>
          <w:trHeight w:val="48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68A3CA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560698D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BE3903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9E0C6C" w14:textId="77777777" w:rsidR="00B7701D" w:rsidRPr="00B7701D" w:rsidRDefault="00B7701D" w:rsidP="004859D6">
            <w:pPr>
              <w:jc w:val="right"/>
            </w:pPr>
            <w:r w:rsidRPr="00B7701D">
              <w:t>0.003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4F4707" w14:textId="77777777" w:rsidR="00B7701D" w:rsidRPr="00B7701D" w:rsidRDefault="00B7701D" w:rsidP="004859D6">
            <w:pPr>
              <w:jc w:val="right"/>
            </w:pPr>
            <w:r w:rsidRPr="00B7701D">
              <w:t>0.011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64AF70" w14:textId="77777777" w:rsidR="00B7701D" w:rsidRPr="00B7701D" w:rsidRDefault="00B7701D" w:rsidP="004859D6">
            <w:pPr>
              <w:jc w:val="right"/>
            </w:pPr>
            <w:r w:rsidRPr="00B7701D">
              <w:t>0.178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AB11A4" w14:textId="77777777" w:rsidR="00B7701D" w:rsidRPr="00B7701D" w:rsidRDefault="00B7701D" w:rsidP="004859D6">
            <w:pPr>
              <w:jc w:val="right"/>
            </w:pPr>
            <w:r w:rsidRPr="00B7701D">
              <w:t>0.36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D06BAA" w14:textId="77777777" w:rsidR="00B7701D" w:rsidRPr="00B7701D" w:rsidRDefault="00B7701D" w:rsidP="004859D6">
            <w:pPr>
              <w:jc w:val="right"/>
            </w:pPr>
            <w:r w:rsidRPr="00B7701D">
              <w:t>0.003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BF1D3F" w14:textId="77777777" w:rsidR="00B7701D" w:rsidRPr="00B7701D" w:rsidRDefault="00B7701D" w:rsidP="004859D6">
            <w:pPr>
              <w:jc w:val="right"/>
            </w:pPr>
            <w:r w:rsidRPr="00B7701D">
              <w:t>0.011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D1C51D" w14:textId="77777777" w:rsidR="00B7701D" w:rsidRPr="00B7701D" w:rsidRDefault="00B7701D" w:rsidP="004859D6">
            <w:pPr>
              <w:jc w:val="right"/>
            </w:pPr>
            <w:r w:rsidRPr="00B7701D">
              <w:t>0.002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83D177" w14:textId="77777777" w:rsidR="00B7701D" w:rsidRPr="00B7701D" w:rsidRDefault="00B7701D" w:rsidP="004859D6">
            <w:pPr>
              <w:jc w:val="right"/>
            </w:pPr>
            <w:r w:rsidRPr="00B7701D">
              <w:t>0.011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07733D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DC96B1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</w:tr>
      <w:tr w:rsidR="00B7701D" w:rsidRPr="00B7701D" w14:paraId="4143A8D7" w14:textId="77777777" w:rsidTr="004859D6">
        <w:trPr>
          <w:trHeight w:val="30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1A09972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2B774B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8C39AA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8CD1D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5A65CA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FFE3EF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D7EA84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4CA79D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C70DD2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6A1EAE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2800E8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B79C53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F4E00B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  <w:tr w:rsidR="00B7701D" w:rsidRPr="00B7701D" w14:paraId="0E41942E" w14:textId="77777777" w:rsidTr="004859D6">
        <w:trPr>
          <w:trHeight w:val="72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BB10556" w14:textId="77777777" w:rsidR="00B7701D" w:rsidRPr="00B7701D" w:rsidRDefault="00B7701D" w:rsidP="004859D6">
            <w:r w:rsidRPr="00B7701D">
              <w:t>total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126AE27" w14:textId="77777777" w:rsidR="00B7701D" w:rsidRPr="00B7701D" w:rsidRDefault="00B7701D" w:rsidP="004859D6">
            <w:r w:rsidRPr="00B7701D">
              <w:t>Pearson Correlatio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F3D5F3" w14:textId="77777777" w:rsidR="00B7701D" w:rsidRPr="00B7701D" w:rsidRDefault="00B7701D" w:rsidP="004859D6">
            <w:pPr>
              <w:jc w:val="right"/>
            </w:pPr>
            <w:r w:rsidRPr="00B7701D">
              <w:t>.703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63A591" w14:textId="77777777" w:rsidR="00B7701D" w:rsidRPr="00B7701D" w:rsidRDefault="00B7701D" w:rsidP="004859D6">
            <w:pPr>
              <w:jc w:val="right"/>
            </w:pPr>
            <w:r w:rsidRPr="00B7701D">
              <w:t>.724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D380CC" w14:textId="77777777" w:rsidR="00B7701D" w:rsidRPr="00B7701D" w:rsidRDefault="00B7701D" w:rsidP="004859D6">
            <w:pPr>
              <w:jc w:val="right"/>
            </w:pPr>
            <w:r w:rsidRPr="00B7701D">
              <w:t>.756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00D2C6" w14:textId="77777777" w:rsidR="00B7701D" w:rsidRPr="00B7701D" w:rsidRDefault="00B7701D" w:rsidP="004859D6">
            <w:pPr>
              <w:jc w:val="right"/>
            </w:pPr>
            <w:r w:rsidRPr="00B7701D">
              <w:t>.627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A2C668" w14:textId="77777777" w:rsidR="00B7701D" w:rsidRPr="00B7701D" w:rsidRDefault="00B7701D" w:rsidP="004859D6">
            <w:pPr>
              <w:jc w:val="right"/>
            </w:pPr>
            <w:r w:rsidRPr="00B7701D">
              <w:t>.554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A23A68" w14:textId="77777777" w:rsidR="00B7701D" w:rsidRPr="00B7701D" w:rsidRDefault="00B7701D" w:rsidP="004859D6">
            <w:pPr>
              <w:jc w:val="right"/>
            </w:pPr>
            <w:r w:rsidRPr="00B7701D">
              <w:t>.799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A76B38" w14:textId="77777777" w:rsidR="00B7701D" w:rsidRPr="00B7701D" w:rsidRDefault="00B7701D" w:rsidP="004859D6">
            <w:pPr>
              <w:jc w:val="right"/>
            </w:pPr>
            <w:r w:rsidRPr="00B7701D">
              <w:t>.652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C9091B" w14:textId="77777777" w:rsidR="00B7701D" w:rsidRPr="00B7701D" w:rsidRDefault="00B7701D" w:rsidP="004859D6">
            <w:pPr>
              <w:jc w:val="right"/>
            </w:pPr>
            <w:r w:rsidRPr="00B7701D">
              <w:t>.819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6F0867" w14:textId="77777777" w:rsidR="00B7701D" w:rsidRPr="00B7701D" w:rsidRDefault="00B7701D" w:rsidP="004859D6">
            <w:pPr>
              <w:jc w:val="right"/>
            </w:pPr>
            <w:r w:rsidRPr="00B7701D">
              <w:t>.691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A24F15" w14:textId="77777777" w:rsidR="00B7701D" w:rsidRPr="00B7701D" w:rsidRDefault="00B7701D" w:rsidP="004859D6">
            <w:pPr>
              <w:jc w:val="right"/>
            </w:pPr>
            <w:r w:rsidRPr="00B7701D">
              <w:t>.724</w:t>
            </w:r>
            <w:r w:rsidRPr="00B7701D">
              <w:rPr>
                <w:vertAlign w:val="superscript"/>
              </w:rPr>
              <w:t>**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C08F2C" w14:textId="77777777" w:rsidR="00B7701D" w:rsidRPr="00B7701D" w:rsidRDefault="00B7701D" w:rsidP="004859D6">
            <w:pPr>
              <w:jc w:val="right"/>
            </w:pPr>
            <w:r w:rsidRPr="00B7701D">
              <w:t>1</w:t>
            </w:r>
          </w:p>
        </w:tc>
      </w:tr>
      <w:tr w:rsidR="00B7701D" w:rsidRPr="00B7701D" w14:paraId="663F42B6" w14:textId="77777777" w:rsidTr="004859D6">
        <w:trPr>
          <w:trHeight w:val="48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DE72AB" w14:textId="77777777" w:rsidR="00B7701D" w:rsidRPr="00B7701D" w:rsidRDefault="00B7701D" w:rsidP="004859D6">
            <w:r w:rsidRPr="00B7701D">
              <w:lastRenderedPageBreak/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4E1C84F" w14:textId="77777777" w:rsidR="00B7701D" w:rsidRPr="00B7701D" w:rsidRDefault="00B7701D" w:rsidP="004859D6">
            <w:r w:rsidRPr="00B7701D">
              <w:t>Sig. (2-tailed)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CE75C3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88855E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714495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60F55F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B2376C" w14:textId="77777777" w:rsidR="00B7701D" w:rsidRPr="00B7701D" w:rsidRDefault="00B7701D" w:rsidP="004859D6">
            <w:pPr>
              <w:jc w:val="right"/>
            </w:pPr>
            <w:r w:rsidRPr="00B7701D">
              <w:t>0.002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04F205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C55DBD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AA1724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46A71A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85875B" w14:textId="77777777" w:rsidR="00B7701D" w:rsidRPr="00B7701D" w:rsidRDefault="00B7701D" w:rsidP="004859D6">
            <w:pPr>
              <w:jc w:val="right"/>
            </w:pPr>
            <w:r w:rsidRPr="00B7701D">
              <w:t>0.000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9A69216" w14:textId="77777777" w:rsidR="00B7701D" w:rsidRPr="00B7701D" w:rsidRDefault="00B7701D" w:rsidP="004859D6">
            <w:r w:rsidRPr="00B7701D">
              <w:t> </w:t>
            </w:r>
          </w:p>
        </w:tc>
      </w:tr>
      <w:tr w:rsidR="00B7701D" w:rsidRPr="00B7701D" w14:paraId="38C652FC" w14:textId="77777777" w:rsidTr="004859D6">
        <w:trPr>
          <w:trHeight w:val="300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3EF2F76" w14:textId="77777777" w:rsidR="00B7701D" w:rsidRPr="00B7701D" w:rsidRDefault="00B7701D" w:rsidP="004859D6">
            <w:r w:rsidRPr="00B7701D">
              <w:t> 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FC9890" w14:textId="77777777" w:rsidR="00B7701D" w:rsidRPr="00B7701D" w:rsidRDefault="00B7701D" w:rsidP="004859D6">
            <w:r w:rsidRPr="00B7701D">
              <w:t>N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7585DB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9D0F94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6B859E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F1EAF8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D00D81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A2C66E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A36F7C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F8B5E7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5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6707D5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A4309A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E93C98" w14:textId="77777777" w:rsidR="00B7701D" w:rsidRPr="00B7701D" w:rsidRDefault="00B7701D" w:rsidP="004859D6">
            <w:pPr>
              <w:jc w:val="right"/>
            </w:pPr>
            <w:r w:rsidRPr="00B7701D">
              <w:t>30</w:t>
            </w:r>
          </w:p>
        </w:tc>
      </w:tr>
    </w:tbl>
    <w:p w14:paraId="2B6A5721" w14:textId="77777777" w:rsidR="00B7701D" w:rsidRPr="00B7701D" w:rsidRDefault="00B7701D" w:rsidP="00B7701D">
      <w:r w:rsidRPr="00B7701D">
        <w:t>**. Correlation is significant at the 0.01 level (2-tailed).</w:t>
      </w:r>
    </w:p>
    <w:p w14:paraId="299D4EB4" w14:textId="77777777" w:rsidR="00B7701D" w:rsidRPr="00B7701D" w:rsidRDefault="00B7701D" w:rsidP="00B7701D">
      <w:r w:rsidRPr="00B7701D">
        <w:t>*. Correlation is significant at the 0.05 level (2-tailed).</w:t>
      </w:r>
    </w:p>
    <w:p w14:paraId="12E10E55" w14:textId="77777777" w:rsidR="00B7701D" w:rsidRPr="00B7701D" w:rsidRDefault="00B7701D" w:rsidP="00B7701D">
      <w:pPr>
        <w:rPr>
          <w:b/>
          <w:bCs/>
        </w:rPr>
      </w:pPr>
      <w:r w:rsidRPr="00B7701D">
        <w:rPr>
          <w:b/>
          <w:bCs/>
        </w:rPr>
        <w:br w:type="page"/>
      </w:r>
    </w:p>
    <w:p w14:paraId="5EEF9C88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28" w:name="_Toc142248620"/>
      <w:bookmarkStart w:id="29" w:name="_Toc142376670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3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</w:p>
    <w:p w14:paraId="2954FC74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Hasil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ngujian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Validitas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komitmen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organisasi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x3</w:t>
      </w:r>
      <w:bookmarkEnd w:id="28"/>
      <w:bookmarkEnd w:id="29"/>
    </w:p>
    <w:tbl>
      <w:tblPr>
        <w:tblW w:w="74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42"/>
        <w:gridCol w:w="917"/>
        <w:gridCol w:w="588"/>
        <w:gridCol w:w="588"/>
        <w:gridCol w:w="588"/>
        <w:gridCol w:w="588"/>
        <w:gridCol w:w="588"/>
        <w:gridCol w:w="588"/>
        <w:gridCol w:w="588"/>
        <w:gridCol w:w="588"/>
        <w:gridCol w:w="588"/>
        <w:gridCol w:w="588"/>
        <w:gridCol w:w="588"/>
      </w:tblGrid>
      <w:tr w:rsidR="00B7701D" w:rsidRPr="00B7701D" w14:paraId="230FAF66" w14:textId="77777777" w:rsidTr="004859D6">
        <w:trPr>
          <w:trHeight w:val="300"/>
        </w:trPr>
        <w:tc>
          <w:tcPr>
            <w:tcW w:w="7420" w:type="dxa"/>
            <w:gridSpan w:val="13"/>
            <w:shd w:val="clear" w:color="auto" w:fill="auto"/>
            <w:vAlign w:val="center"/>
            <w:hideMark/>
          </w:tcPr>
          <w:p w14:paraId="3C65A8F6" w14:textId="77777777" w:rsidR="00B7701D" w:rsidRPr="00B7701D" w:rsidRDefault="00B7701D" w:rsidP="004859D6">
            <w:pPr>
              <w:jc w:val="center"/>
              <w:rPr>
                <w:b/>
                <w:bCs/>
              </w:rPr>
            </w:pPr>
            <w:r w:rsidRPr="00B7701D">
              <w:rPr>
                <w:b/>
                <w:bCs/>
              </w:rPr>
              <w:t>Correlations</w:t>
            </w:r>
          </w:p>
        </w:tc>
      </w:tr>
      <w:tr w:rsidR="00B7701D" w:rsidRPr="00B7701D" w14:paraId="68F59388" w14:textId="77777777" w:rsidTr="004859D6">
        <w:trPr>
          <w:trHeight w:val="300"/>
        </w:trPr>
        <w:tc>
          <w:tcPr>
            <w:tcW w:w="432" w:type="dxa"/>
            <w:shd w:val="clear" w:color="auto" w:fill="auto"/>
            <w:vAlign w:val="bottom"/>
            <w:hideMark/>
          </w:tcPr>
          <w:p w14:paraId="2BC8A137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vAlign w:val="bottom"/>
            <w:hideMark/>
          </w:tcPr>
          <w:p w14:paraId="4ADD878F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96" w:type="dxa"/>
            <w:shd w:val="clear" w:color="auto" w:fill="auto"/>
            <w:vAlign w:val="bottom"/>
            <w:hideMark/>
          </w:tcPr>
          <w:p w14:paraId="2FA644DA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1</w:t>
            </w:r>
          </w:p>
        </w:tc>
        <w:tc>
          <w:tcPr>
            <w:tcW w:w="536" w:type="dxa"/>
            <w:shd w:val="clear" w:color="auto" w:fill="auto"/>
            <w:vAlign w:val="bottom"/>
            <w:hideMark/>
          </w:tcPr>
          <w:p w14:paraId="18AC391D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2</w:t>
            </w:r>
          </w:p>
        </w:tc>
        <w:tc>
          <w:tcPr>
            <w:tcW w:w="596" w:type="dxa"/>
            <w:shd w:val="clear" w:color="auto" w:fill="auto"/>
            <w:vAlign w:val="bottom"/>
            <w:hideMark/>
          </w:tcPr>
          <w:p w14:paraId="2217BFD0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3</w:t>
            </w:r>
          </w:p>
        </w:tc>
        <w:tc>
          <w:tcPr>
            <w:tcW w:w="536" w:type="dxa"/>
            <w:shd w:val="clear" w:color="auto" w:fill="auto"/>
            <w:vAlign w:val="bottom"/>
            <w:hideMark/>
          </w:tcPr>
          <w:p w14:paraId="042663D6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4</w:t>
            </w:r>
          </w:p>
        </w:tc>
        <w:tc>
          <w:tcPr>
            <w:tcW w:w="536" w:type="dxa"/>
            <w:shd w:val="clear" w:color="auto" w:fill="auto"/>
            <w:vAlign w:val="bottom"/>
            <w:hideMark/>
          </w:tcPr>
          <w:p w14:paraId="4FD0B0FA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5</w:t>
            </w:r>
          </w:p>
        </w:tc>
        <w:tc>
          <w:tcPr>
            <w:tcW w:w="536" w:type="dxa"/>
            <w:shd w:val="clear" w:color="auto" w:fill="auto"/>
            <w:vAlign w:val="bottom"/>
            <w:hideMark/>
          </w:tcPr>
          <w:p w14:paraId="1422556B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6</w:t>
            </w:r>
          </w:p>
        </w:tc>
        <w:tc>
          <w:tcPr>
            <w:tcW w:w="536" w:type="dxa"/>
            <w:shd w:val="clear" w:color="auto" w:fill="auto"/>
            <w:vAlign w:val="bottom"/>
            <w:hideMark/>
          </w:tcPr>
          <w:p w14:paraId="0433A13F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7</w:t>
            </w:r>
          </w:p>
        </w:tc>
        <w:tc>
          <w:tcPr>
            <w:tcW w:w="536" w:type="dxa"/>
            <w:shd w:val="clear" w:color="auto" w:fill="auto"/>
            <w:vAlign w:val="bottom"/>
            <w:hideMark/>
          </w:tcPr>
          <w:p w14:paraId="4BBDAA47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8</w:t>
            </w:r>
          </w:p>
        </w:tc>
        <w:tc>
          <w:tcPr>
            <w:tcW w:w="536" w:type="dxa"/>
            <w:shd w:val="clear" w:color="auto" w:fill="auto"/>
            <w:vAlign w:val="bottom"/>
            <w:hideMark/>
          </w:tcPr>
          <w:p w14:paraId="463A4F11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9</w:t>
            </w:r>
          </w:p>
        </w:tc>
        <w:tc>
          <w:tcPr>
            <w:tcW w:w="596" w:type="dxa"/>
            <w:shd w:val="clear" w:color="auto" w:fill="auto"/>
            <w:vAlign w:val="bottom"/>
            <w:hideMark/>
          </w:tcPr>
          <w:p w14:paraId="45F820E2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10</w:t>
            </w:r>
          </w:p>
        </w:tc>
        <w:tc>
          <w:tcPr>
            <w:tcW w:w="536" w:type="dxa"/>
            <w:shd w:val="clear" w:color="auto" w:fill="auto"/>
            <w:vAlign w:val="bottom"/>
            <w:hideMark/>
          </w:tcPr>
          <w:p w14:paraId="5B12528B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Total</w:t>
            </w:r>
          </w:p>
        </w:tc>
      </w:tr>
      <w:tr w:rsidR="00B7701D" w:rsidRPr="00B7701D" w14:paraId="67C2BDD0" w14:textId="77777777" w:rsidTr="004859D6">
        <w:trPr>
          <w:trHeight w:val="720"/>
        </w:trPr>
        <w:tc>
          <w:tcPr>
            <w:tcW w:w="432" w:type="dxa"/>
            <w:shd w:val="clear" w:color="auto" w:fill="auto"/>
            <w:hideMark/>
          </w:tcPr>
          <w:p w14:paraId="3029BDF8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1</w:t>
            </w:r>
          </w:p>
        </w:tc>
        <w:tc>
          <w:tcPr>
            <w:tcW w:w="912" w:type="dxa"/>
            <w:shd w:val="clear" w:color="auto" w:fill="auto"/>
            <w:hideMark/>
          </w:tcPr>
          <w:p w14:paraId="4C69ACB5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0D137EE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FF789D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49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167063A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384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0AC20B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03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66FC98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113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993DB3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398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84CF71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383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BB0E73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17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CA3982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07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1B10E23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-0.097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1C32DD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14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B7701D" w:rsidRPr="00B7701D" w14:paraId="4412510B" w14:textId="77777777" w:rsidTr="004859D6">
        <w:trPr>
          <w:trHeight w:val="480"/>
        </w:trPr>
        <w:tc>
          <w:tcPr>
            <w:tcW w:w="432" w:type="dxa"/>
            <w:shd w:val="clear" w:color="auto" w:fill="auto"/>
            <w:hideMark/>
          </w:tcPr>
          <w:p w14:paraId="34F8C8A1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473589D3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96" w:type="dxa"/>
            <w:shd w:val="clear" w:color="auto" w:fill="auto"/>
            <w:hideMark/>
          </w:tcPr>
          <w:p w14:paraId="6BF54C7A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C83C29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2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25CC951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36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480475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83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83E4A2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551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8AF505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29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8AA372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37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513B92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49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0B3C88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73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6C21442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609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33F725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4</w:t>
            </w:r>
          </w:p>
        </w:tc>
      </w:tr>
      <w:tr w:rsidR="00B7701D" w:rsidRPr="00B7701D" w14:paraId="31365F7A" w14:textId="77777777" w:rsidTr="004859D6">
        <w:trPr>
          <w:trHeight w:val="300"/>
        </w:trPr>
        <w:tc>
          <w:tcPr>
            <w:tcW w:w="432" w:type="dxa"/>
            <w:shd w:val="clear" w:color="auto" w:fill="auto"/>
            <w:hideMark/>
          </w:tcPr>
          <w:p w14:paraId="0DBBD9E2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7AA26021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424ED88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5D6C87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7BD5EB0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8A73FC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347222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AF59F4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BEC960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E45452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27B514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0FEA9FF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707618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  <w:tr w:rsidR="00B7701D" w:rsidRPr="00B7701D" w14:paraId="46EF7CFA" w14:textId="77777777" w:rsidTr="004859D6">
        <w:trPr>
          <w:trHeight w:val="720"/>
        </w:trPr>
        <w:tc>
          <w:tcPr>
            <w:tcW w:w="432" w:type="dxa"/>
            <w:shd w:val="clear" w:color="auto" w:fill="auto"/>
            <w:hideMark/>
          </w:tcPr>
          <w:p w14:paraId="0DF98B76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2</w:t>
            </w:r>
          </w:p>
        </w:tc>
        <w:tc>
          <w:tcPr>
            <w:tcW w:w="912" w:type="dxa"/>
            <w:shd w:val="clear" w:color="auto" w:fill="auto"/>
            <w:hideMark/>
          </w:tcPr>
          <w:p w14:paraId="3967F3ED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64059E9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49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6A107D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2AB7149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23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C9E530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123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0E5044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32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CE1B02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40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92F56A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6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81B3A8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71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7A01C7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52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346FC9A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319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F980B1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91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B7701D" w:rsidRPr="00B7701D" w14:paraId="7A347575" w14:textId="77777777" w:rsidTr="004859D6">
        <w:trPr>
          <w:trHeight w:val="480"/>
        </w:trPr>
        <w:tc>
          <w:tcPr>
            <w:tcW w:w="432" w:type="dxa"/>
            <w:shd w:val="clear" w:color="auto" w:fill="auto"/>
            <w:hideMark/>
          </w:tcPr>
          <w:p w14:paraId="6C9A5F0E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793D8CED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49544F3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2</w:t>
            </w:r>
          </w:p>
        </w:tc>
        <w:tc>
          <w:tcPr>
            <w:tcW w:w="536" w:type="dxa"/>
            <w:shd w:val="clear" w:color="auto" w:fill="auto"/>
            <w:hideMark/>
          </w:tcPr>
          <w:p w14:paraId="426FD935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57EC932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9D540C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517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52268A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16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414E8F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13B1F8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435744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9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1BAB9E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2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437AEB9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85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DAE13A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</w:tr>
      <w:tr w:rsidR="00B7701D" w:rsidRPr="00B7701D" w14:paraId="4EC0335A" w14:textId="77777777" w:rsidTr="004859D6">
        <w:trPr>
          <w:trHeight w:val="300"/>
        </w:trPr>
        <w:tc>
          <w:tcPr>
            <w:tcW w:w="432" w:type="dxa"/>
            <w:shd w:val="clear" w:color="auto" w:fill="auto"/>
            <w:hideMark/>
          </w:tcPr>
          <w:p w14:paraId="498B0583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755F3DBD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61D082F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73DB2D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350201C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909E5F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BC7E59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EBF6F7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123856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AC1156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C5F2CF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2A4C048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157576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  <w:tr w:rsidR="00B7701D" w:rsidRPr="00B7701D" w14:paraId="0862BED8" w14:textId="77777777" w:rsidTr="004859D6">
        <w:trPr>
          <w:trHeight w:val="720"/>
        </w:trPr>
        <w:tc>
          <w:tcPr>
            <w:tcW w:w="432" w:type="dxa"/>
            <w:shd w:val="clear" w:color="auto" w:fill="auto"/>
            <w:hideMark/>
          </w:tcPr>
          <w:p w14:paraId="3E7EDAFD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3</w:t>
            </w:r>
          </w:p>
        </w:tc>
        <w:tc>
          <w:tcPr>
            <w:tcW w:w="912" w:type="dxa"/>
            <w:shd w:val="clear" w:color="auto" w:fill="auto"/>
            <w:hideMark/>
          </w:tcPr>
          <w:p w14:paraId="23A3E6D7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61DB922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384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F82F06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23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1D4CB00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208C60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36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5A1755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95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E20A94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386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60A2A7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36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F0BB06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31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E7B60D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56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4E3E267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-0.022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15581D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66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B7701D" w:rsidRPr="00B7701D" w14:paraId="41C6F87F" w14:textId="77777777" w:rsidTr="004859D6">
        <w:trPr>
          <w:trHeight w:val="480"/>
        </w:trPr>
        <w:tc>
          <w:tcPr>
            <w:tcW w:w="432" w:type="dxa"/>
            <w:shd w:val="clear" w:color="auto" w:fill="auto"/>
            <w:hideMark/>
          </w:tcPr>
          <w:p w14:paraId="4F401E9D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69E34513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4EDDD42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36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F20A56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96" w:type="dxa"/>
            <w:shd w:val="clear" w:color="auto" w:fill="auto"/>
            <w:hideMark/>
          </w:tcPr>
          <w:p w14:paraId="1275191D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1511AB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2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F7ACCA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1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508F06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35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2FBE7A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2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4F1CC2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B31C4B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172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0F54847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908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8697C0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</w:tr>
      <w:tr w:rsidR="00B7701D" w:rsidRPr="00B7701D" w14:paraId="023AEEE7" w14:textId="77777777" w:rsidTr="004859D6">
        <w:trPr>
          <w:trHeight w:val="300"/>
        </w:trPr>
        <w:tc>
          <w:tcPr>
            <w:tcW w:w="432" w:type="dxa"/>
            <w:shd w:val="clear" w:color="auto" w:fill="auto"/>
            <w:hideMark/>
          </w:tcPr>
          <w:p w14:paraId="0937FA94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4394BC75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3C0EB34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B00EF1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0DE1B4C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6E010B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CED92E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1293C4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5FB190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CFC378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2EBE86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4F406D1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5A6273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  <w:tr w:rsidR="00B7701D" w:rsidRPr="00B7701D" w14:paraId="3ACE2C11" w14:textId="77777777" w:rsidTr="004859D6">
        <w:trPr>
          <w:trHeight w:val="720"/>
        </w:trPr>
        <w:tc>
          <w:tcPr>
            <w:tcW w:w="432" w:type="dxa"/>
            <w:shd w:val="clear" w:color="auto" w:fill="auto"/>
            <w:hideMark/>
          </w:tcPr>
          <w:p w14:paraId="29EBD4E2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4</w:t>
            </w:r>
          </w:p>
        </w:tc>
        <w:tc>
          <w:tcPr>
            <w:tcW w:w="912" w:type="dxa"/>
            <w:shd w:val="clear" w:color="auto" w:fill="auto"/>
            <w:hideMark/>
          </w:tcPr>
          <w:p w14:paraId="5752A816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1907378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03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4E8E55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123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35B4260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36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B22F2E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6CDF33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94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5F7862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5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3E165F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99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911CDF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47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B171B4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33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007F370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36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B6E1FF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84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B7701D" w:rsidRPr="00B7701D" w14:paraId="454A18F1" w14:textId="77777777" w:rsidTr="004859D6">
        <w:trPr>
          <w:trHeight w:val="480"/>
        </w:trPr>
        <w:tc>
          <w:tcPr>
            <w:tcW w:w="432" w:type="dxa"/>
            <w:shd w:val="clear" w:color="auto" w:fill="auto"/>
            <w:hideMark/>
          </w:tcPr>
          <w:p w14:paraId="127D5086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6C86D348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0B64709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83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740E97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517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0049371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2</w:t>
            </w:r>
          </w:p>
        </w:tc>
        <w:tc>
          <w:tcPr>
            <w:tcW w:w="536" w:type="dxa"/>
            <w:shd w:val="clear" w:color="auto" w:fill="auto"/>
            <w:hideMark/>
          </w:tcPr>
          <w:p w14:paraId="13D29A43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174C55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7C2BFD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794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546CAC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604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7DEAD6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13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4B02D1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16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45BE231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09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A56215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1</w:t>
            </w:r>
          </w:p>
        </w:tc>
      </w:tr>
      <w:tr w:rsidR="00B7701D" w:rsidRPr="00B7701D" w14:paraId="52FCF3A9" w14:textId="77777777" w:rsidTr="004859D6">
        <w:trPr>
          <w:trHeight w:val="300"/>
        </w:trPr>
        <w:tc>
          <w:tcPr>
            <w:tcW w:w="432" w:type="dxa"/>
            <w:shd w:val="clear" w:color="auto" w:fill="auto"/>
            <w:hideMark/>
          </w:tcPr>
          <w:p w14:paraId="46ABA593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41FBD1F1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74B1E6B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7ECBDF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0041861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CC167B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2B47EA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16C4E5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306793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A64CE2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846921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265EDB2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00AA23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  <w:tr w:rsidR="00B7701D" w:rsidRPr="00B7701D" w14:paraId="532E6A5E" w14:textId="77777777" w:rsidTr="004859D6">
        <w:trPr>
          <w:trHeight w:val="720"/>
        </w:trPr>
        <w:tc>
          <w:tcPr>
            <w:tcW w:w="432" w:type="dxa"/>
            <w:shd w:val="clear" w:color="auto" w:fill="auto"/>
            <w:hideMark/>
          </w:tcPr>
          <w:p w14:paraId="4D1C8DA2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5</w:t>
            </w:r>
          </w:p>
        </w:tc>
        <w:tc>
          <w:tcPr>
            <w:tcW w:w="912" w:type="dxa"/>
            <w:shd w:val="clear" w:color="auto" w:fill="auto"/>
            <w:hideMark/>
          </w:tcPr>
          <w:p w14:paraId="5B7267A0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4EFE54E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113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E0C958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32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13D089C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95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24239D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94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1B1967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4E6374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18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EE2CBA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02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DAA922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41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3B540D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93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6B84BF0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08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EA0A03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95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B7701D" w:rsidRPr="00B7701D" w14:paraId="3294E58A" w14:textId="77777777" w:rsidTr="004859D6">
        <w:trPr>
          <w:trHeight w:val="480"/>
        </w:trPr>
        <w:tc>
          <w:tcPr>
            <w:tcW w:w="432" w:type="dxa"/>
            <w:shd w:val="clear" w:color="auto" w:fill="auto"/>
            <w:hideMark/>
          </w:tcPr>
          <w:p w14:paraId="36B36793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1B993A90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606856B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551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DD3915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16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587C38F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1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0A1F43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36" w:type="dxa"/>
            <w:shd w:val="clear" w:color="auto" w:fill="auto"/>
            <w:hideMark/>
          </w:tcPr>
          <w:p w14:paraId="5023647B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8D2B5D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342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69726A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85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FB22F2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1C6DEC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116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255C5CD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25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3619B6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</w:tr>
      <w:tr w:rsidR="00B7701D" w:rsidRPr="00B7701D" w14:paraId="6BF25834" w14:textId="77777777" w:rsidTr="004859D6">
        <w:trPr>
          <w:trHeight w:val="300"/>
        </w:trPr>
        <w:tc>
          <w:tcPr>
            <w:tcW w:w="432" w:type="dxa"/>
            <w:shd w:val="clear" w:color="auto" w:fill="auto"/>
            <w:hideMark/>
          </w:tcPr>
          <w:p w14:paraId="1536AE69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6DCDAC5D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065A4AC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0F433D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4376E1F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2C735B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F6492C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05FF2A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BED9F9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610BF1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B7FF66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671BA7F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B07F94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  <w:tr w:rsidR="00B7701D" w:rsidRPr="00B7701D" w14:paraId="58178837" w14:textId="77777777" w:rsidTr="004859D6">
        <w:trPr>
          <w:trHeight w:val="720"/>
        </w:trPr>
        <w:tc>
          <w:tcPr>
            <w:tcW w:w="432" w:type="dxa"/>
            <w:shd w:val="clear" w:color="auto" w:fill="auto"/>
            <w:hideMark/>
          </w:tcPr>
          <w:p w14:paraId="4B2EAD10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6</w:t>
            </w:r>
          </w:p>
        </w:tc>
        <w:tc>
          <w:tcPr>
            <w:tcW w:w="912" w:type="dxa"/>
            <w:shd w:val="clear" w:color="auto" w:fill="auto"/>
            <w:hideMark/>
          </w:tcPr>
          <w:p w14:paraId="58B2277C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45A1B6B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398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7EC195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40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6795370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386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26C331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5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BF12B1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18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E0EBF2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6C77AF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4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DC4C94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93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16B163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313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244113C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94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F9F94A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93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B7701D" w:rsidRPr="00B7701D" w14:paraId="2D8EDACB" w14:textId="77777777" w:rsidTr="004859D6">
        <w:trPr>
          <w:trHeight w:val="480"/>
        </w:trPr>
        <w:tc>
          <w:tcPr>
            <w:tcW w:w="432" w:type="dxa"/>
            <w:shd w:val="clear" w:color="auto" w:fill="auto"/>
            <w:hideMark/>
          </w:tcPr>
          <w:p w14:paraId="19D17808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13F67A6A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71C2EE2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29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E36359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60B3A8C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35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75E542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794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8CF13B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342</w:t>
            </w:r>
          </w:p>
        </w:tc>
        <w:tc>
          <w:tcPr>
            <w:tcW w:w="536" w:type="dxa"/>
            <w:shd w:val="clear" w:color="auto" w:fill="auto"/>
            <w:hideMark/>
          </w:tcPr>
          <w:p w14:paraId="2B3337A2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6E9FC8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2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9895CC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6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5B8E55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92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0142B9B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6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7DB27B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</w:tr>
      <w:tr w:rsidR="00B7701D" w:rsidRPr="00B7701D" w14:paraId="5C6E3952" w14:textId="77777777" w:rsidTr="004859D6">
        <w:trPr>
          <w:trHeight w:val="300"/>
        </w:trPr>
        <w:tc>
          <w:tcPr>
            <w:tcW w:w="432" w:type="dxa"/>
            <w:shd w:val="clear" w:color="auto" w:fill="auto"/>
            <w:hideMark/>
          </w:tcPr>
          <w:p w14:paraId="5C6C57D0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4371BE00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7D92CE0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3F5EB9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0C5A95B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A2E028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224546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6C6DF5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671EF7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BFD1F5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8A84EE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3BE7EF4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BD2435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  <w:tr w:rsidR="00B7701D" w:rsidRPr="00B7701D" w14:paraId="340E1A1A" w14:textId="77777777" w:rsidTr="004859D6">
        <w:trPr>
          <w:trHeight w:val="720"/>
        </w:trPr>
        <w:tc>
          <w:tcPr>
            <w:tcW w:w="432" w:type="dxa"/>
            <w:shd w:val="clear" w:color="auto" w:fill="auto"/>
            <w:hideMark/>
          </w:tcPr>
          <w:p w14:paraId="0B99DB08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7</w:t>
            </w:r>
          </w:p>
        </w:tc>
        <w:tc>
          <w:tcPr>
            <w:tcW w:w="912" w:type="dxa"/>
            <w:shd w:val="clear" w:color="auto" w:fill="auto"/>
            <w:hideMark/>
          </w:tcPr>
          <w:p w14:paraId="28746606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147ABCC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383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3A9453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6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4FD1DCF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36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1161B1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99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81904E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02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2DE3F2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4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329933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D01428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396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461181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358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5BE52FC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171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266927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54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B7701D" w:rsidRPr="00B7701D" w14:paraId="600A876A" w14:textId="77777777" w:rsidTr="004859D6">
        <w:trPr>
          <w:trHeight w:val="480"/>
        </w:trPr>
        <w:tc>
          <w:tcPr>
            <w:tcW w:w="432" w:type="dxa"/>
            <w:shd w:val="clear" w:color="auto" w:fill="auto"/>
            <w:hideMark/>
          </w:tcPr>
          <w:p w14:paraId="1C0C31BD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1ADCE56C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275A17D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37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65117A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300624C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2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6BD094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604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D1AE59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85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BE63C8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2</w:t>
            </w:r>
          </w:p>
        </w:tc>
        <w:tc>
          <w:tcPr>
            <w:tcW w:w="536" w:type="dxa"/>
            <w:shd w:val="clear" w:color="auto" w:fill="auto"/>
            <w:hideMark/>
          </w:tcPr>
          <w:p w14:paraId="6AABDD41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E53EFE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31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526B92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52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499AA16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367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C2FC7A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</w:tr>
      <w:tr w:rsidR="00B7701D" w:rsidRPr="00B7701D" w14:paraId="0941AD04" w14:textId="77777777" w:rsidTr="004859D6">
        <w:trPr>
          <w:trHeight w:val="300"/>
        </w:trPr>
        <w:tc>
          <w:tcPr>
            <w:tcW w:w="432" w:type="dxa"/>
            <w:shd w:val="clear" w:color="auto" w:fill="auto"/>
            <w:hideMark/>
          </w:tcPr>
          <w:p w14:paraId="0EF9C720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1F58D365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2DB2891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541B7B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3532574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74A15A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02E8F7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542F7F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52E8A0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5711DB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F8D7E5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1233FA4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F14BA7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  <w:tr w:rsidR="00B7701D" w:rsidRPr="00B7701D" w14:paraId="223EA209" w14:textId="77777777" w:rsidTr="004859D6">
        <w:trPr>
          <w:trHeight w:val="720"/>
        </w:trPr>
        <w:tc>
          <w:tcPr>
            <w:tcW w:w="432" w:type="dxa"/>
            <w:shd w:val="clear" w:color="auto" w:fill="auto"/>
            <w:hideMark/>
          </w:tcPr>
          <w:p w14:paraId="379720D6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lastRenderedPageBreak/>
              <w:t>X8</w:t>
            </w:r>
          </w:p>
        </w:tc>
        <w:tc>
          <w:tcPr>
            <w:tcW w:w="912" w:type="dxa"/>
            <w:shd w:val="clear" w:color="auto" w:fill="auto"/>
            <w:hideMark/>
          </w:tcPr>
          <w:p w14:paraId="3BD375ED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3A5FEA2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17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CA79B7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71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1503D2E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31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EBF14B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47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38A11F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41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2E0CD2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93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52B64D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396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CC8D99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04F1F2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323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566C3EE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08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1B685F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82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B7701D" w:rsidRPr="00B7701D" w14:paraId="77B7B68A" w14:textId="77777777" w:rsidTr="004859D6">
        <w:trPr>
          <w:trHeight w:val="480"/>
        </w:trPr>
        <w:tc>
          <w:tcPr>
            <w:tcW w:w="432" w:type="dxa"/>
            <w:shd w:val="clear" w:color="auto" w:fill="auto"/>
            <w:hideMark/>
          </w:tcPr>
          <w:p w14:paraId="57DB016B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07D25106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2A7AFCE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49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B457D8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9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43ED08F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77EE28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13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9C4F7E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46684C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6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C007A7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31</w:t>
            </w:r>
          </w:p>
        </w:tc>
        <w:tc>
          <w:tcPr>
            <w:tcW w:w="536" w:type="dxa"/>
            <w:shd w:val="clear" w:color="auto" w:fill="auto"/>
            <w:hideMark/>
          </w:tcPr>
          <w:p w14:paraId="59662B13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F8F529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81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785F564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25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C7D8DD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</w:tr>
      <w:tr w:rsidR="00B7701D" w:rsidRPr="00B7701D" w14:paraId="62EC2048" w14:textId="77777777" w:rsidTr="004859D6">
        <w:trPr>
          <w:trHeight w:val="300"/>
        </w:trPr>
        <w:tc>
          <w:tcPr>
            <w:tcW w:w="432" w:type="dxa"/>
            <w:shd w:val="clear" w:color="auto" w:fill="auto"/>
            <w:hideMark/>
          </w:tcPr>
          <w:p w14:paraId="5DE2BDF3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5E9DE9D1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6B1FEF4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32AAC3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571E845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8C7D1D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4C96BC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E38D99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600019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94AF81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C1C879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5D8966C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B395E8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  <w:tr w:rsidR="00B7701D" w:rsidRPr="00B7701D" w14:paraId="3FCB57B8" w14:textId="77777777" w:rsidTr="004859D6">
        <w:trPr>
          <w:trHeight w:val="720"/>
        </w:trPr>
        <w:tc>
          <w:tcPr>
            <w:tcW w:w="432" w:type="dxa"/>
            <w:shd w:val="clear" w:color="auto" w:fill="auto"/>
            <w:hideMark/>
          </w:tcPr>
          <w:p w14:paraId="179F4FB0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9</w:t>
            </w:r>
          </w:p>
        </w:tc>
        <w:tc>
          <w:tcPr>
            <w:tcW w:w="912" w:type="dxa"/>
            <w:shd w:val="clear" w:color="auto" w:fill="auto"/>
            <w:hideMark/>
          </w:tcPr>
          <w:p w14:paraId="55C0CB22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603DBA0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07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B16A73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52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6F19A87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56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65FF17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33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9BFF46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93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40F921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313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4638C0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358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A002AC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323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375271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506AB78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28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90F01F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85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B7701D" w:rsidRPr="00B7701D" w14:paraId="0DA4382B" w14:textId="77777777" w:rsidTr="004859D6">
        <w:trPr>
          <w:trHeight w:val="480"/>
        </w:trPr>
        <w:tc>
          <w:tcPr>
            <w:tcW w:w="432" w:type="dxa"/>
            <w:shd w:val="clear" w:color="auto" w:fill="auto"/>
            <w:hideMark/>
          </w:tcPr>
          <w:p w14:paraId="76F0F266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14903AFA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7C334F7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73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77CE02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2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6CB0E4B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172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942BCB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16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04F4F2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116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D9BDF9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92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FDC55E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52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2D765E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81</w:t>
            </w:r>
          </w:p>
        </w:tc>
        <w:tc>
          <w:tcPr>
            <w:tcW w:w="536" w:type="dxa"/>
            <w:shd w:val="clear" w:color="auto" w:fill="auto"/>
            <w:hideMark/>
          </w:tcPr>
          <w:p w14:paraId="2C6D9F4C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0484DF8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18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881263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1</w:t>
            </w:r>
          </w:p>
        </w:tc>
      </w:tr>
      <w:tr w:rsidR="00B7701D" w:rsidRPr="00B7701D" w14:paraId="438C5022" w14:textId="77777777" w:rsidTr="004859D6">
        <w:trPr>
          <w:trHeight w:val="300"/>
        </w:trPr>
        <w:tc>
          <w:tcPr>
            <w:tcW w:w="432" w:type="dxa"/>
            <w:shd w:val="clear" w:color="auto" w:fill="auto"/>
            <w:hideMark/>
          </w:tcPr>
          <w:p w14:paraId="700B8CFB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062C5E57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6F2BEB7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2F55FD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1A69AD4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328E97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39149F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7CEF9A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A4D01C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749A49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F3B9C9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5CF2B94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6BB893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  <w:tr w:rsidR="00B7701D" w:rsidRPr="00B7701D" w14:paraId="4B3F9364" w14:textId="77777777" w:rsidTr="004859D6">
        <w:trPr>
          <w:trHeight w:val="720"/>
        </w:trPr>
        <w:tc>
          <w:tcPr>
            <w:tcW w:w="432" w:type="dxa"/>
            <w:shd w:val="clear" w:color="auto" w:fill="auto"/>
            <w:hideMark/>
          </w:tcPr>
          <w:p w14:paraId="78EB0EED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10</w:t>
            </w:r>
          </w:p>
        </w:tc>
        <w:tc>
          <w:tcPr>
            <w:tcW w:w="912" w:type="dxa"/>
            <w:shd w:val="clear" w:color="auto" w:fill="auto"/>
            <w:hideMark/>
          </w:tcPr>
          <w:p w14:paraId="6CA88D7C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1948C3C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-0.097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78AD11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319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4384B44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-0.022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505D05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36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B16F97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08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B6E26B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94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BD059C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171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311079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08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F5C7BF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28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0A0CFD0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F542C9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0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B7701D" w:rsidRPr="00B7701D" w14:paraId="1F6E5FA3" w14:textId="77777777" w:rsidTr="004859D6">
        <w:trPr>
          <w:trHeight w:val="480"/>
        </w:trPr>
        <w:tc>
          <w:tcPr>
            <w:tcW w:w="432" w:type="dxa"/>
            <w:shd w:val="clear" w:color="auto" w:fill="auto"/>
            <w:hideMark/>
          </w:tcPr>
          <w:p w14:paraId="61064ACD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497094C1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7F079AB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609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1C80A5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85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5241A91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908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C017A8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09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FC6615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25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891075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6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ED3926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367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5A49F0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25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774F9E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18</w:t>
            </w:r>
          </w:p>
        </w:tc>
        <w:tc>
          <w:tcPr>
            <w:tcW w:w="596" w:type="dxa"/>
            <w:shd w:val="clear" w:color="auto" w:fill="auto"/>
            <w:hideMark/>
          </w:tcPr>
          <w:p w14:paraId="5DA3D527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13528E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4</w:t>
            </w:r>
          </w:p>
        </w:tc>
      </w:tr>
      <w:tr w:rsidR="00B7701D" w:rsidRPr="00B7701D" w14:paraId="29411B8B" w14:textId="77777777" w:rsidTr="004859D6">
        <w:trPr>
          <w:trHeight w:val="300"/>
        </w:trPr>
        <w:tc>
          <w:tcPr>
            <w:tcW w:w="432" w:type="dxa"/>
            <w:shd w:val="clear" w:color="auto" w:fill="auto"/>
            <w:hideMark/>
          </w:tcPr>
          <w:p w14:paraId="6857BBAA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08C76598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64911CD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E0CF6F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426A5F4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5D61DE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24705F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9BC615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AEE4E0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335093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4B02BB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458930E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B2583E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  <w:tr w:rsidR="00B7701D" w:rsidRPr="00B7701D" w14:paraId="4CC03345" w14:textId="77777777" w:rsidTr="004859D6">
        <w:trPr>
          <w:trHeight w:val="720"/>
        </w:trPr>
        <w:tc>
          <w:tcPr>
            <w:tcW w:w="432" w:type="dxa"/>
            <w:shd w:val="clear" w:color="auto" w:fill="auto"/>
            <w:hideMark/>
          </w:tcPr>
          <w:p w14:paraId="41CA5DF1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Total</w:t>
            </w:r>
          </w:p>
        </w:tc>
        <w:tc>
          <w:tcPr>
            <w:tcW w:w="912" w:type="dxa"/>
            <w:shd w:val="clear" w:color="auto" w:fill="auto"/>
            <w:hideMark/>
          </w:tcPr>
          <w:p w14:paraId="0B82B41B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3044233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14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107995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91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5B91BC4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66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0F1A3D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84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126A4E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95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291F8A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93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4FE15A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54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292B8A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82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1C3F0C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85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44FA09D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0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7596D3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</w:tr>
      <w:tr w:rsidR="00B7701D" w:rsidRPr="00B7701D" w14:paraId="182864ED" w14:textId="77777777" w:rsidTr="004859D6">
        <w:trPr>
          <w:trHeight w:val="480"/>
        </w:trPr>
        <w:tc>
          <w:tcPr>
            <w:tcW w:w="432" w:type="dxa"/>
            <w:shd w:val="clear" w:color="auto" w:fill="auto"/>
            <w:hideMark/>
          </w:tcPr>
          <w:p w14:paraId="047BB8CF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196D8F67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1B2330B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4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3010D59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10DDE38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B6EB9A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1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1D57FC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692F68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4F07F2E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EFE76A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31B1D1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1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4236EFC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4</w:t>
            </w:r>
          </w:p>
        </w:tc>
        <w:tc>
          <w:tcPr>
            <w:tcW w:w="536" w:type="dxa"/>
            <w:shd w:val="clear" w:color="auto" w:fill="auto"/>
            <w:hideMark/>
          </w:tcPr>
          <w:p w14:paraId="5098FCD5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</w:tr>
      <w:tr w:rsidR="00B7701D" w:rsidRPr="00B7701D" w14:paraId="08D7462D" w14:textId="77777777" w:rsidTr="004859D6">
        <w:trPr>
          <w:trHeight w:val="300"/>
        </w:trPr>
        <w:tc>
          <w:tcPr>
            <w:tcW w:w="432" w:type="dxa"/>
            <w:shd w:val="clear" w:color="auto" w:fill="auto"/>
            <w:hideMark/>
          </w:tcPr>
          <w:p w14:paraId="60B4A100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912" w:type="dxa"/>
            <w:shd w:val="clear" w:color="auto" w:fill="auto"/>
            <w:hideMark/>
          </w:tcPr>
          <w:p w14:paraId="0C917317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42F8F70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6429677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2373023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E29DF5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7769C5C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FD52D7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203E4E3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114AF32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035F56A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96" w:type="dxa"/>
            <w:shd w:val="clear" w:color="auto" w:fill="auto"/>
            <w:noWrap/>
            <w:hideMark/>
          </w:tcPr>
          <w:p w14:paraId="7B8CB1B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36" w:type="dxa"/>
            <w:shd w:val="clear" w:color="auto" w:fill="auto"/>
            <w:noWrap/>
            <w:hideMark/>
          </w:tcPr>
          <w:p w14:paraId="5F8B94C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</w:tbl>
    <w:p w14:paraId="45ABE272" w14:textId="77777777" w:rsidR="00B7701D" w:rsidRPr="00B7701D" w:rsidRDefault="00B7701D" w:rsidP="00B7701D"/>
    <w:p w14:paraId="6E1B0ECC" w14:textId="77777777" w:rsidR="00B7701D" w:rsidRPr="00B7701D" w:rsidRDefault="00B7701D" w:rsidP="00B7701D">
      <w:r w:rsidRPr="00B7701D">
        <w:t>**. Correlation is significant at the 0.01 level (2-tailed).</w:t>
      </w:r>
    </w:p>
    <w:p w14:paraId="1F138AB8" w14:textId="77777777" w:rsidR="00B7701D" w:rsidRPr="00B7701D" w:rsidRDefault="00B7701D" w:rsidP="00B7701D">
      <w:r w:rsidRPr="00B7701D">
        <w:t>*. Correlation is significant at the 0.05 level (2-tailed).</w:t>
      </w:r>
    </w:p>
    <w:p w14:paraId="4BBD69D1" w14:textId="77777777" w:rsidR="00B7701D" w:rsidRPr="00B7701D" w:rsidRDefault="00B7701D" w:rsidP="00B7701D">
      <w:pPr>
        <w:rPr>
          <w:b/>
          <w:bCs/>
        </w:rPr>
      </w:pPr>
    </w:p>
    <w:p w14:paraId="3C9160E0" w14:textId="77777777" w:rsidR="00B7701D" w:rsidRPr="00B7701D" w:rsidRDefault="00B7701D" w:rsidP="00B7701D">
      <w:pPr>
        <w:rPr>
          <w:b/>
          <w:bCs/>
        </w:rPr>
      </w:pPr>
      <w:r w:rsidRPr="00B7701D">
        <w:rPr>
          <w:b/>
          <w:bCs/>
        </w:rPr>
        <w:br w:type="page"/>
      </w:r>
    </w:p>
    <w:p w14:paraId="303E4512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30" w:name="_Toc142376671"/>
      <w:bookmarkStart w:id="31" w:name="_Toc142248621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4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</w:p>
    <w:p w14:paraId="5FEC9941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Hasil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ngujian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Validitas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Kinerja</w:t>
      </w:r>
      <w:bookmarkEnd w:id="30"/>
    </w:p>
    <w:tbl>
      <w:tblPr>
        <w:tblW w:w="835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57"/>
        <w:gridCol w:w="856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709"/>
      </w:tblGrid>
      <w:tr w:rsidR="00B7701D" w:rsidRPr="00B7701D" w14:paraId="760AFB0B" w14:textId="77777777" w:rsidTr="004859D6">
        <w:trPr>
          <w:trHeight w:val="300"/>
        </w:trPr>
        <w:tc>
          <w:tcPr>
            <w:tcW w:w="8359" w:type="dxa"/>
            <w:gridSpan w:val="14"/>
            <w:shd w:val="clear" w:color="auto" w:fill="auto"/>
            <w:vAlign w:val="center"/>
            <w:hideMark/>
          </w:tcPr>
          <w:p w14:paraId="12C04B07" w14:textId="77777777" w:rsidR="00B7701D" w:rsidRPr="00B7701D" w:rsidRDefault="00B7701D" w:rsidP="004859D6">
            <w:pPr>
              <w:jc w:val="center"/>
              <w:rPr>
                <w:b/>
                <w:bCs/>
              </w:rPr>
            </w:pPr>
            <w:r w:rsidRPr="00B7701D">
              <w:rPr>
                <w:b/>
                <w:bCs/>
              </w:rPr>
              <w:t>Correlations</w:t>
            </w:r>
          </w:p>
        </w:tc>
      </w:tr>
      <w:tr w:rsidR="00B7701D" w:rsidRPr="00B7701D" w14:paraId="2E5AF8C9" w14:textId="77777777" w:rsidTr="004859D6">
        <w:trPr>
          <w:trHeight w:val="300"/>
        </w:trPr>
        <w:tc>
          <w:tcPr>
            <w:tcW w:w="557" w:type="dxa"/>
            <w:shd w:val="clear" w:color="auto" w:fill="auto"/>
            <w:vAlign w:val="bottom"/>
            <w:hideMark/>
          </w:tcPr>
          <w:p w14:paraId="1E4DDB58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</w:t>
            </w:r>
          </w:p>
        </w:tc>
        <w:tc>
          <w:tcPr>
            <w:tcW w:w="856" w:type="dxa"/>
            <w:shd w:val="clear" w:color="auto" w:fill="auto"/>
            <w:vAlign w:val="bottom"/>
            <w:hideMark/>
          </w:tcPr>
          <w:p w14:paraId="2BE48CAC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67" w:type="dxa"/>
            <w:shd w:val="clear" w:color="auto" w:fill="auto"/>
            <w:vAlign w:val="bottom"/>
            <w:hideMark/>
          </w:tcPr>
          <w:p w14:paraId="79F563D2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1</w:t>
            </w:r>
          </w:p>
        </w:tc>
        <w:tc>
          <w:tcPr>
            <w:tcW w:w="567" w:type="dxa"/>
            <w:shd w:val="clear" w:color="auto" w:fill="auto"/>
            <w:vAlign w:val="bottom"/>
            <w:hideMark/>
          </w:tcPr>
          <w:p w14:paraId="5603581D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2</w:t>
            </w:r>
          </w:p>
        </w:tc>
        <w:tc>
          <w:tcPr>
            <w:tcW w:w="567" w:type="dxa"/>
            <w:shd w:val="clear" w:color="auto" w:fill="auto"/>
            <w:vAlign w:val="bottom"/>
            <w:hideMark/>
          </w:tcPr>
          <w:p w14:paraId="59582EDE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3</w:t>
            </w:r>
          </w:p>
        </w:tc>
        <w:tc>
          <w:tcPr>
            <w:tcW w:w="567" w:type="dxa"/>
            <w:shd w:val="clear" w:color="auto" w:fill="auto"/>
            <w:vAlign w:val="bottom"/>
            <w:hideMark/>
          </w:tcPr>
          <w:p w14:paraId="270AEECA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4</w:t>
            </w:r>
          </w:p>
        </w:tc>
        <w:tc>
          <w:tcPr>
            <w:tcW w:w="567" w:type="dxa"/>
            <w:shd w:val="clear" w:color="auto" w:fill="auto"/>
            <w:vAlign w:val="bottom"/>
            <w:hideMark/>
          </w:tcPr>
          <w:p w14:paraId="697783B0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5</w:t>
            </w:r>
          </w:p>
        </w:tc>
        <w:tc>
          <w:tcPr>
            <w:tcW w:w="567" w:type="dxa"/>
            <w:shd w:val="clear" w:color="auto" w:fill="auto"/>
            <w:vAlign w:val="bottom"/>
            <w:hideMark/>
          </w:tcPr>
          <w:p w14:paraId="2903DBA5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6</w:t>
            </w:r>
          </w:p>
        </w:tc>
        <w:tc>
          <w:tcPr>
            <w:tcW w:w="567" w:type="dxa"/>
            <w:shd w:val="clear" w:color="auto" w:fill="auto"/>
            <w:vAlign w:val="bottom"/>
            <w:hideMark/>
          </w:tcPr>
          <w:p w14:paraId="140E0137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7</w:t>
            </w:r>
          </w:p>
        </w:tc>
        <w:tc>
          <w:tcPr>
            <w:tcW w:w="567" w:type="dxa"/>
            <w:shd w:val="clear" w:color="auto" w:fill="auto"/>
            <w:vAlign w:val="bottom"/>
            <w:hideMark/>
          </w:tcPr>
          <w:p w14:paraId="78515E43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8</w:t>
            </w:r>
          </w:p>
        </w:tc>
        <w:tc>
          <w:tcPr>
            <w:tcW w:w="567" w:type="dxa"/>
            <w:shd w:val="clear" w:color="auto" w:fill="auto"/>
            <w:vAlign w:val="bottom"/>
            <w:hideMark/>
          </w:tcPr>
          <w:p w14:paraId="649A34E3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9</w:t>
            </w:r>
          </w:p>
        </w:tc>
        <w:tc>
          <w:tcPr>
            <w:tcW w:w="567" w:type="dxa"/>
            <w:shd w:val="clear" w:color="auto" w:fill="auto"/>
            <w:vAlign w:val="bottom"/>
            <w:hideMark/>
          </w:tcPr>
          <w:p w14:paraId="0AEBCEBF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10</w:t>
            </w:r>
          </w:p>
        </w:tc>
        <w:tc>
          <w:tcPr>
            <w:tcW w:w="567" w:type="dxa"/>
            <w:shd w:val="clear" w:color="auto" w:fill="auto"/>
            <w:vAlign w:val="bottom"/>
            <w:hideMark/>
          </w:tcPr>
          <w:p w14:paraId="1367268B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11</w:t>
            </w:r>
          </w:p>
        </w:tc>
        <w:tc>
          <w:tcPr>
            <w:tcW w:w="709" w:type="dxa"/>
            <w:shd w:val="clear" w:color="auto" w:fill="auto"/>
            <w:vAlign w:val="bottom"/>
            <w:hideMark/>
          </w:tcPr>
          <w:p w14:paraId="773E5BF7" w14:textId="77777777" w:rsidR="00B7701D" w:rsidRPr="00B7701D" w:rsidRDefault="00B7701D" w:rsidP="004859D6">
            <w:pPr>
              <w:jc w:val="center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total</w:t>
            </w:r>
          </w:p>
        </w:tc>
      </w:tr>
      <w:tr w:rsidR="00B7701D" w:rsidRPr="00B7701D" w14:paraId="11276D1B" w14:textId="77777777" w:rsidTr="004859D6">
        <w:trPr>
          <w:trHeight w:val="720"/>
        </w:trPr>
        <w:tc>
          <w:tcPr>
            <w:tcW w:w="557" w:type="dxa"/>
            <w:shd w:val="clear" w:color="auto" w:fill="auto"/>
            <w:hideMark/>
          </w:tcPr>
          <w:p w14:paraId="7306F9C7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1</w:t>
            </w:r>
          </w:p>
        </w:tc>
        <w:tc>
          <w:tcPr>
            <w:tcW w:w="856" w:type="dxa"/>
            <w:shd w:val="clear" w:color="auto" w:fill="auto"/>
            <w:hideMark/>
          </w:tcPr>
          <w:p w14:paraId="6DA9416C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13FCF7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805B14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09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D6E2C4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3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6A6ABC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58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3193D2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356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A4CA43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05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943B22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39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51697E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25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ECD431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14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392C31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47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052E9A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05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77DA6A2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42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B7701D" w:rsidRPr="00B7701D" w14:paraId="044C897E" w14:textId="77777777" w:rsidTr="004859D6">
        <w:trPr>
          <w:trHeight w:val="480"/>
        </w:trPr>
        <w:tc>
          <w:tcPr>
            <w:tcW w:w="557" w:type="dxa"/>
            <w:shd w:val="clear" w:color="auto" w:fill="auto"/>
            <w:hideMark/>
          </w:tcPr>
          <w:p w14:paraId="30915FEE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5419ED00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auto"/>
            <w:hideMark/>
          </w:tcPr>
          <w:p w14:paraId="01A5F40B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68FF1B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B3890E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2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41D008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1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7A9536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54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5F201C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03AAA7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2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5ABB25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19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6E666A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4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FFD492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2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2ECE66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55504AA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</w:tr>
      <w:tr w:rsidR="00B7701D" w:rsidRPr="00B7701D" w14:paraId="512EE190" w14:textId="77777777" w:rsidTr="004859D6">
        <w:trPr>
          <w:trHeight w:val="300"/>
        </w:trPr>
        <w:tc>
          <w:tcPr>
            <w:tcW w:w="557" w:type="dxa"/>
            <w:shd w:val="clear" w:color="auto" w:fill="auto"/>
            <w:hideMark/>
          </w:tcPr>
          <w:p w14:paraId="07436052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3ED2F072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D5F2A4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6E55F4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884E1D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CD8ADA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F8BA50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B460B6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9313C6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0E5F84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173A27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C2CE98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206C2E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38708F1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  <w:tr w:rsidR="00B7701D" w:rsidRPr="00B7701D" w14:paraId="204CCE10" w14:textId="77777777" w:rsidTr="004859D6">
        <w:trPr>
          <w:trHeight w:val="720"/>
        </w:trPr>
        <w:tc>
          <w:tcPr>
            <w:tcW w:w="557" w:type="dxa"/>
            <w:shd w:val="clear" w:color="auto" w:fill="auto"/>
            <w:hideMark/>
          </w:tcPr>
          <w:p w14:paraId="0E903A97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2</w:t>
            </w:r>
          </w:p>
        </w:tc>
        <w:tc>
          <w:tcPr>
            <w:tcW w:w="856" w:type="dxa"/>
            <w:shd w:val="clear" w:color="auto" w:fill="auto"/>
            <w:hideMark/>
          </w:tcPr>
          <w:p w14:paraId="4E246E33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6A46EF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09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D42152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B31888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6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65062D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27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4EC8ED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89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231E6C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5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F6EBA4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51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5EE18A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61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A34A21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383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03B745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15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3EB36F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81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01A7E01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8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B7701D" w:rsidRPr="00B7701D" w14:paraId="1F5D17B0" w14:textId="77777777" w:rsidTr="004859D6">
        <w:trPr>
          <w:trHeight w:val="480"/>
        </w:trPr>
        <w:tc>
          <w:tcPr>
            <w:tcW w:w="557" w:type="dxa"/>
            <w:shd w:val="clear" w:color="auto" w:fill="auto"/>
            <w:hideMark/>
          </w:tcPr>
          <w:p w14:paraId="3D8A1162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74C9AC36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7E0806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hideMark/>
          </w:tcPr>
          <w:p w14:paraId="7AAB3274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4BB852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8EFEA2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3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6F5E05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12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1AC0FE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0EA971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12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2B2169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51A115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37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4177A5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3BE1A2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0EFD1D6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</w:tr>
      <w:tr w:rsidR="00B7701D" w:rsidRPr="00B7701D" w14:paraId="40C8F11E" w14:textId="77777777" w:rsidTr="004859D6">
        <w:trPr>
          <w:trHeight w:val="300"/>
        </w:trPr>
        <w:tc>
          <w:tcPr>
            <w:tcW w:w="557" w:type="dxa"/>
            <w:shd w:val="clear" w:color="auto" w:fill="auto"/>
            <w:hideMark/>
          </w:tcPr>
          <w:p w14:paraId="516281AB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4B1568F1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F67CE0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C56B7C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5D54F1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347301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D0CD84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0D28B5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838573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476549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A96D6A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7B5A34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E46AA9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680C73F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  <w:tr w:rsidR="00B7701D" w:rsidRPr="00B7701D" w14:paraId="07DE2D5A" w14:textId="77777777" w:rsidTr="004859D6">
        <w:trPr>
          <w:trHeight w:val="720"/>
        </w:trPr>
        <w:tc>
          <w:tcPr>
            <w:tcW w:w="557" w:type="dxa"/>
            <w:shd w:val="clear" w:color="auto" w:fill="auto"/>
            <w:hideMark/>
          </w:tcPr>
          <w:p w14:paraId="77D6DC71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3</w:t>
            </w:r>
          </w:p>
        </w:tc>
        <w:tc>
          <w:tcPr>
            <w:tcW w:w="856" w:type="dxa"/>
            <w:shd w:val="clear" w:color="auto" w:fill="auto"/>
            <w:hideMark/>
          </w:tcPr>
          <w:p w14:paraId="08D3E55F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4132CF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3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EB146E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6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1F96B0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88BA8F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86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0DEA34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65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82B1C4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14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8E7E9A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25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3FC08D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57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6EC9B3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371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E0A744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29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21B9A9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66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580661A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82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B7701D" w:rsidRPr="00B7701D" w14:paraId="57FC4212" w14:textId="77777777" w:rsidTr="004859D6">
        <w:trPr>
          <w:trHeight w:val="480"/>
        </w:trPr>
        <w:tc>
          <w:tcPr>
            <w:tcW w:w="557" w:type="dxa"/>
            <w:shd w:val="clear" w:color="auto" w:fill="auto"/>
            <w:hideMark/>
          </w:tcPr>
          <w:p w14:paraId="717E80B4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1D1C5D46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432FED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2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367C26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hideMark/>
          </w:tcPr>
          <w:p w14:paraId="0E9A58D1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24E0A8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6F6337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E20F09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0BB7A1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19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347DA7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693CDD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44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F4D3C3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3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10C459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3ED6F83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</w:tr>
      <w:tr w:rsidR="00B7701D" w:rsidRPr="00B7701D" w14:paraId="3661E82A" w14:textId="77777777" w:rsidTr="004859D6">
        <w:trPr>
          <w:trHeight w:val="300"/>
        </w:trPr>
        <w:tc>
          <w:tcPr>
            <w:tcW w:w="557" w:type="dxa"/>
            <w:shd w:val="clear" w:color="auto" w:fill="auto"/>
            <w:hideMark/>
          </w:tcPr>
          <w:p w14:paraId="037F9751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50DCABAF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CB3275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FF8715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9202C4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24FA9A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52C9AA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B34CAF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35BFDB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B220D8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46EEEE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ECF15F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98A719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7F352F3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  <w:tr w:rsidR="00B7701D" w:rsidRPr="00B7701D" w14:paraId="4F5E46CD" w14:textId="77777777" w:rsidTr="004859D6">
        <w:trPr>
          <w:trHeight w:val="720"/>
        </w:trPr>
        <w:tc>
          <w:tcPr>
            <w:tcW w:w="557" w:type="dxa"/>
            <w:shd w:val="clear" w:color="auto" w:fill="auto"/>
            <w:hideMark/>
          </w:tcPr>
          <w:p w14:paraId="6514654D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4</w:t>
            </w:r>
          </w:p>
        </w:tc>
        <w:tc>
          <w:tcPr>
            <w:tcW w:w="856" w:type="dxa"/>
            <w:shd w:val="clear" w:color="auto" w:fill="auto"/>
            <w:hideMark/>
          </w:tcPr>
          <w:p w14:paraId="5A7F3734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D75A5D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58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569500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27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42EF0B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86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7D622E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D04EFA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359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169977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70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AE41E2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93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C66607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97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E8EA7E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79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1CCA62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57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3101B6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3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2BF7755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82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B7701D" w:rsidRPr="00B7701D" w14:paraId="68D532D6" w14:textId="77777777" w:rsidTr="004859D6">
        <w:trPr>
          <w:trHeight w:val="480"/>
        </w:trPr>
        <w:tc>
          <w:tcPr>
            <w:tcW w:w="557" w:type="dxa"/>
            <w:shd w:val="clear" w:color="auto" w:fill="auto"/>
            <w:hideMark/>
          </w:tcPr>
          <w:p w14:paraId="6ECF1464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194E2C14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6FDB68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1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E50733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3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F620AA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1</w:t>
            </w:r>
          </w:p>
        </w:tc>
        <w:tc>
          <w:tcPr>
            <w:tcW w:w="567" w:type="dxa"/>
            <w:shd w:val="clear" w:color="auto" w:fill="auto"/>
            <w:hideMark/>
          </w:tcPr>
          <w:p w14:paraId="4F40AA66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ED5E83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5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F39712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9B7890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117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11024C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5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361088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7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C91932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1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7C8785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60BDB4F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</w:tr>
      <w:tr w:rsidR="00B7701D" w:rsidRPr="00B7701D" w14:paraId="39380C05" w14:textId="77777777" w:rsidTr="004859D6">
        <w:trPr>
          <w:trHeight w:val="300"/>
        </w:trPr>
        <w:tc>
          <w:tcPr>
            <w:tcW w:w="557" w:type="dxa"/>
            <w:shd w:val="clear" w:color="auto" w:fill="auto"/>
            <w:hideMark/>
          </w:tcPr>
          <w:p w14:paraId="560C2F48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2C7EBA72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4C3605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654851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3816FE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7AF00D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FC0A8C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D179E4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E1EF3C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47B4D7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958D52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FF5449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F54C9B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52CA62A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  <w:tr w:rsidR="00B7701D" w:rsidRPr="00B7701D" w14:paraId="3F9ECB49" w14:textId="77777777" w:rsidTr="004859D6">
        <w:trPr>
          <w:trHeight w:val="720"/>
        </w:trPr>
        <w:tc>
          <w:tcPr>
            <w:tcW w:w="557" w:type="dxa"/>
            <w:shd w:val="clear" w:color="auto" w:fill="auto"/>
            <w:hideMark/>
          </w:tcPr>
          <w:p w14:paraId="3631E3C0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5</w:t>
            </w:r>
          </w:p>
        </w:tc>
        <w:tc>
          <w:tcPr>
            <w:tcW w:w="856" w:type="dxa"/>
            <w:shd w:val="clear" w:color="auto" w:fill="auto"/>
            <w:hideMark/>
          </w:tcPr>
          <w:p w14:paraId="32FAFE9D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20699E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356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24B676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89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1CB63A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65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2BB4AE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359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63520B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F35BB9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26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B69796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70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863221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26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E1F6C4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91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689A1C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356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91136A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63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446A5DD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62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B7701D" w:rsidRPr="00B7701D" w14:paraId="116BA88A" w14:textId="77777777" w:rsidTr="004859D6">
        <w:trPr>
          <w:trHeight w:val="480"/>
        </w:trPr>
        <w:tc>
          <w:tcPr>
            <w:tcW w:w="557" w:type="dxa"/>
            <w:shd w:val="clear" w:color="auto" w:fill="auto"/>
            <w:hideMark/>
          </w:tcPr>
          <w:p w14:paraId="49E9829D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1E44ABBC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B7D17F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54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90C982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12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335BF9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004299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51</w:t>
            </w:r>
          </w:p>
        </w:tc>
        <w:tc>
          <w:tcPr>
            <w:tcW w:w="567" w:type="dxa"/>
            <w:shd w:val="clear" w:color="auto" w:fill="auto"/>
            <w:hideMark/>
          </w:tcPr>
          <w:p w14:paraId="0ABCA455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1F90AE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3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A22FD7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B6323D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3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561C20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25D236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53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A238A8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10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4086E0D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</w:tr>
      <w:tr w:rsidR="00B7701D" w:rsidRPr="00B7701D" w14:paraId="469D557E" w14:textId="77777777" w:rsidTr="004859D6">
        <w:trPr>
          <w:trHeight w:val="300"/>
        </w:trPr>
        <w:tc>
          <w:tcPr>
            <w:tcW w:w="557" w:type="dxa"/>
            <w:shd w:val="clear" w:color="auto" w:fill="auto"/>
            <w:hideMark/>
          </w:tcPr>
          <w:p w14:paraId="6A2D7E36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6E4FD3C7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77C644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A20536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52CA58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CD729B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56782F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F17BD0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CBCA9F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CD02CB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9510C4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54FD91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347A85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5F11BD7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  <w:tr w:rsidR="00B7701D" w:rsidRPr="00B7701D" w14:paraId="32FF24D2" w14:textId="77777777" w:rsidTr="004859D6">
        <w:trPr>
          <w:trHeight w:val="720"/>
        </w:trPr>
        <w:tc>
          <w:tcPr>
            <w:tcW w:w="557" w:type="dxa"/>
            <w:shd w:val="clear" w:color="auto" w:fill="auto"/>
            <w:hideMark/>
          </w:tcPr>
          <w:p w14:paraId="1CE59A84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6</w:t>
            </w:r>
          </w:p>
        </w:tc>
        <w:tc>
          <w:tcPr>
            <w:tcW w:w="856" w:type="dxa"/>
            <w:shd w:val="clear" w:color="auto" w:fill="auto"/>
            <w:hideMark/>
          </w:tcPr>
          <w:p w14:paraId="2F658854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52BD83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05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E122CF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5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A54C78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14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177ECF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70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0CADF6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26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1E94F2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E8F6C9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37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F46486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803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65580C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12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93AEDF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3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4C8377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79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300460B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863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B7701D" w:rsidRPr="00B7701D" w14:paraId="7E9C9B40" w14:textId="77777777" w:rsidTr="004859D6">
        <w:trPr>
          <w:trHeight w:val="480"/>
        </w:trPr>
        <w:tc>
          <w:tcPr>
            <w:tcW w:w="557" w:type="dxa"/>
            <w:shd w:val="clear" w:color="auto" w:fill="auto"/>
            <w:hideMark/>
          </w:tcPr>
          <w:p w14:paraId="01346C0D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5321E771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6B8C72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9BCCDB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B2D390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0F0AC7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C140CB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3</w:t>
            </w:r>
          </w:p>
        </w:tc>
        <w:tc>
          <w:tcPr>
            <w:tcW w:w="567" w:type="dxa"/>
            <w:shd w:val="clear" w:color="auto" w:fill="auto"/>
            <w:hideMark/>
          </w:tcPr>
          <w:p w14:paraId="1837D180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06CC96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876F82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719D04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4593F6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EE2A1B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6763E6D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</w:tr>
      <w:tr w:rsidR="00B7701D" w:rsidRPr="00B7701D" w14:paraId="368FEF65" w14:textId="77777777" w:rsidTr="004859D6">
        <w:trPr>
          <w:trHeight w:val="300"/>
        </w:trPr>
        <w:tc>
          <w:tcPr>
            <w:tcW w:w="557" w:type="dxa"/>
            <w:shd w:val="clear" w:color="auto" w:fill="auto"/>
            <w:hideMark/>
          </w:tcPr>
          <w:p w14:paraId="58FCE6D3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7930212A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675336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941ED0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12F13F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61EA0B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0082AC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45CF04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C7A964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5E319E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4646D5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BC3303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A1E96C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228A815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  <w:tr w:rsidR="00B7701D" w:rsidRPr="00B7701D" w14:paraId="64E09391" w14:textId="77777777" w:rsidTr="004859D6">
        <w:trPr>
          <w:trHeight w:val="720"/>
        </w:trPr>
        <w:tc>
          <w:tcPr>
            <w:tcW w:w="557" w:type="dxa"/>
            <w:shd w:val="clear" w:color="auto" w:fill="auto"/>
            <w:hideMark/>
          </w:tcPr>
          <w:p w14:paraId="4ADFCFE8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7</w:t>
            </w:r>
          </w:p>
        </w:tc>
        <w:tc>
          <w:tcPr>
            <w:tcW w:w="856" w:type="dxa"/>
            <w:shd w:val="clear" w:color="auto" w:fill="auto"/>
            <w:hideMark/>
          </w:tcPr>
          <w:p w14:paraId="0737C56F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19DF81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39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4441A4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51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3B0A99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25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B664FF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293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F15C97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70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1DF7A5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37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564D21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7DC939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23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416325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93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296E9F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9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29A437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46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531B999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53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B7701D" w:rsidRPr="00B7701D" w14:paraId="75FC80C6" w14:textId="77777777" w:rsidTr="004859D6">
        <w:trPr>
          <w:trHeight w:val="480"/>
        </w:trPr>
        <w:tc>
          <w:tcPr>
            <w:tcW w:w="557" w:type="dxa"/>
            <w:shd w:val="clear" w:color="auto" w:fill="auto"/>
            <w:hideMark/>
          </w:tcPr>
          <w:p w14:paraId="168A0DBA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493D4933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F2DFEF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2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29A667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12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859302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19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098407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117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BEE3DA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DC0AF8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hideMark/>
          </w:tcPr>
          <w:p w14:paraId="141B7351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C239BC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D1CFC3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C047D7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34DC34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14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49484E9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</w:tr>
      <w:tr w:rsidR="00B7701D" w:rsidRPr="00B7701D" w14:paraId="05BBED42" w14:textId="77777777" w:rsidTr="004859D6">
        <w:trPr>
          <w:trHeight w:val="300"/>
        </w:trPr>
        <w:tc>
          <w:tcPr>
            <w:tcW w:w="557" w:type="dxa"/>
            <w:shd w:val="clear" w:color="auto" w:fill="auto"/>
            <w:hideMark/>
          </w:tcPr>
          <w:p w14:paraId="72E51E6B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5ACCDDB0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0619BA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B9D330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8BB79D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B3D533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AAD59D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75C5B4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D25B7C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B0783E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A5D6EB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D6C7AB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5AC35A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1A929DC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  <w:tr w:rsidR="00B7701D" w:rsidRPr="00B7701D" w14:paraId="0FB3442B" w14:textId="77777777" w:rsidTr="004859D6">
        <w:trPr>
          <w:trHeight w:val="720"/>
        </w:trPr>
        <w:tc>
          <w:tcPr>
            <w:tcW w:w="557" w:type="dxa"/>
            <w:shd w:val="clear" w:color="auto" w:fill="auto"/>
            <w:hideMark/>
          </w:tcPr>
          <w:p w14:paraId="1589AA29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lastRenderedPageBreak/>
              <w:t>X8</w:t>
            </w:r>
          </w:p>
        </w:tc>
        <w:tc>
          <w:tcPr>
            <w:tcW w:w="856" w:type="dxa"/>
            <w:shd w:val="clear" w:color="auto" w:fill="auto"/>
            <w:hideMark/>
          </w:tcPr>
          <w:p w14:paraId="5D51AEAD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1A6FD2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25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E49FCD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61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7755E6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57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CB38C4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97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F18769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26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88AB56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803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C5D365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23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EFB456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8A191E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17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967018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40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FB2F4E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31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3F6B3A9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81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B7701D" w:rsidRPr="00B7701D" w14:paraId="00EFD43A" w14:textId="77777777" w:rsidTr="004859D6">
        <w:trPr>
          <w:trHeight w:val="480"/>
        </w:trPr>
        <w:tc>
          <w:tcPr>
            <w:tcW w:w="557" w:type="dxa"/>
            <w:shd w:val="clear" w:color="auto" w:fill="auto"/>
            <w:hideMark/>
          </w:tcPr>
          <w:p w14:paraId="6B4AD785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313B0879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0C0C6E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19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E9A4CB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07D5A4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3FC205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5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A709FD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3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DAFC6F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B714B8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hideMark/>
          </w:tcPr>
          <w:p w14:paraId="146C14E6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16A89A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F2EC9A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0FB795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4A6ADEB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</w:tr>
      <w:tr w:rsidR="00B7701D" w:rsidRPr="00B7701D" w14:paraId="79712E5A" w14:textId="77777777" w:rsidTr="004859D6">
        <w:trPr>
          <w:trHeight w:val="300"/>
        </w:trPr>
        <w:tc>
          <w:tcPr>
            <w:tcW w:w="557" w:type="dxa"/>
            <w:shd w:val="clear" w:color="auto" w:fill="auto"/>
            <w:hideMark/>
          </w:tcPr>
          <w:p w14:paraId="0BAD72AA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1814A313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AC0E18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4992DD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3810E1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9055E0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DF5AAD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4A86BC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C3A769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9E3A65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D722A2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FC726D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62A649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4360F3A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  <w:tr w:rsidR="00B7701D" w:rsidRPr="00B7701D" w14:paraId="1FD0ED26" w14:textId="77777777" w:rsidTr="004859D6">
        <w:trPr>
          <w:trHeight w:val="720"/>
        </w:trPr>
        <w:tc>
          <w:tcPr>
            <w:tcW w:w="557" w:type="dxa"/>
            <w:shd w:val="clear" w:color="auto" w:fill="auto"/>
            <w:hideMark/>
          </w:tcPr>
          <w:p w14:paraId="060C323A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9</w:t>
            </w:r>
          </w:p>
        </w:tc>
        <w:tc>
          <w:tcPr>
            <w:tcW w:w="856" w:type="dxa"/>
            <w:shd w:val="clear" w:color="auto" w:fill="auto"/>
            <w:hideMark/>
          </w:tcPr>
          <w:p w14:paraId="1CEF948B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E22583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14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69DEC0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383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375748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371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C05508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79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2EEA52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91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841C06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12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D7FDC7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93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D3A2E1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17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C06957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3A1257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50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82800D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12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31B5A03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55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B7701D" w:rsidRPr="00B7701D" w14:paraId="491EEEB0" w14:textId="77777777" w:rsidTr="004859D6">
        <w:trPr>
          <w:trHeight w:val="480"/>
        </w:trPr>
        <w:tc>
          <w:tcPr>
            <w:tcW w:w="557" w:type="dxa"/>
            <w:shd w:val="clear" w:color="auto" w:fill="auto"/>
            <w:hideMark/>
          </w:tcPr>
          <w:p w14:paraId="2D268BFE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3AD56A29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8568D6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4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B7B481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37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38A540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44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CC5918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7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26D398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3455E3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73D34B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21BE8D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hideMark/>
          </w:tcPr>
          <w:p w14:paraId="63C00E7D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9F8CCD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8D64DF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107A912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</w:tr>
      <w:tr w:rsidR="00B7701D" w:rsidRPr="00B7701D" w14:paraId="5C65D1CE" w14:textId="77777777" w:rsidTr="004859D6">
        <w:trPr>
          <w:trHeight w:val="300"/>
        </w:trPr>
        <w:tc>
          <w:tcPr>
            <w:tcW w:w="557" w:type="dxa"/>
            <w:shd w:val="clear" w:color="auto" w:fill="auto"/>
            <w:hideMark/>
          </w:tcPr>
          <w:p w14:paraId="42B7C342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1ECA9558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CD006B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39D973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FBE9D1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E9DC7E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60B0AD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0ABA1B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3689C0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F35FC7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522B98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033F2F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3FCCAC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13FC982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  <w:tr w:rsidR="00B7701D" w:rsidRPr="00B7701D" w14:paraId="7B88549A" w14:textId="77777777" w:rsidTr="004859D6">
        <w:trPr>
          <w:trHeight w:val="720"/>
        </w:trPr>
        <w:tc>
          <w:tcPr>
            <w:tcW w:w="557" w:type="dxa"/>
            <w:shd w:val="clear" w:color="auto" w:fill="auto"/>
            <w:hideMark/>
          </w:tcPr>
          <w:p w14:paraId="492EAA2C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10</w:t>
            </w:r>
          </w:p>
        </w:tc>
        <w:tc>
          <w:tcPr>
            <w:tcW w:w="856" w:type="dxa"/>
            <w:shd w:val="clear" w:color="auto" w:fill="auto"/>
            <w:hideMark/>
          </w:tcPr>
          <w:p w14:paraId="1E4327C3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1592C2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47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4FF6C2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15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5E4A61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529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FC4108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57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FBBCF8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356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3166EB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3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EA29E0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9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F953ED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40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B97D4D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50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ACCC16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C25487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83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7D59DD3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826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B7701D" w:rsidRPr="00B7701D" w14:paraId="4911FA07" w14:textId="77777777" w:rsidTr="004859D6">
        <w:trPr>
          <w:trHeight w:val="480"/>
        </w:trPr>
        <w:tc>
          <w:tcPr>
            <w:tcW w:w="557" w:type="dxa"/>
            <w:shd w:val="clear" w:color="auto" w:fill="auto"/>
            <w:hideMark/>
          </w:tcPr>
          <w:p w14:paraId="38229F0B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233C2FA8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6FCFE8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2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2BD20E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CA385D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3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8539AF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11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A6C152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53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F74277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61B308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C21E0F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AC064D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hideMark/>
          </w:tcPr>
          <w:p w14:paraId="41E917F2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6486D5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4398697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</w:tr>
      <w:tr w:rsidR="00B7701D" w:rsidRPr="00B7701D" w14:paraId="762958AE" w14:textId="77777777" w:rsidTr="004859D6">
        <w:trPr>
          <w:trHeight w:val="300"/>
        </w:trPr>
        <w:tc>
          <w:tcPr>
            <w:tcW w:w="557" w:type="dxa"/>
            <w:shd w:val="clear" w:color="auto" w:fill="auto"/>
            <w:hideMark/>
          </w:tcPr>
          <w:p w14:paraId="51B1C08C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2B34AB2E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E97C1E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EF68B9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356F7E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A721C8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6BD7AA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E172C1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A02420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3AB9C5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999D6B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DCE7F1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5EEB56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11B209A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  <w:tr w:rsidR="00B7701D" w:rsidRPr="00B7701D" w14:paraId="7F94A13E" w14:textId="77777777" w:rsidTr="004859D6">
        <w:trPr>
          <w:trHeight w:val="720"/>
        </w:trPr>
        <w:tc>
          <w:tcPr>
            <w:tcW w:w="557" w:type="dxa"/>
            <w:shd w:val="clear" w:color="auto" w:fill="auto"/>
            <w:hideMark/>
          </w:tcPr>
          <w:p w14:paraId="2B3C0592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X11</w:t>
            </w:r>
          </w:p>
        </w:tc>
        <w:tc>
          <w:tcPr>
            <w:tcW w:w="856" w:type="dxa"/>
            <w:shd w:val="clear" w:color="auto" w:fill="auto"/>
            <w:hideMark/>
          </w:tcPr>
          <w:p w14:paraId="38AE7D58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90B618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05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4A83EB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81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57BF7A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66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FD8D2C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3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C1BFC7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63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8B0E34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79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50B0AC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446</w:t>
            </w:r>
            <w:r w:rsidRPr="00B7701D">
              <w:rPr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3A9702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31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640456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12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AB2A9C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83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328F83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45C7084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850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</w:tr>
      <w:tr w:rsidR="00B7701D" w:rsidRPr="00B7701D" w14:paraId="01EAEEA8" w14:textId="77777777" w:rsidTr="004859D6">
        <w:trPr>
          <w:trHeight w:val="480"/>
        </w:trPr>
        <w:tc>
          <w:tcPr>
            <w:tcW w:w="557" w:type="dxa"/>
            <w:shd w:val="clear" w:color="auto" w:fill="auto"/>
            <w:hideMark/>
          </w:tcPr>
          <w:p w14:paraId="03FABC7E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451DCFB7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3B6843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BF9DDB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BBB526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C55179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777552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1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80A635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19257B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14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63C40D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090D39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F116E5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hideMark/>
          </w:tcPr>
          <w:p w14:paraId="1AC1F0F2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1D452D6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</w:tr>
      <w:tr w:rsidR="00B7701D" w:rsidRPr="00B7701D" w14:paraId="38E798F8" w14:textId="77777777" w:rsidTr="004859D6">
        <w:trPr>
          <w:trHeight w:val="300"/>
        </w:trPr>
        <w:tc>
          <w:tcPr>
            <w:tcW w:w="557" w:type="dxa"/>
            <w:shd w:val="clear" w:color="auto" w:fill="auto"/>
            <w:hideMark/>
          </w:tcPr>
          <w:p w14:paraId="2CD265A5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1E9230C7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96617D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CAE3D6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137629C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72E7CB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D73006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FE412D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BB29EC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E81799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821FB5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AB3BA2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BFA496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5BDFEF2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  <w:tr w:rsidR="00B7701D" w:rsidRPr="00B7701D" w14:paraId="116A1572" w14:textId="77777777" w:rsidTr="004859D6">
        <w:trPr>
          <w:trHeight w:val="720"/>
        </w:trPr>
        <w:tc>
          <w:tcPr>
            <w:tcW w:w="557" w:type="dxa"/>
            <w:shd w:val="clear" w:color="auto" w:fill="auto"/>
            <w:hideMark/>
          </w:tcPr>
          <w:p w14:paraId="27E43318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total</w:t>
            </w:r>
          </w:p>
        </w:tc>
        <w:tc>
          <w:tcPr>
            <w:tcW w:w="856" w:type="dxa"/>
            <w:shd w:val="clear" w:color="auto" w:fill="auto"/>
            <w:hideMark/>
          </w:tcPr>
          <w:p w14:paraId="7888E0C1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6233F6E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42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145276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8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506002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82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240883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82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0B5DC06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662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BC6C7A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863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3E6BDC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53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60AEF7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818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C911A84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755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5B330F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826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669521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.850</w:t>
            </w:r>
            <w:r w:rsidRPr="00B7701D">
              <w:rPr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317FDDB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1</w:t>
            </w:r>
          </w:p>
        </w:tc>
      </w:tr>
      <w:tr w:rsidR="00B7701D" w:rsidRPr="00B7701D" w14:paraId="7763D0E1" w14:textId="77777777" w:rsidTr="004859D6">
        <w:trPr>
          <w:trHeight w:val="480"/>
        </w:trPr>
        <w:tc>
          <w:tcPr>
            <w:tcW w:w="557" w:type="dxa"/>
            <w:shd w:val="clear" w:color="auto" w:fill="auto"/>
            <w:hideMark/>
          </w:tcPr>
          <w:p w14:paraId="2DC566F8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090C068C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D63E32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C0E3525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819AE7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C463BB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D6E598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D6EC0F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CEE24B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7045269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BDA416A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F0C4CF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5F2325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0.000</w:t>
            </w:r>
          </w:p>
        </w:tc>
        <w:tc>
          <w:tcPr>
            <w:tcW w:w="709" w:type="dxa"/>
            <w:shd w:val="clear" w:color="auto" w:fill="auto"/>
            <w:hideMark/>
          </w:tcPr>
          <w:p w14:paraId="178228CC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</w:tr>
      <w:tr w:rsidR="00B7701D" w:rsidRPr="00B7701D" w14:paraId="01F95C9D" w14:textId="77777777" w:rsidTr="004859D6">
        <w:trPr>
          <w:trHeight w:val="300"/>
        </w:trPr>
        <w:tc>
          <w:tcPr>
            <w:tcW w:w="557" w:type="dxa"/>
            <w:shd w:val="clear" w:color="auto" w:fill="auto"/>
            <w:hideMark/>
          </w:tcPr>
          <w:p w14:paraId="4B513F79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 </w:t>
            </w:r>
          </w:p>
        </w:tc>
        <w:tc>
          <w:tcPr>
            <w:tcW w:w="856" w:type="dxa"/>
            <w:shd w:val="clear" w:color="auto" w:fill="auto"/>
            <w:hideMark/>
          </w:tcPr>
          <w:p w14:paraId="06FCE8FD" w14:textId="77777777" w:rsidR="00B7701D" w:rsidRPr="00B7701D" w:rsidRDefault="00B7701D" w:rsidP="004859D6">
            <w:pPr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2F82F832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4E78582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9DB9128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775CB16D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A0F9337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28F7F20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560C8F71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3AE7D15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6A561D83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4B72BEC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567" w:type="dxa"/>
            <w:shd w:val="clear" w:color="auto" w:fill="auto"/>
            <w:noWrap/>
            <w:hideMark/>
          </w:tcPr>
          <w:p w14:paraId="021C9D7B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1ED2399F" w14:textId="77777777" w:rsidR="00B7701D" w:rsidRPr="00B7701D" w:rsidRDefault="00B7701D" w:rsidP="004859D6">
            <w:pPr>
              <w:jc w:val="right"/>
              <w:rPr>
                <w:sz w:val="18"/>
                <w:szCs w:val="18"/>
              </w:rPr>
            </w:pPr>
            <w:r w:rsidRPr="00B7701D">
              <w:rPr>
                <w:sz w:val="18"/>
                <w:szCs w:val="18"/>
              </w:rPr>
              <w:t>30</w:t>
            </w:r>
          </w:p>
        </w:tc>
      </w:tr>
    </w:tbl>
    <w:p w14:paraId="5662A0F7" w14:textId="77777777" w:rsidR="00B7701D" w:rsidRPr="00B7701D" w:rsidRDefault="00B7701D" w:rsidP="00B7701D"/>
    <w:p w14:paraId="20C60AD6" w14:textId="77777777" w:rsidR="00B7701D" w:rsidRPr="00B7701D" w:rsidRDefault="00B7701D" w:rsidP="00B7701D"/>
    <w:p w14:paraId="689A7BD2" w14:textId="77777777" w:rsidR="00B7701D" w:rsidRPr="00B7701D" w:rsidRDefault="00B7701D" w:rsidP="00B7701D">
      <w:pPr>
        <w:rPr>
          <w:b/>
          <w:bCs/>
        </w:rPr>
      </w:pPr>
      <w:r w:rsidRPr="00B7701D">
        <w:rPr>
          <w:b/>
          <w:bCs/>
          <w:i/>
          <w:iCs/>
        </w:rPr>
        <w:br w:type="page"/>
      </w:r>
    </w:p>
    <w:p w14:paraId="098D1D74" w14:textId="3546B5BF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32" w:name="_Toc142376672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5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Hasil Uji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Reabilitas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Variabel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Organizational Citizenship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Behavior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(OCB) X1</w:t>
      </w:r>
      <w:bookmarkEnd w:id="31"/>
      <w:bookmarkEnd w:id="32"/>
    </w:p>
    <w:p w14:paraId="05AFAFC7" w14:textId="77777777" w:rsidR="00B7701D" w:rsidRPr="00B7701D" w:rsidRDefault="00B7701D" w:rsidP="00B7701D">
      <w:pPr>
        <w:autoSpaceDE w:val="0"/>
        <w:autoSpaceDN w:val="0"/>
        <w:adjustRightInd w:val="0"/>
      </w:pPr>
    </w:p>
    <w:tbl>
      <w:tblPr>
        <w:tblW w:w="27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B7701D" w:rsidRPr="00B7701D" w14:paraId="07B175E5" w14:textId="77777777" w:rsidTr="004859D6">
        <w:trPr>
          <w:cantSplit/>
          <w:jc w:val="center"/>
        </w:trPr>
        <w:tc>
          <w:tcPr>
            <w:tcW w:w="2704" w:type="dxa"/>
            <w:gridSpan w:val="2"/>
            <w:shd w:val="clear" w:color="auto" w:fill="FFFFFF"/>
            <w:vAlign w:val="center"/>
          </w:tcPr>
          <w:p w14:paraId="3FF72774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rPr>
                <w:b/>
                <w:bCs/>
              </w:rPr>
              <w:t>Reliability Statistics</w:t>
            </w:r>
          </w:p>
        </w:tc>
      </w:tr>
      <w:tr w:rsidR="00B7701D" w:rsidRPr="00B7701D" w14:paraId="4A4BAEDA" w14:textId="77777777" w:rsidTr="004859D6">
        <w:trPr>
          <w:cantSplit/>
          <w:jc w:val="center"/>
        </w:trPr>
        <w:tc>
          <w:tcPr>
            <w:tcW w:w="1518" w:type="dxa"/>
            <w:shd w:val="clear" w:color="auto" w:fill="FFFFFF"/>
            <w:vAlign w:val="bottom"/>
          </w:tcPr>
          <w:p w14:paraId="3E04831F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t>Cronbach's Alpha</w:t>
            </w:r>
          </w:p>
        </w:tc>
        <w:tc>
          <w:tcPr>
            <w:tcW w:w="1186" w:type="dxa"/>
            <w:shd w:val="clear" w:color="auto" w:fill="FFFFFF"/>
            <w:vAlign w:val="bottom"/>
          </w:tcPr>
          <w:p w14:paraId="4E270731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t>N of Items</w:t>
            </w:r>
          </w:p>
        </w:tc>
      </w:tr>
      <w:tr w:rsidR="00B7701D" w:rsidRPr="00B7701D" w14:paraId="415A657F" w14:textId="77777777" w:rsidTr="004859D6">
        <w:trPr>
          <w:cantSplit/>
          <w:jc w:val="center"/>
        </w:trPr>
        <w:tc>
          <w:tcPr>
            <w:tcW w:w="1518" w:type="dxa"/>
            <w:shd w:val="clear" w:color="auto" w:fill="FFFFFF"/>
          </w:tcPr>
          <w:p w14:paraId="547FC90C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.846</w:t>
            </w:r>
          </w:p>
        </w:tc>
        <w:tc>
          <w:tcPr>
            <w:tcW w:w="1186" w:type="dxa"/>
            <w:shd w:val="clear" w:color="auto" w:fill="FFFFFF"/>
          </w:tcPr>
          <w:p w14:paraId="4550A1C2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10</w:t>
            </w:r>
          </w:p>
        </w:tc>
      </w:tr>
    </w:tbl>
    <w:p w14:paraId="43F480B1" w14:textId="77777777" w:rsidR="00B7701D" w:rsidRPr="00B7701D" w:rsidRDefault="00B7701D" w:rsidP="00B7701D">
      <w:pPr>
        <w:rPr>
          <w:b/>
          <w:bCs/>
        </w:rPr>
      </w:pPr>
    </w:p>
    <w:p w14:paraId="15F9F20D" w14:textId="0FFCF090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33" w:name="_Toc142248622"/>
      <w:bookmarkStart w:id="34" w:name="_Toc142376673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6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Hasil Uji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Reabilitas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Variabel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Human Relations X2</w:t>
      </w:r>
      <w:bookmarkEnd w:id="33"/>
      <w:bookmarkEnd w:id="34"/>
    </w:p>
    <w:p w14:paraId="30C797D8" w14:textId="77777777" w:rsidR="00B7701D" w:rsidRPr="00B7701D" w:rsidRDefault="00B7701D" w:rsidP="00B7701D">
      <w:pPr>
        <w:autoSpaceDE w:val="0"/>
        <w:autoSpaceDN w:val="0"/>
        <w:adjustRightInd w:val="0"/>
      </w:pPr>
    </w:p>
    <w:tbl>
      <w:tblPr>
        <w:tblW w:w="27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B7701D" w:rsidRPr="00B7701D" w14:paraId="7D159CC3" w14:textId="77777777" w:rsidTr="004859D6">
        <w:trPr>
          <w:cantSplit/>
          <w:jc w:val="center"/>
        </w:trPr>
        <w:tc>
          <w:tcPr>
            <w:tcW w:w="2704" w:type="dxa"/>
            <w:gridSpan w:val="2"/>
            <w:shd w:val="clear" w:color="auto" w:fill="FFFFFF"/>
            <w:vAlign w:val="center"/>
          </w:tcPr>
          <w:p w14:paraId="7418F901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rPr>
                <w:b/>
                <w:bCs/>
              </w:rPr>
              <w:t>Reliability Statistics</w:t>
            </w:r>
          </w:p>
        </w:tc>
      </w:tr>
      <w:tr w:rsidR="00B7701D" w:rsidRPr="00B7701D" w14:paraId="50B3DA70" w14:textId="77777777" w:rsidTr="004859D6">
        <w:trPr>
          <w:cantSplit/>
          <w:jc w:val="center"/>
        </w:trPr>
        <w:tc>
          <w:tcPr>
            <w:tcW w:w="1518" w:type="dxa"/>
            <w:shd w:val="clear" w:color="auto" w:fill="FFFFFF"/>
            <w:vAlign w:val="bottom"/>
          </w:tcPr>
          <w:p w14:paraId="412BD95B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t>Cronbach's Alpha</w:t>
            </w:r>
          </w:p>
        </w:tc>
        <w:tc>
          <w:tcPr>
            <w:tcW w:w="1186" w:type="dxa"/>
            <w:shd w:val="clear" w:color="auto" w:fill="FFFFFF"/>
            <w:vAlign w:val="bottom"/>
          </w:tcPr>
          <w:p w14:paraId="4A3E3CEB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t>N of Items</w:t>
            </w:r>
          </w:p>
        </w:tc>
      </w:tr>
      <w:tr w:rsidR="00B7701D" w:rsidRPr="00B7701D" w14:paraId="4FFD2627" w14:textId="77777777" w:rsidTr="004859D6">
        <w:trPr>
          <w:cantSplit/>
          <w:jc w:val="center"/>
        </w:trPr>
        <w:tc>
          <w:tcPr>
            <w:tcW w:w="1518" w:type="dxa"/>
            <w:shd w:val="clear" w:color="auto" w:fill="FFFFFF"/>
          </w:tcPr>
          <w:p w14:paraId="1ECFD714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.886</w:t>
            </w:r>
          </w:p>
        </w:tc>
        <w:tc>
          <w:tcPr>
            <w:tcW w:w="1186" w:type="dxa"/>
            <w:shd w:val="clear" w:color="auto" w:fill="FFFFFF"/>
          </w:tcPr>
          <w:p w14:paraId="267ACC52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10</w:t>
            </w:r>
          </w:p>
        </w:tc>
      </w:tr>
    </w:tbl>
    <w:p w14:paraId="3DAD8122" w14:textId="77777777" w:rsidR="00B7701D" w:rsidRPr="00B7701D" w:rsidRDefault="00B7701D" w:rsidP="00B7701D">
      <w:pPr>
        <w:spacing w:line="480" w:lineRule="auto"/>
        <w:jc w:val="both"/>
        <w:rPr>
          <w:b/>
          <w:bCs/>
        </w:rPr>
      </w:pPr>
    </w:p>
    <w:p w14:paraId="443FBC75" w14:textId="5BE8C103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35" w:name="_Toc142248623"/>
      <w:bookmarkStart w:id="36" w:name="_Toc142376674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7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Hasil Uji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Reabilitas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Variabel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Komitmen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Organisasi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X3</w:t>
      </w:r>
      <w:bookmarkEnd w:id="35"/>
      <w:bookmarkEnd w:id="36"/>
    </w:p>
    <w:p w14:paraId="5C2DBCCD" w14:textId="77777777" w:rsidR="00B7701D" w:rsidRPr="00B7701D" w:rsidRDefault="00B7701D" w:rsidP="00B7701D">
      <w:pPr>
        <w:autoSpaceDE w:val="0"/>
        <w:autoSpaceDN w:val="0"/>
        <w:adjustRightInd w:val="0"/>
      </w:pPr>
    </w:p>
    <w:tbl>
      <w:tblPr>
        <w:tblW w:w="27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B7701D" w:rsidRPr="00B7701D" w14:paraId="5E273CDD" w14:textId="77777777" w:rsidTr="004859D6">
        <w:trPr>
          <w:cantSplit/>
          <w:jc w:val="center"/>
        </w:trPr>
        <w:tc>
          <w:tcPr>
            <w:tcW w:w="2704" w:type="dxa"/>
            <w:gridSpan w:val="2"/>
            <w:shd w:val="clear" w:color="auto" w:fill="FFFFFF"/>
            <w:vAlign w:val="center"/>
          </w:tcPr>
          <w:p w14:paraId="61B0FEAE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rPr>
                <w:b/>
                <w:bCs/>
              </w:rPr>
              <w:t>Reliability Statistics</w:t>
            </w:r>
          </w:p>
        </w:tc>
      </w:tr>
      <w:tr w:rsidR="00B7701D" w:rsidRPr="00B7701D" w14:paraId="2C976D6B" w14:textId="77777777" w:rsidTr="004859D6">
        <w:trPr>
          <w:cantSplit/>
          <w:jc w:val="center"/>
        </w:trPr>
        <w:tc>
          <w:tcPr>
            <w:tcW w:w="1518" w:type="dxa"/>
            <w:shd w:val="clear" w:color="auto" w:fill="FFFFFF"/>
            <w:vAlign w:val="bottom"/>
          </w:tcPr>
          <w:p w14:paraId="2256DA74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t>Cronbach's Alpha</w:t>
            </w:r>
          </w:p>
        </w:tc>
        <w:tc>
          <w:tcPr>
            <w:tcW w:w="1186" w:type="dxa"/>
            <w:shd w:val="clear" w:color="auto" w:fill="FFFFFF"/>
            <w:vAlign w:val="bottom"/>
          </w:tcPr>
          <w:p w14:paraId="79076AC1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t>N of Items</w:t>
            </w:r>
          </w:p>
        </w:tc>
      </w:tr>
      <w:tr w:rsidR="00B7701D" w:rsidRPr="00B7701D" w14:paraId="02C752A5" w14:textId="77777777" w:rsidTr="004859D6">
        <w:trPr>
          <w:cantSplit/>
          <w:jc w:val="center"/>
        </w:trPr>
        <w:tc>
          <w:tcPr>
            <w:tcW w:w="1518" w:type="dxa"/>
            <w:shd w:val="clear" w:color="auto" w:fill="FFFFFF"/>
          </w:tcPr>
          <w:p w14:paraId="484D6CB9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.851</w:t>
            </w:r>
          </w:p>
        </w:tc>
        <w:tc>
          <w:tcPr>
            <w:tcW w:w="1186" w:type="dxa"/>
            <w:shd w:val="clear" w:color="auto" w:fill="FFFFFF"/>
          </w:tcPr>
          <w:p w14:paraId="5D50E0A7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10</w:t>
            </w:r>
          </w:p>
        </w:tc>
      </w:tr>
    </w:tbl>
    <w:p w14:paraId="33BA2D9A" w14:textId="77777777" w:rsidR="00B7701D" w:rsidRPr="00B7701D" w:rsidRDefault="00B7701D" w:rsidP="00B7701D"/>
    <w:p w14:paraId="0874467E" w14:textId="575AD182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37" w:name="_Toc142248624"/>
      <w:bookmarkStart w:id="38" w:name="_Toc142376675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8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Hasil Uji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Reabilitas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Variabel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Kinerja Y</w:t>
      </w:r>
      <w:bookmarkEnd w:id="37"/>
      <w:bookmarkEnd w:id="38"/>
    </w:p>
    <w:p w14:paraId="6FC0F636" w14:textId="77777777" w:rsidR="00B7701D" w:rsidRPr="00B7701D" w:rsidRDefault="00B7701D" w:rsidP="00B7701D">
      <w:pPr>
        <w:autoSpaceDE w:val="0"/>
        <w:autoSpaceDN w:val="0"/>
        <w:adjustRightInd w:val="0"/>
      </w:pPr>
    </w:p>
    <w:tbl>
      <w:tblPr>
        <w:tblW w:w="27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B7701D" w:rsidRPr="00B7701D" w14:paraId="4CAA6126" w14:textId="77777777" w:rsidTr="004859D6">
        <w:trPr>
          <w:cantSplit/>
          <w:jc w:val="center"/>
        </w:trPr>
        <w:tc>
          <w:tcPr>
            <w:tcW w:w="2704" w:type="dxa"/>
            <w:gridSpan w:val="2"/>
            <w:shd w:val="clear" w:color="auto" w:fill="FFFFFF"/>
            <w:vAlign w:val="center"/>
          </w:tcPr>
          <w:p w14:paraId="58B2566C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rPr>
                <w:b/>
                <w:bCs/>
              </w:rPr>
              <w:t>Reliability Statistics</w:t>
            </w:r>
          </w:p>
        </w:tc>
      </w:tr>
      <w:tr w:rsidR="00B7701D" w:rsidRPr="00B7701D" w14:paraId="516D7D89" w14:textId="77777777" w:rsidTr="004859D6">
        <w:trPr>
          <w:cantSplit/>
          <w:jc w:val="center"/>
        </w:trPr>
        <w:tc>
          <w:tcPr>
            <w:tcW w:w="1518" w:type="dxa"/>
            <w:shd w:val="clear" w:color="auto" w:fill="FFFFFF"/>
            <w:vAlign w:val="bottom"/>
          </w:tcPr>
          <w:p w14:paraId="3F5DC892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t>Cronbach's Alpha</w:t>
            </w:r>
          </w:p>
        </w:tc>
        <w:tc>
          <w:tcPr>
            <w:tcW w:w="1186" w:type="dxa"/>
            <w:shd w:val="clear" w:color="auto" w:fill="FFFFFF"/>
            <w:vAlign w:val="bottom"/>
          </w:tcPr>
          <w:p w14:paraId="0BE453BF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t>N of Items</w:t>
            </w:r>
          </w:p>
        </w:tc>
      </w:tr>
      <w:tr w:rsidR="00B7701D" w:rsidRPr="00B7701D" w14:paraId="63479F00" w14:textId="77777777" w:rsidTr="004859D6">
        <w:trPr>
          <w:cantSplit/>
          <w:jc w:val="center"/>
        </w:trPr>
        <w:tc>
          <w:tcPr>
            <w:tcW w:w="1518" w:type="dxa"/>
            <w:shd w:val="clear" w:color="auto" w:fill="FFFFFF"/>
          </w:tcPr>
          <w:p w14:paraId="7075BE9E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.934</w:t>
            </w:r>
          </w:p>
        </w:tc>
        <w:tc>
          <w:tcPr>
            <w:tcW w:w="1186" w:type="dxa"/>
            <w:shd w:val="clear" w:color="auto" w:fill="FFFFFF"/>
          </w:tcPr>
          <w:p w14:paraId="701EA909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11</w:t>
            </w:r>
          </w:p>
        </w:tc>
      </w:tr>
    </w:tbl>
    <w:p w14:paraId="4DABB005" w14:textId="77777777" w:rsidR="00B7701D" w:rsidRPr="00B7701D" w:rsidRDefault="00B7701D" w:rsidP="00B7701D">
      <w:pPr>
        <w:rPr>
          <w:b/>
          <w:bCs/>
        </w:rPr>
      </w:pPr>
      <w:r w:rsidRPr="00B7701D">
        <w:rPr>
          <w:b/>
          <w:bCs/>
        </w:rPr>
        <w:br w:type="page"/>
      </w:r>
    </w:p>
    <w:p w14:paraId="4E8C94AB" w14:textId="03C1437D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39" w:name="_Toc142248625"/>
      <w:bookmarkStart w:id="40" w:name="_Toc142376676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9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Uji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Normalita</w:t>
      </w:r>
      <w:bookmarkEnd w:id="39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s</w:t>
      </w:r>
      <w:bookmarkEnd w:id="40"/>
      <w:proofErr w:type="spellEnd"/>
    </w:p>
    <w:tbl>
      <w:tblPr>
        <w:tblW w:w="533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31"/>
        <w:gridCol w:w="1438"/>
        <w:gridCol w:w="1469"/>
      </w:tblGrid>
      <w:tr w:rsidR="00B7701D" w:rsidRPr="00B7701D" w14:paraId="129477B6" w14:textId="77777777" w:rsidTr="004859D6">
        <w:trPr>
          <w:cantSplit/>
          <w:jc w:val="center"/>
        </w:trPr>
        <w:tc>
          <w:tcPr>
            <w:tcW w:w="5338" w:type="dxa"/>
            <w:gridSpan w:val="3"/>
            <w:shd w:val="clear" w:color="auto" w:fill="auto"/>
            <w:vAlign w:val="center"/>
          </w:tcPr>
          <w:p w14:paraId="023050B2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rPr>
                <w:b/>
                <w:bCs/>
              </w:rPr>
              <w:t>One-Sample Kolmogorov-Smirnov Test</w:t>
            </w:r>
          </w:p>
        </w:tc>
      </w:tr>
      <w:tr w:rsidR="00B7701D" w:rsidRPr="00B7701D" w14:paraId="18E9A915" w14:textId="77777777" w:rsidTr="004859D6">
        <w:trPr>
          <w:cantSplit/>
          <w:jc w:val="center"/>
        </w:trPr>
        <w:tc>
          <w:tcPr>
            <w:tcW w:w="3869" w:type="dxa"/>
            <w:gridSpan w:val="2"/>
            <w:shd w:val="clear" w:color="auto" w:fill="auto"/>
            <w:vAlign w:val="bottom"/>
          </w:tcPr>
          <w:p w14:paraId="64C139B0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1469" w:type="dxa"/>
            <w:shd w:val="clear" w:color="auto" w:fill="auto"/>
            <w:vAlign w:val="bottom"/>
          </w:tcPr>
          <w:p w14:paraId="63CF0B19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t>Unstandardized Residual</w:t>
            </w:r>
          </w:p>
        </w:tc>
      </w:tr>
      <w:tr w:rsidR="00B7701D" w:rsidRPr="00B7701D" w14:paraId="0C3551A6" w14:textId="77777777" w:rsidTr="004859D6">
        <w:trPr>
          <w:cantSplit/>
          <w:jc w:val="center"/>
        </w:trPr>
        <w:tc>
          <w:tcPr>
            <w:tcW w:w="3869" w:type="dxa"/>
            <w:gridSpan w:val="2"/>
            <w:shd w:val="clear" w:color="auto" w:fill="auto"/>
          </w:tcPr>
          <w:p w14:paraId="57084CCA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>N</w:t>
            </w:r>
          </w:p>
        </w:tc>
        <w:tc>
          <w:tcPr>
            <w:tcW w:w="1469" w:type="dxa"/>
            <w:shd w:val="clear" w:color="auto" w:fill="auto"/>
          </w:tcPr>
          <w:p w14:paraId="7476CA21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50</w:t>
            </w:r>
          </w:p>
        </w:tc>
      </w:tr>
      <w:tr w:rsidR="00B7701D" w:rsidRPr="00B7701D" w14:paraId="654D776E" w14:textId="77777777" w:rsidTr="004859D6">
        <w:trPr>
          <w:cantSplit/>
          <w:jc w:val="center"/>
        </w:trPr>
        <w:tc>
          <w:tcPr>
            <w:tcW w:w="2431" w:type="dxa"/>
            <w:vMerge w:val="restart"/>
            <w:shd w:val="clear" w:color="auto" w:fill="auto"/>
          </w:tcPr>
          <w:p w14:paraId="7489F1F1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 xml:space="preserve">Normal </w:t>
            </w:r>
            <w:proofErr w:type="spellStart"/>
            <w:proofErr w:type="gramStart"/>
            <w:r w:rsidRPr="00B7701D">
              <w:t>Parameters</w:t>
            </w:r>
            <w:r w:rsidRPr="00B7701D">
              <w:rPr>
                <w:vertAlign w:val="superscript"/>
              </w:rPr>
              <w:t>a,b</w:t>
            </w:r>
            <w:proofErr w:type="spellEnd"/>
            <w:proofErr w:type="gramEnd"/>
          </w:p>
        </w:tc>
        <w:tc>
          <w:tcPr>
            <w:tcW w:w="1438" w:type="dxa"/>
            <w:shd w:val="clear" w:color="auto" w:fill="auto"/>
          </w:tcPr>
          <w:p w14:paraId="6B13A3EF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>Mean</w:t>
            </w:r>
          </w:p>
        </w:tc>
        <w:tc>
          <w:tcPr>
            <w:tcW w:w="1469" w:type="dxa"/>
            <w:shd w:val="clear" w:color="auto" w:fill="auto"/>
          </w:tcPr>
          <w:p w14:paraId="6B84EB8D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.0000000</w:t>
            </w:r>
          </w:p>
        </w:tc>
      </w:tr>
      <w:tr w:rsidR="00B7701D" w:rsidRPr="00B7701D" w14:paraId="674D5E9B" w14:textId="77777777" w:rsidTr="004859D6">
        <w:trPr>
          <w:cantSplit/>
          <w:jc w:val="center"/>
        </w:trPr>
        <w:tc>
          <w:tcPr>
            <w:tcW w:w="2431" w:type="dxa"/>
            <w:vMerge/>
            <w:shd w:val="clear" w:color="auto" w:fill="auto"/>
          </w:tcPr>
          <w:p w14:paraId="67EBB6DD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1438" w:type="dxa"/>
            <w:shd w:val="clear" w:color="auto" w:fill="auto"/>
          </w:tcPr>
          <w:p w14:paraId="58D31872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>Std. Deviation</w:t>
            </w:r>
          </w:p>
        </w:tc>
        <w:tc>
          <w:tcPr>
            <w:tcW w:w="1469" w:type="dxa"/>
            <w:shd w:val="clear" w:color="auto" w:fill="auto"/>
          </w:tcPr>
          <w:p w14:paraId="355DB74A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1.86364611</w:t>
            </w:r>
          </w:p>
        </w:tc>
      </w:tr>
      <w:tr w:rsidR="00B7701D" w:rsidRPr="00B7701D" w14:paraId="408D7629" w14:textId="77777777" w:rsidTr="004859D6">
        <w:trPr>
          <w:cantSplit/>
          <w:jc w:val="center"/>
        </w:trPr>
        <w:tc>
          <w:tcPr>
            <w:tcW w:w="2431" w:type="dxa"/>
            <w:vMerge w:val="restart"/>
            <w:shd w:val="clear" w:color="auto" w:fill="auto"/>
          </w:tcPr>
          <w:p w14:paraId="1E336083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>Most Extreme Differences</w:t>
            </w:r>
          </w:p>
        </w:tc>
        <w:tc>
          <w:tcPr>
            <w:tcW w:w="1438" w:type="dxa"/>
            <w:shd w:val="clear" w:color="auto" w:fill="auto"/>
          </w:tcPr>
          <w:p w14:paraId="340A5343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>Absolute</w:t>
            </w:r>
          </w:p>
        </w:tc>
        <w:tc>
          <w:tcPr>
            <w:tcW w:w="1469" w:type="dxa"/>
            <w:shd w:val="clear" w:color="auto" w:fill="auto"/>
          </w:tcPr>
          <w:p w14:paraId="0B290ABC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.098</w:t>
            </w:r>
          </w:p>
        </w:tc>
      </w:tr>
      <w:tr w:rsidR="00B7701D" w:rsidRPr="00B7701D" w14:paraId="6B6F8526" w14:textId="77777777" w:rsidTr="004859D6">
        <w:trPr>
          <w:cantSplit/>
          <w:jc w:val="center"/>
        </w:trPr>
        <w:tc>
          <w:tcPr>
            <w:tcW w:w="2431" w:type="dxa"/>
            <w:vMerge/>
            <w:shd w:val="clear" w:color="auto" w:fill="auto"/>
          </w:tcPr>
          <w:p w14:paraId="0DFACEA7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1438" w:type="dxa"/>
            <w:shd w:val="clear" w:color="auto" w:fill="auto"/>
          </w:tcPr>
          <w:p w14:paraId="69D68248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>Positive</w:t>
            </w:r>
          </w:p>
        </w:tc>
        <w:tc>
          <w:tcPr>
            <w:tcW w:w="1469" w:type="dxa"/>
            <w:shd w:val="clear" w:color="auto" w:fill="auto"/>
          </w:tcPr>
          <w:p w14:paraId="6550E509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.098</w:t>
            </w:r>
          </w:p>
        </w:tc>
      </w:tr>
      <w:tr w:rsidR="00B7701D" w:rsidRPr="00B7701D" w14:paraId="3265B92D" w14:textId="77777777" w:rsidTr="004859D6">
        <w:trPr>
          <w:cantSplit/>
          <w:jc w:val="center"/>
        </w:trPr>
        <w:tc>
          <w:tcPr>
            <w:tcW w:w="2431" w:type="dxa"/>
            <w:vMerge/>
            <w:shd w:val="clear" w:color="auto" w:fill="auto"/>
          </w:tcPr>
          <w:p w14:paraId="3053FED0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1438" w:type="dxa"/>
            <w:shd w:val="clear" w:color="auto" w:fill="auto"/>
          </w:tcPr>
          <w:p w14:paraId="21633CB8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>Negative</w:t>
            </w:r>
          </w:p>
        </w:tc>
        <w:tc>
          <w:tcPr>
            <w:tcW w:w="1469" w:type="dxa"/>
            <w:shd w:val="clear" w:color="auto" w:fill="auto"/>
          </w:tcPr>
          <w:p w14:paraId="771D196F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-.081</w:t>
            </w:r>
          </w:p>
        </w:tc>
      </w:tr>
      <w:tr w:rsidR="00B7701D" w:rsidRPr="00B7701D" w14:paraId="18A59797" w14:textId="77777777" w:rsidTr="004859D6">
        <w:trPr>
          <w:cantSplit/>
          <w:jc w:val="center"/>
        </w:trPr>
        <w:tc>
          <w:tcPr>
            <w:tcW w:w="3869" w:type="dxa"/>
            <w:gridSpan w:val="2"/>
            <w:shd w:val="clear" w:color="auto" w:fill="auto"/>
          </w:tcPr>
          <w:p w14:paraId="037DC4F3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>Test Statistic</w:t>
            </w:r>
          </w:p>
        </w:tc>
        <w:tc>
          <w:tcPr>
            <w:tcW w:w="1469" w:type="dxa"/>
            <w:shd w:val="clear" w:color="auto" w:fill="auto"/>
          </w:tcPr>
          <w:p w14:paraId="0AF94A57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.098</w:t>
            </w:r>
          </w:p>
        </w:tc>
      </w:tr>
      <w:tr w:rsidR="00B7701D" w:rsidRPr="00B7701D" w14:paraId="06316ABD" w14:textId="77777777" w:rsidTr="004859D6">
        <w:trPr>
          <w:cantSplit/>
          <w:jc w:val="center"/>
        </w:trPr>
        <w:tc>
          <w:tcPr>
            <w:tcW w:w="3869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23B5473C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proofErr w:type="spellStart"/>
            <w:r w:rsidRPr="00B7701D">
              <w:t>Asymp</w:t>
            </w:r>
            <w:proofErr w:type="spellEnd"/>
            <w:r w:rsidRPr="00B7701D">
              <w:t>. Sig. (2-tailed)</w:t>
            </w:r>
          </w:p>
        </w:tc>
        <w:tc>
          <w:tcPr>
            <w:tcW w:w="1469" w:type="dxa"/>
            <w:tcBorders>
              <w:bottom w:val="single" w:sz="4" w:space="0" w:color="auto"/>
            </w:tcBorders>
            <w:shd w:val="clear" w:color="auto" w:fill="auto"/>
          </w:tcPr>
          <w:p w14:paraId="7C7A984B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.200</w:t>
            </w:r>
            <w:proofErr w:type="gramStart"/>
            <w:r w:rsidRPr="00B7701D">
              <w:rPr>
                <w:vertAlign w:val="superscript"/>
              </w:rPr>
              <w:t>c,d</w:t>
            </w:r>
            <w:proofErr w:type="gramEnd"/>
          </w:p>
        </w:tc>
      </w:tr>
      <w:tr w:rsidR="00B7701D" w:rsidRPr="00B7701D" w14:paraId="7CD784CC" w14:textId="77777777" w:rsidTr="004859D6">
        <w:trPr>
          <w:cantSplit/>
          <w:jc w:val="center"/>
        </w:trPr>
        <w:tc>
          <w:tcPr>
            <w:tcW w:w="5338" w:type="dxa"/>
            <w:gridSpan w:val="3"/>
            <w:tcBorders>
              <w:bottom w:val="nil"/>
            </w:tcBorders>
            <w:shd w:val="clear" w:color="auto" w:fill="auto"/>
          </w:tcPr>
          <w:p w14:paraId="30D880F2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>a. Test distribution is Normal.</w:t>
            </w:r>
          </w:p>
        </w:tc>
      </w:tr>
      <w:tr w:rsidR="00B7701D" w:rsidRPr="00B7701D" w14:paraId="10FE28E5" w14:textId="77777777" w:rsidTr="004859D6">
        <w:trPr>
          <w:cantSplit/>
          <w:jc w:val="center"/>
        </w:trPr>
        <w:tc>
          <w:tcPr>
            <w:tcW w:w="5338" w:type="dxa"/>
            <w:gridSpan w:val="3"/>
            <w:tcBorders>
              <w:top w:val="nil"/>
              <w:bottom w:val="nil"/>
            </w:tcBorders>
            <w:shd w:val="clear" w:color="auto" w:fill="auto"/>
          </w:tcPr>
          <w:p w14:paraId="730E91D9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>b. Calculated from data.</w:t>
            </w:r>
          </w:p>
        </w:tc>
      </w:tr>
      <w:tr w:rsidR="00B7701D" w:rsidRPr="00B7701D" w14:paraId="4C85E426" w14:textId="77777777" w:rsidTr="004859D6">
        <w:trPr>
          <w:cantSplit/>
          <w:jc w:val="center"/>
        </w:trPr>
        <w:tc>
          <w:tcPr>
            <w:tcW w:w="5338" w:type="dxa"/>
            <w:gridSpan w:val="3"/>
            <w:tcBorders>
              <w:top w:val="nil"/>
              <w:bottom w:val="nil"/>
            </w:tcBorders>
            <w:shd w:val="clear" w:color="auto" w:fill="auto"/>
          </w:tcPr>
          <w:p w14:paraId="0173A4CC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>c. Lilliefors Significance Correction.</w:t>
            </w:r>
          </w:p>
        </w:tc>
      </w:tr>
      <w:tr w:rsidR="00B7701D" w:rsidRPr="00B7701D" w14:paraId="3E427FB2" w14:textId="77777777" w:rsidTr="004859D6">
        <w:trPr>
          <w:cantSplit/>
          <w:jc w:val="center"/>
        </w:trPr>
        <w:tc>
          <w:tcPr>
            <w:tcW w:w="5338" w:type="dxa"/>
            <w:gridSpan w:val="3"/>
            <w:tcBorders>
              <w:top w:val="nil"/>
            </w:tcBorders>
            <w:shd w:val="clear" w:color="auto" w:fill="auto"/>
          </w:tcPr>
          <w:p w14:paraId="478E6EEE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>d. This is a lower bound of the true significance.</w:t>
            </w:r>
          </w:p>
        </w:tc>
      </w:tr>
    </w:tbl>
    <w:p w14:paraId="1829A456" w14:textId="77777777" w:rsidR="00B7701D" w:rsidRPr="00B7701D" w:rsidRDefault="00B7701D" w:rsidP="00B7701D">
      <w:pPr>
        <w:rPr>
          <w:b/>
          <w:bCs/>
          <w:i/>
          <w:iCs/>
        </w:rPr>
      </w:pPr>
      <w:bookmarkStart w:id="41" w:name="_Toc142248626"/>
      <w:bookmarkStart w:id="42" w:name="_Toc142376677"/>
    </w:p>
    <w:p w14:paraId="10923476" w14:textId="31D29B49" w:rsidR="00B7701D" w:rsidRPr="00B7701D" w:rsidRDefault="00B7701D" w:rsidP="00B7701D">
      <w:pPr>
        <w:spacing w:line="480" w:lineRule="auto"/>
        <w:rPr>
          <w:b/>
          <w:bCs/>
        </w:rPr>
      </w:pPr>
      <w:r w:rsidRPr="00B7701D">
        <w:rPr>
          <w:b/>
          <w:bCs/>
        </w:rPr>
        <w:t xml:space="preserve">Lampiran </w:t>
      </w:r>
      <w:r w:rsidRPr="00B7701D">
        <w:rPr>
          <w:b/>
          <w:bCs/>
          <w:i/>
          <w:iCs/>
        </w:rPr>
        <w:fldChar w:fldCharType="begin"/>
      </w:r>
      <w:r w:rsidRPr="00B7701D">
        <w:rPr>
          <w:b/>
          <w:bCs/>
        </w:rPr>
        <w:instrText xml:space="preserve"> SEQ Lampiran \* ARABIC </w:instrText>
      </w:r>
      <w:r w:rsidRPr="00B7701D">
        <w:rPr>
          <w:b/>
          <w:bCs/>
          <w:i/>
          <w:iCs/>
        </w:rPr>
        <w:fldChar w:fldCharType="separate"/>
      </w:r>
      <w:r w:rsidRPr="00B7701D">
        <w:rPr>
          <w:b/>
          <w:bCs/>
          <w:noProof/>
        </w:rPr>
        <w:t>20</w:t>
      </w:r>
      <w:r w:rsidRPr="00B7701D">
        <w:rPr>
          <w:b/>
          <w:bCs/>
          <w:i/>
          <w:iCs/>
        </w:rPr>
        <w:fldChar w:fldCharType="end"/>
      </w:r>
      <w:r w:rsidRPr="00B7701D">
        <w:rPr>
          <w:b/>
          <w:bCs/>
        </w:rPr>
        <w:t xml:space="preserve"> Uji </w:t>
      </w:r>
      <w:proofErr w:type="spellStart"/>
      <w:r w:rsidRPr="00B7701D">
        <w:rPr>
          <w:b/>
          <w:bCs/>
        </w:rPr>
        <w:t>Multikolonieritas</w:t>
      </w:r>
      <w:bookmarkEnd w:id="41"/>
      <w:bookmarkEnd w:id="42"/>
      <w:proofErr w:type="spellEnd"/>
    </w:p>
    <w:tbl>
      <w:tblPr>
        <w:tblW w:w="82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43"/>
        <w:gridCol w:w="1300"/>
        <w:gridCol w:w="851"/>
        <w:gridCol w:w="992"/>
        <w:gridCol w:w="1417"/>
        <w:gridCol w:w="841"/>
        <w:gridCol w:w="758"/>
        <w:gridCol w:w="838"/>
        <w:gridCol w:w="758"/>
      </w:tblGrid>
      <w:tr w:rsidR="00B7701D" w:rsidRPr="00B7701D" w14:paraId="392BB521" w14:textId="77777777" w:rsidTr="004859D6">
        <w:trPr>
          <w:cantSplit/>
          <w:trHeight w:val="213"/>
        </w:trPr>
        <w:tc>
          <w:tcPr>
            <w:tcW w:w="8298" w:type="dxa"/>
            <w:gridSpan w:val="9"/>
            <w:shd w:val="clear" w:color="auto" w:fill="auto"/>
            <w:vAlign w:val="center"/>
          </w:tcPr>
          <w:p w14:paraId="53F355B4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proofErr w:type="spellStart"/>
            <w:r w:rsidRPr="00B7701D">
              <w:rPr>
                <w:b/>
                <w:bCs/>
              </w:rPr>
              <w:t>Coefficients</w:t>
            </w:r>
            <w:r w:rsidRPr="00B7701D">
              <w:rPr>
                <w:b/>
                <w:bCs/>
                <w:vertAlign w:val="superscript"/>
              </w:rPr>
              <w:t>a</w:t>
            </w:r>
            <w:proofErr w:type="spellEnd"/>
          </w:p>
        </w:tc>
      </w:tr>
      <w:tr w:rsidR="00B7701D" w:rsidRPr="00B7701D" w14:paraId="1C604653" w14:textId="77777777" w:rsidTr="004859D6">
        <w:trPr>
          <w:cantSplit/>
          <w:trHeight w:val="438"/>
        </w:trPr>
        <w:tc>
          <w:tcPr>
            <w:tcW w:w="1843" w:type="dxa"/>
            <w:gridSpan w:val="2"/>
            <w:vMerge w:val="restart"/>
            <w:shd w:val="clear" w:color="auto" w:fill="auto"/>
            <w:vAlign w:val="bottom"/>
          </w:tcPr>
          <w:p w14:paraId="5CD08B8D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</w:pPr>
            <w:r w:rsidRPr="00B7701D">
              <w:t>Model</w:t>
            </w:r>
          </w:p>
        </w:tc>
        <w:tc>
          <w:tcPr>
            <w:tcW w:w="1843" w:type="dxa"/>
            <w:gridSpan w:val="2"/>
            <w:shd w:val="clear" w:color="auto" w:fill="auto"/>
            <w:vAlign w:val="bottom"/>
          </w:tcPr>
          <w:p w14:paraId="478694E3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Unstandardized Coefficients</w:t>
            </w:r>
          </w:p>
        </w:tc>
        <w:tc>
          <w:tcPr>
            <w:tcW w:w="1417" w:type="dxa"/>
            <w:shd w:val="clear" w:color="auto" w:fill="auto"/>
            <w:vAlign w:val="bottom"/>
          </w:tcPr>
          <w:p w14:paraId="110A9B30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Standardized Coefficients</w:t>
            </w:r>
          </w:p>
        </w:tc>
        <w:tc>
          <w:tcPr>
            <w:tcW w:w="841" w:type="dxa"/>
            <w:vMerge w:val="restart"/>
            <w:shd w:val="clear" w:color="auto" w:fill="auto"/>
            <w:vAlign w:val="bottom"/>
          </w:tcPr>
          <w:p w14:paraId="5EF0484B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t</w:t>
            </w:r>
          </w:p>
        </w:tc>
        <w:tc>
          <w:tcPr>
            <w:tcW w:w="758" w:type="dxa"/>
            <w:vMerge w:val="restart"/>
            <w:shd w:val="clear" w:color="auto" w:fill="auto"/>
            <w:vAlign w:val="bottom"/>
          </w:tcPr>
          <w:p w14:paraId="43124681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Sig.</w:t>
            </w:r>
          </w:p>
        </w:tc>
        <w:tc>
          <w:tcPr>
            <w:tcW w:w="1596" w:type="dxa"/>
            <w:gridSpan w:val="2"/>
            <w:shd w:val="clear" w:color="auto" w:fill="auto"/>
            <w:vAlign w:val="bottom"/>
          </w:tcPr>
          <w:p w14:paraId="2F2793DD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Collinearity Statistics</w:t>
            </w:r>
          </w:p>
        </w:tc>
      </w:tr>
      <w:tr w:rsidR="00B7701D" w:rsidRPr="00B7701D" w14:paraId="7622B624" w14:textId="77777777" w:rsidTr="004859D6">
        <w:trPr>
          <w:cantSplit/>
          <w:trHeight w:val="98"/>
        </w:trPr>
        <w:tc>
          <w:tcPr>
            <w:tcW w:w="1843" w:type="dxa"/>
            <w:gridSpan w:val="2"/>
            <w:vMerge/>
            <w:shd w:val="clear" w:color="auto" w:fill="auto"/>
            <w:vAlign w:val="bottom"/>
          </w:tcPr>
          <w:p w14:paraId="3476AB1B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851" w:type="dxa"/>
            <w:shd w:val="clear" w:color="auto" w:fill="auto"/>
            <w:vAlign w:val="bottom"/>
          </w:tcPr>
          <w:p w14:paraId="478EF330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B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5214641C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Std. Error</w:t>
            </w:r>
          </w:p>
        </w:tc>
        <w:tc>
          <w:tcPr>
            <w:tcW w:w="1417" w:type="dxa"/>
            <w:shd w:val="clear" w:color="auto" w:fill="auto"/>
            <w:vAlign w:val="bottom"/>
          </w:tcPr>
          <w:p w14:paraId="735160AF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Beta</w:t>
            </w:r>
          </w:p>
        </w:tc>
        <w:tc>
          <w:tcPr>
            <w:tcW w:w="841" w:type="dxa"/>
            <w:vMerge/>
            <w:shd w:val="clear" w:color="auto" w:fill="auto"/>
            <w:vAlign w:val="bottom"/>
          </w:tcPr>
          <w:p w14:paraId="13F7039A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758" w:type="dxa"/>
            <w:vMerge/>
            <w:shd w:val="clear" w:color="auto" w:fill="auto"/>
            <w:vAlign w:val="bottom"/>
          </w:tcPr>
          <w:p w14:paraId="0651DF53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838" w:type="dxa"/>
            <w:shd w:val="clear" w:color="auto" w:fill="auto"/>
            <w:vAlign w:val="bottom"/>
          </w:tcPr>
          <w:p w14:paraId="0DF1255C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Tolerance</w:t>
            </w:r>
          </w:p>
        </w:tc>
        <w:tc>
          <w:tcPr>
            <w:tcW w:w="758" w:type="dxa"/>
            <w:shd w:val="clear" w:color="auto" w:fill="auto"/>
            <w:vAlign w:val="bottom"/>
          </w:tcPr>
          <w:p w14:paraId="7732E25B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VIF</w:t>
            </w:r>
          </w:p>
        </w:tc>
      </w:tr>
      <w:tr w:rsidR="00B7701D" w:rsidRPr="00B7701D" w14:paraId="1D599EA5" w14:textId="77777777" w:rsidTr="004859D6">
        <w:trPr>
          <w:cantSplit/>
          <w:trHeight w:val="224"/>
        </w:trPr>
        <w:tc>
          <w:tcPr>
            <w:tcW w:w="543" w:type="dxa"/>
            <w:vMerge w:val="restart"/>
            <w:shd w:val="clear" w:color="auto" w:fill="auto"/>
          </w:tcPr>
          <w:p w14:paraId="2CB2714D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</w:pPr>
            <w:r w:rsidRPr="00B7701D">
              <w:t>1</w:t>
            </w:r>
          </w:p>
        </w:tc>
        <w:tc>
          <w:tcPr>
            <w:tcW w:w="1300" w:type="dxa"/>
            <w:shd w:val="clear" w:color="auto" w:fill="auto"/>
          </w:tcPr>
          <w:p w14:paraId="54B151F1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</w:pPr>
            <w:r w:rsidRPr="00B7701D">
              <w:t>(Constant)</w:t>
            </w:r>
          </w:p>
        </w:tc>
        <w:tc>
          <w:tcPr>
            <w:tcW w:w="851" w:type="dxa"/>
            <w:shd w:val="clear" w:color="auto" w:fill="auto"/>
          </w:tcPr>
          <w:p w14:paraId="31A16285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3.514</w:t>
            </w:r>
          </w:p>
        </w:tc>
        <w:tc>
          <w:tcPr>
            <w:tcW w:w="992" w:type="dxa"/>
            <w:shd w:val="clear" w:color="auto" w:fill="auto"/>
          </w:tcPr>
          <w:p w14:paraId="174D453C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2.086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0A65DC20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841" w:type="dxa"/>
            <w:shd w:val="clear" w:color="auto" w:fill="auto"/>
          </w:tcPr>
          <w:p w14:paraId="00BA7C7D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1.684</w:t>
            </w:r>
          </w:p>
        </w:tc>
        <w:tc>
          <w:tcPr>
            <w:tcW w:w="758" w:type="dxa"/>
            <w:shd w:val="clear" w:color="auto" w:fill="auto"/>
          </w:tcPr>
          <w:p w14:paraId="0D46781E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099</w:t>
            </w:r>
          </w:p>
        </w:tc>
        <w:tc>
          <w:tcPr>
            <w:tcW w:w="838" w:type="dxa"/>
            <w:shd w:val="clear" w:color="auto" w:fill="auto"/>
            <w:vAlign w:val="center"/>
          </w:tcPr>
          <w:p w14:paraId="637ACCEC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758" w:type="dxa"/>
            <w:shd w:val="clear" w:color="auto" w:fill="auto"/>
            <w:vAlign w:val="center"/>
          </w:tcPr>
          <w:p w14:paraId="79145DA6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</w:tr>
      <w:tr w:rsidR="00B7701D" w:rsidRPr="00B7701D" w14:paraId="29226638" w14:textId="77777777" w:rsidTr="004859D6">
        <w:trPr>
          <w:cantSplit/>
          <w:trHeight w:val="98"/>
        </w:trPr>
        <w:tc>
          <w:tcPr>
            <w:tcW w:w="543" w:type="dxa"/>
            <w:vMerge/>
            <w:shd w:val="clear" w:color="auto" w:fill="auto"/>
          </w:tcPr>
          <w:p w14:paraId="1227E4CE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1300" w:type="dxa"/>
            <w:shd w:val="clear" w:color="auto" w:fill="auto"/>
          </w:tcPr>
          <w:p w14:paraId="1F81638B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</w:pPr>
            <w:r w:rsidRPr="00B7701D">
              <w:t xml:space="preserve">Organizational Citizenship </w:t>
            </w:r>
            <w:proofErr w:type="spellStart"/>
            <w:r w:rsidRPr="00B7701D">
              <w:t>Behavior</w:t>
            </w:r>
            <w:proofErr w:type="spellEnd"/>
            <w:r w:rsidRPr="00B7701D">
              <w:t xml:space="preserve"> (OCB)</w:t>
            </w:r>
          </w:p>
        </w:tc>
        <w:tc>
          <w:tcPr>
            <w:tcW w:w="851" w:type="dxa"/>
            <w:shd w:val="clear" w:color="auto" w:fill="auto"/>
          </w:tcPr>
          <w:p w14:paraId="41D48185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382</w:t>
            </w:r>
          </w:p>
        </w:tc>
        <w:tc>
          <w:tcPr>
            <w:tcW w:w="992" w:type="dxa"/>
            <w:shd w:val="clear" w:color="auto" w:fill="auto"/>
          </w:tcPr>
          <w:p w14:paraId="1079A3BC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123</w:t>
            </w:r>
          </w:p>
        </w:tc>
        <w:tc>
          <w:tcPr>
            <w:tcW w:w="1417" w:type="dxa"/>
            <w:shd w:val="clear" w:color="auto" w:fill="auto"/>
          </w:tcPr>
          <w:p w14:paraId="258B23AA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283</w:t>
            </w:r>
          </w:p>
        </w:tc>
        <w:tc>
          <w:tcPr>
            <w:tcW w:w="841" w:type="dxa"/>
            <w:shd w:val="clear" w:color="auto" w:fill="auto"/>
          </w:tcPr>
          <w:p w14:paraId="65E3E55B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3.104</w:t>
            </w:r>
          </w:p>
        </w:tc>
        <w:tc>
          <w:tcPr>
            <w:tcW w:w="758" w:type="dxa"/>
            <w:shd w:val="clear" w:color="auto" w:fill="auto"/>
          </w:tcPr>
          <w:p w14:paraId="72E2C187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003</w:t>
            </w:r>
          </w:p>
        </w:tc>
        <w:tc>
          <w:tcPr>
            <w:tcW w:w="838" w:type="dxa"/>
            <w:shd w:val="clear" w:color="auto" w:fill="auto"/>
          </w:tcPr>
          <w:p w14:paraId="00274059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145</w:t>
            </w:r>
          </w:p>
        </w:tc>
        <w:tc>
          <w:tcPr>
            <w:tcW w:w="758" w:type="dxa"/>
            <w:shd w:val="clear" w:color="auto" w:fill="auto"/>
          </w:tcPr>
          <w:p w14:paraId="7CDC43CF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6.915</w:t>
            </w:r>
          </w:p>
        </w:tc>
      </w:tr>
      <w:tr w:rsidR="00B7701D" w:rsidRPr="00B7701D" w14:paraId="39FF470F" w14:textId="77777777" w:rsidTr="004859D6">
        <w:trPr>
          <w:cantSplit/>
          <w:trHeight w:val="98"/>
        </w:trPr>
        <w:tc>
          <w:tcPr>
            <w:tcW w:w="543" w:type="dxa"/>
            <w:vMerge/>
            <w:shd w:val="clear" w:color="auto" w:fill="auto"/>
          </w:tcPr>
          <w:p w14:paraId="27B84A89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1300" w:type="dxa"/>
            <w:shd w:val="clear" w:color="auto" w:fill="auto"/>
          </w:tcPr>
          <w:p w14:paraId="64103B97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</w:pPr>
            <w:r w:rsidRPr="00B7701D">
              <w:t>Human Relations</w:t>
            </w:r>
          </w:p>
        </w:tc>
        <w:tc>
          <w:tcPr>
            <w:tcW w:w="851" w:type="dxa"/>
            <w:shd w:val="clear" w:color="auto" w:fill="auto"/>
          </w:tcPr>
          <w:p w14:paraId="5DCAF72E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293</w:t>
            </w:r>
          </w:p>
        </w:tc>
        <w:tc>
          <w:tcPr>
            <w:tcW w:w="992" w:type="dxa"/>
            <w:shd w:val="clear" w:color="auto" w:fill="auto"/>
          </w:tcPr>
          <w:p w14:paraId="4E798C0F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092</w:t>
            </w:r>
          </w:p>
        </w:tc>
        <w:tc>
          <w:tcPr>
            <w:tcW w:w="1417" w:type="dxa"/>
            <w:shd w:val="clear" w:color="auto" w:fill="auto"/>
          </w:tcPr>
          <w:p w14:paraId="27FEE7F4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232</w:t>
            </w:r>
          </w:p>
        </w:tc>
        <w:tc>
          <w:tcPr>
            <w:tcW w:w="841" w:type="dxa"/>
            <w:shd w:val="clear" w:color="auto" w:fill="auto"/>
          </w:tcPr>
          <w:p w14:paraId="79154092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3.184</w:t>
            </w:r>
          </w:p>
        </w:tc>
        <w:tc>
          <w:tcPr>
            <w:tcW w:w="758" w:type="dxa"/>
            <w:shd w:val="clear" w:color="auto" w:fill="auto"/>
          </w:tcPr>
          <w:p w14:paraId="3F5B2570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003</w:t>
            </w:r>
          </w:p>
        </w:tc>
        <w:tc>
          <w:tcPr>
            <w:tcW w:w="838" w:type="dxa"/>
            <w:shd w:val="clear" w:color="auto" w:fill="auto"/>
          </w:tcPr>
          <w:p w14:paraId="26B81208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226</w:t>
            </w:r>
          </w:p>
        </w:tc>
        <w:tc>
          <w:tcPr>
            <w:tcW w:w="758" w:type="dxa"/>
            <w:shd w:val="clear" w:color="auto" w:fill="auto"/>
          </w:tcPr>
          <w:p w14:paraId="7E98764C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4.426</w:t>
            </w:r>
          </w:p>
        </w:tc>
      </w:tr>
      <w:tr w:rsidR="00B7701D" w:rsidRPr="00B7701D" w14:paraId="1133DC0F" w14:textId="77777777" w:rsidTr="004859D6">
        <w:trPr>
          <w:cantSplit/>
          <w:trHeight w:val="98"/>
        </w:trPr>
        <w:tc>
          <w:tcPr>
            <w:tcW w:w="543" w:type="dxa"/>
            <w:vMerge/>
            <w:shd w:val="clear" w:color="auto" w:fill="auto"/>
          </w:tcPr>
          <w:p w14:paraId="1155D142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1300" w:type="dxa"/>
            <w:shd w:val="clear" w:color="auto" w:fill="auto"/>
          </w:tcPr>
          <w:p w14:paraId="24499D68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</w:pPr>
            <w:proofErr w:type="spellStart"/>
            <w:r w:rsidRPr="00B7701D">
              <w:t>Komitmen</w:t>
            </w:r>
            <w:proofErr w:type="spellEnd"/>
            <w:r w:rsidRPr="00B7701D">
              <w:t xml:space="preserve"> </w:t>
            </w:r>
            <w:proofErr w:type="spellStart"/>
            <w:r w:rsidRPr="00B7701D">
              <w:t>Organisasi</w:t>
            </w:r>
            <w:proofErr w:type="spellEnd"/>
          </w:p>
        </w:tc>
        <w:tc>
          <w:tcPr>
            <w:tcW w:w="851" w:type="dxa"/>
            <w:shd w:val="clear" w:color="auto" w:fill="auto"/>
          </w:tcPr>
          <w:p w14:paraId="37285CBF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519</w:t>
            </w:r>
          </w:p>
        </w:tc>
        <w:tc>
          <w:tcPr>
            <w:tcW w:w="992" w:type="dxa"/>
            <w:shd w:val="clear" w:color="auto" w:fill="auto"/>
          </w:tcPr>
          <w:p w14:paraId="227AED8B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089</w:t>
            </w:r>
          </w:p>
        </w:tc>
        <w:tc>
          <w:tcPr>
            <w:tcW w:w="1417" w:type="dxa"/>
            <w:shd w:val="clear" w:color="auto" w:fill="auto"/>
          </w:tcPr>
          <w:p w14:paraId="60F7C563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497</w:t>
            </w:r>
          </w:p>
        </w:tc>
        <w:tc>
          <w:tcPr>
            <w:tcW w:w="841" w:type="dxa"/>
            <w:shd w:val="clear" w:color="auto" w:fill="auto"/>
          </w:tcPr>
          <w:p w14:paraId="1C5C4347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5.831</w:t>
            </w:r>
          </w:p>
        </w:tc>
        <w:tc>
          <w:tcPr>
            <w:tcW w:w="758" w:type="dxa"/>
            <w:shd w:val="clear" w:color="auto" w:fill="auto"/>
          </w:tcPr>
          <w:p w14:paraId="1A8DCC3E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000</w:t>
            </w:r>
          </w:p>
        </w:tc>
        <w:tc>
          <w:tcPr>
            <w:tcW w:w="838" w:type="dxa"/>
            <w:shd w:val="clear" w:color="auto" w:fill="auto"/>
          </w:tcPr>
          <w:p w14:paraId="4CE12B02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166</w:t>
            </w:r>
          </w:p>
        </w:tc>
        <w:tc>
          <w:tcPr>
            <w:tcW w:w="758" w:type="dxa"/>
            <w:shd w:val="clear" w:color="auto" w:fill="auto"/>
          </w:tcPr>
          <w:p w14:paraId="753BC650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6.028</w:t>
            </w:r>
          </w:p>
        </w:tc>
      </w:tr>
      <w:tr w:rsidR="00B7701D" w:rsidRPr="00B7701D" w14:paraId="162F8176" w14:textId="77777777" w:rsidTr="004859D6">
        <w:trPr>
          <w:cantSplit/>
          <w:trHeight w:val="213"/>
        </w:trPr>
        <w:tc>
          <w:tcPr>
            <w:tcW w:w="8298" w:type="dxa"/>
            <w:gridSpan w:val="9"/>
            <w:shd w:val="clear" w:color="auto" w:fill="auto"/>
          </w:tcPr>
          <w:p w14:paraId="0D8DDBA2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</w:pPr>
            <w:r w:rsidRPr="00B7701D">
              <w:t>a. Dependent Variable: Kinerja</w:t>
            </w:r>
          </w:p>
        </w:tc>
      </w:tr>
    </w:tbl>
    <w:p w14:paraId="37865AC4" w14:textId="77777777" w:rsidR="00B7701D" w:rsidRPr="00B7701D" w:rsidRDefault="00B7701D" w:rsidP="00B7701D"/>
    <w:p w14:paraId="3854F54F" w14:textId="43B3194D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43" w:name="_Toc142248627"/>
      <w:bookmarkStart w:id="44" w:name="_Toc142376678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21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Uji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Heteroskedastilitas</w:t>
      </w:r>
      <w:bookmarkEnd w:id="43"/>
      <w:bookmarkEnd w:id="44"/>
      <w:proofErr w:type="spellEnd"/>
    </w:p>
    <w:p w14:paraId="2E53A4F4" w14:textId="77777777" w:rsidR="00B7701D" w:rsidRPr="00B7701D" w:rsidRDefault="00B7701D" w:rsidP="00B7701D">
      <w:r w:rsidRPr="00B7701D">
        <w:rPr>
          <w:noProof/>
        </w:rPr>
        <w:lastRenderedPageBreak/>
        <w:drawing>
          <wp:inline distT="0" distB="0" distL="0" distR="0" wp14:anchorId="58B2677B" wp14:editId="4F38D132">
            <wp:extent cx="4061638" cy="2325114"/>
            <wp:effectExtent l="0" t="0" r="0" b="0"/>
            <wp:docPr id="466906066" name="Picture 4669060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62898" cy="23258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EBE288" w14:textId="77777777" w:rsidR="00B7701D" w:rsidRPr="00B7701D" w:rsidRDefault="00B7701D" w:rsidP="00B7701D"/>
    <w:p w14:paraId="495E5698" w14:textId="67227283" w:rsidR="00B7701D" w:rsidRPr="00B7701D" w:rsidRDefault="00B7701D" w:rsidP="00B7701D">
      <w:pPr>
        <w:spacing w:line="480" w:lineRule="auto"/>
        <w:rPr>
          <w:b/>
          <w:bCs/>
        </w:rPr>
      </w:pPr>
      <w:bookmarkStart w:id="45" w:name="_Toc142248628"/>
      <w:bookmarkStart w:id="46" w:name="_Toc142376679"/>
      <w:r w:rsidRPr="00B7701D">
        <w:rPr>
          <w:b/>
          <w:bCs/>
        </w:rPr>
        <w:t xml:space="preserve">Lampiran </w:t>
      </w:r>
      <w:r w:rsidRPr="00B7701D">
        <w:rPr>
          <w:b/>
          <w:bCs/>
          <w:i/>
          <w:iCs/>
        </w:rPr>
        <w:fldChar w:fldCharType="begin"/>
      </w:r>
      <w:r w:rsidRPr="00B7701D">
        <w:rPr>
          <w:b/>
          <w:bCs/>
        </w:rPr>
        <w:instrText xml:space="preserve"> SEQ Lampiran \* ARABIC </w:instrText>
      </w:r>
      <w:r w:rsidRPr="00B7701D">
        <w:rPr>
          <w:b/>
          <w:bCs/>
          <w:i/>
          <w:iCs/>
        </w:rPr>
        <w:fldChar w:fldCharType="separate"/>
      </w:r>
      <w:r w:rsidRPr="00B7701D">
        <w:rPr>
          <w:b/>
          <w:bCs/>
          <w:noProof/>
        </w:rPr>
        <w:t>22</w:t>
      </w:r>
      <w:r w:rsidRPr="00B7701D">
        <w:rPr>
          <w:b/>
          <w:bCs/>
          <w:i/>
          <w:iCs/>
        </w:rPr>
        <w:fldChar w:fldCharType="end"/>
      </w:r>
      <w:r w:rsidRPr="00B7701D">
        <w:rPr>
          <w:b/>
          <w:bCs/>
        </w:rPr>
        <w:t xml:space="preserve"> Hasil Uji </w:t>
      </w:r>
      <w:proofErr w:type="spellStart"/>
      <w:r w:rsidRPr="00B7701D">
        <w:rPr>
          <w:b/>
          <w:bCs/>
        </w:rPr>
        <w:t>Analisis</w:t>
      </w:r>
      <w:proofErr w:type="spellEnd"/>
      <w:r w:rsidRPr="00B7701D">
        <w:rPr>
          <w:b/>
          <w:bCs/>
        </w:rPr>
        <w:t xml:space="preserve"> </w:t>
      </w:r>
      <w:proofErr w:type="spellStart"/>
      <w:r w:rsidRPr="00B7701D">
        <w:rPr>
          <w:b/>
          <w:bCs/>
        </w:rPr>
        <w:t>Regresi</w:t>
      </w:r>
      <w:proofErr w:type="spellEnd"/>
      <w:r w:rsidRPr="00B7701D">
        <w:rPr>
          <w:b/>
          <w:bCs/>
        </w:rPr>
        <w:t xml:space="preserve"> Linier </w:t>
      </w:r>
      <w:proofErr w:type="spellStart"/>
      <w:r w:rsidRPr="00B7701D">
        <w:rPr>
          <w:b/>
          <w:bCs/>
        </w:rPr>
        <w:t>Berganda</w:t>
      </w:r>
      <w:bookmarkEnd w:id="45"/>
      <w:bookmarkEnd w:id="46"/>
      <w:proofErr w:type="spellEnd"/>
    </w:p>
    <w:tbl>
      <w:tblPr>
        <w:tblW w:w="679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43"/>
        <w:gridCol w:w="1300"/>
        <w:gridCol w:w="851"/>
        <w:gridCol w:w="992"/>
        <w:gridCol w:w="1417"/>
        <w:gridCol w:w="841"/>
        <w:gridCol w:w="855"/>
      </w:tblGrid>
      <w:tr w:rsidR="00B7701D" w:rsidRPr="00B7701D" w14:paraId="2BC9705F" w14:textId="77777777" w:rsidTr="004859D6">
        <w:trPr>
          <w:cantSplit/>
          <w:trHeight w:val="213"/>
        </w:trPr>
        <w:tc>
          <w:tcPr>
            <w:tcW w:w="6799" w:type="dxa"/>
            <w:gridSpan w:val="7"/>
            <w:shd w:val="clear" w:color="auto" w:fill="auto"/>
            <w:vAlign w:val="center"/>
          </w:tcPr>
          <w:p w14:paraId="432CE13B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bookmarkStart w:id="47" w:name="_Toc142248629"/>
            <w:bookmarkStart w:id="48" w:name="_Toc142376680"/>
            <w:proofErr w:type="spellStart"/>
            <w:r w:rsidRPr="00B7701D">
              <w:rPr>
                <w:b/>
                <w:bCs/>
              </w:rPr>
              <w:t>Coefficients</w:t>
            </w:r>
            <w:r w:rsidRPr="00B7701D">
              <w:rPr>
                <w:b/>
                <w:bCs/>
                <w:vertAlign w:val="superscript"/>
              </w:rPr>
              <w:t>a</w:t>
            </w:r>
            <w:proofErr w:type="spellEnd"/>
          </w:p>
        </w:tc>
      </w:tr>
      <w:tr w:rsidR="00B7701D" w:rsidRPr="00B7701D" w14:paraId="24BAB169" w14:textId="77777777" w:rsidTr="004859D6">
        <w:trPr>
          <w:cantSplit/>
          <w:trHeight w:val="438"/>
        </w:trPr>
        <w:tc>
          <w:tcPr>
            <w:tcW w:w="1843" w:type="dxa"/>
            <w:gridSpan w:val="2"/>
            <w:vMerge w:val="restart"/>
            <w:shd w:val="clear" w:color="auto" w:fill="auto"/>
            <w:vAlign w:val="bottom"/>
          </w:tcPr>
          <w:p w14:paraId="69E8C17A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</w:pPr>
            <w:r w:rsidRPr="00B7701D">
              <w:t>Model</w:t>
            </w:r>
          </w:p>
        </w:tc>
        <w:tc>
          <w:tcPr>
            <w:tcW w:w="1843" w:type="dxa"/>
            <w:gridSpan w:val="2"/>
            <w:shd w:val="clear" w:color="auto" w:fill="auto"/>
            <w:vAlign w:val="bottom"/>
          </w:tcPr>
          <w:p w14:paraId="215364C7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Unstandardized Coefficients</w:t>
            </w:r>
          </w:p>
        </w:tc>
        <w:tc>
          <w:tcPr>
            <w:tcW w:w="1417" w:type="dxa"/>
            <w:shd w:val="clear" w:color="auto" w:fill="auto"/>
            <w:vAlign w:val="bottom"/>
          </w:tcPr>
          <w:p w14:paraId="174DD8A6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Standardized Coefficients</w:t>
            </w:r>
          </w:p>
        </w:tc>
        <w:tc>
          <w:tcPr>
            <w:tcW w:w="841" w:type="dxa"/>
            <w:vMerge w:val="restart"/>
            <w:shd w:val="clear" w:color="auto" w:fill="auto"/>
            <w:vAlign w:val="bottom"/>
          </w:tcPr>
          <w:p w14:paraId="207D0E2E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t</w:t>
            </w:r>
          </w:p>
        </w:tc>
        <w:tc>
          <w:tcPr>
            <w:tcW w:w="855" w:type="dxa"/>
            <w:vMerge w:val="restart"/>
            <w:shd w:val="clear" w:color="auto" w:fill="auto"/>
            <w:vAlign w:val="bottom"/>
          </w:tcPr>
          <w:p w14:paraId="7895C530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Sig.</w:t>
            </w:r>
          </w:p>
        </w:tc>
      </w:tr>
      <w:tr w:rsidR="00B7701D" w:rsidRPr="00B7701D" w14:paraId="205224B4" w14:textId="77777777" w:rsidTr="004859D6">
        <w:trPr>
          <w:cantSplit/>
          <w:trHeight w:val="98"/>
        </w:trPr>
        <w:tc>
          <w:tcPr>
            <w:tcW w:w="1843" w:type="dxa"/>
            <w:gridSpan w:val="2"/>
            <w:vMerge/>
            <w:shd w:val="clear" w:color="auto" w:fill="auto"/>
            <w:vAlign w:val="bottom"/>
          </w:tcPr>
          <w:p w14:paraId="2934BD12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851" w:type="dxa"/>
            <w:shd w:val="clear" w:color="auto" w:fill="auto"/>
            <w:vAlign w:val="bottom"/>
          </w:tcPr>
          <w:p w14:paraId="674630A8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B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0AC58410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Std. Error</w:t>
            </w:r>
          </w:p>
        </w:tc>
        <w:tc>
          <w:tcPr>
            <w:tcW w:w="1417" w:type="dxa"/>
            <w:shd w:val="clear" w:color="auto" w:fill="auto"/>
            <w:vAlign w:val="bottom"/>
          </w:tcPr>
          <w:p w14:paraId="566803EC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Beta</w:t>
            </w:r>
          </w:p>
        </w:tc>
        <w:tc>
          <w:tcPr>
            <w:tcW w:w="841" w:type="dxa"/>
            <w:vMerge/>
            <w:shd w:val="clear" w:color="auto" w:fill="auto"/>
            <w:vAlign w:val="bottom"/>
          </w:tcPr>
          <w:p w14:paraId="6F6B51B8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855" w:type="dxa"/>
            <w:vMerge/>
            <w:shd w:val="clear" w:color="auto" w:fill="auto"/>
            <w:vAlign w:val="bottom"/>
          </w:tcPr>
          <w:p w14:paraId="032AE9A6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</w:tr>
      <w:tr w:rsidR="00B7701D" w:rsidRPr="00B7701D" w14:paraId="366BB836" w14:textId="77777777" w:rsidTr="004859D6">
        <w:trPr>
          <w:cantSplit/>
          <w:trHeight w:val="224"/>
        </w:trPr>
        <w:tc>
          <w:tcPr>
            <w:tcW w:w="543" w:type="dxa"/>
            <w:vMerge w:val="restart"/>
            <w:shd w:val="clear" w:color="auto" w:fill="auto"/>
          </w:tcPr>
          <w:p w14:paraId="0A56C4FE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</w:pPr>
            <w:r w:rsidRPr="00B7701D">
              <w:t>1</w:t>
            </w:r>
          </w:p>
        </w:tc>
        <w:tc>
          <w:tcPr>
            <w:tcW w:w="1300" w:type="dxa"/>
            <w:shd w:val="clear" w:color="auto" w:fill="auto"/>
          </w:tcPr>
          <w:p w14:paraId="3DD00636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</w:pPr>
            <w:r w:rsidRPr="00B7701D">
              <w:t>(Constant)</w:t>
            </w:r>
          </w:p>
        </w:tc>
        <w:tc>
          <w:tcPr>
            <w:tcW w:w="851" w:type="dxa"/>
            <w:shd w:val="clear" w:color="auto" w:fill="auto"/>
          </w:tcPr>
          <w:p w14:paraId="708B1976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3.514</w:t>
            </w:r>
          </w:p>
        </w:tc>
        <w:tc>
          <w:tcPr>
            <w:tcW w:w="992" w:type="dxa"/>
            <w:shd w:val="clear" w:color="auto" w:fill="auto"/>
          </w:tcPr>
          <w:p w14:paraId="235CA786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2.086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349389A3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841" w:type="dxa"/>
            <w:shd w:val="clear" w:color="auto" w:fill="auto"/>
          </w:tcPr>
          <w:p w14:paraId="1B13F068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1.684</w:t>
            </w:r>
          </w:p>
        </w:tc>
        <w:tc>
          <w:tcPr>
            <w:tcW w:w="855" w:type="dxa"/>
            <w:shd w:val="clear" w:color="auto" w:fill="auto"/>
          </w:tcPr>
          <w:p w14:paraId="66FA967A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099</w:t>
            </w:r>
          </w:p>
        </w:tc>
      </w:tr>
      <w:tr w:rsidR="00B7701D" w:rsidRPr="00B7701D" w14:paraId="289A3B50" w14:textId="77777777" w:rsidTr="004859D6">
        <w:trPr>
          <w:cantSplit/>
          <w:trHeight w:val="98"/>
        </w:trPr>
        <w:tc>
          <w:tcPr>
            <w:tcW w:w="543" w:type="dxa"/>
            <w:vMerge/>
            <w:shd w:val="clear" w:color="auto" w:fill="auto"/>
          </w:tcPr>
          <w:p w14:paraId="5D86CD0D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1300" w:type="dxa"/>
            <w:shd w:val="clear" w:color="auto" w:fill="auto"/>
          </w:tcPr>
          <w:p w14:paraId="177558F9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</w:pPr>
            <w:r w:rsidRPr="00B7701D">
              <w:t xml:space="preserve">Organizational Citizenship </w:t>
            </w:r>
            <w:proofErr w:type="spellStart"/>
            <w:r w:rsidRPr="00B7701D">
              <w:t>Behavior</w:t>
            </w:r>
            <w:proofErr w:type="spellEnd"/>
            <w:r w:rsidRPr="00B7701D">
              <w:t xml:space="preserve"> (OCB)</w:t>
            </w:r>
          </w:p>
        </w:tc>
        <w:tc>
          <w:tcPr>
            <w:tcW w:w="851" w:type="dxa"/>
            <w:shd w:val="clear" w:color="auto" w:fill="auto"/>
          </w:tcPr>
          <w:p w14:paraId="0BE2F57E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382</w:t>
            </w:r>
          </w:p>
        </w:tc>
        <w:tc>
          <w:tcPr>
            <w:tcW w:w="992" w:type="dxa"/>
            <w:shd w:val="clear" w:color="auto" w:fill="auto"/>
          </w:tcPr>
          <w:p w14:paraId="1CF09C9F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123</w:t>
            </w:r>
          </w:p>
        </w:tc>
        <w:tc>
          <w:tcPr>
            <w:tcW w:w="1417" w:type="dxa"/>
            <w:shd w:val="clear" w:color="auto" w:fill="auto"/>
          </w:tcPr>
          <w:p w14:paraId="55B53BEE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283</w:t>
            </w:r>
          </w:p>
        </w:tc>
        <w:tc>
          <w:tcPr>
            <w:tcW w:w="841" w:type="dxa"/>
            <w:shd w:val="clear" w:color="auto" w:fill="auto"/>
          </w:tcPr>
          <w:p w14:paraId="24C8EDD5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3.104</w:t>
            </w:r>
          </w:p>
        </w:tc>
        <w:tc>
          <w:tcPr>
            <w:tcW w:w="855" w:type="dxa"/>
            <w:shd w:val="clear" w:color="auto" w:fill="auto"/>
          </w:tcPr>
          <w:p w14:paraId="4B58CC16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003</w:t>
            </w:r>
          </w:p>
        </w:tc>
      </w:tr>
      <w:tr w:rsidR="00B7701D" w:rsidRPr="00B7701D" w14:paraId="051A8AB7" w14:textId="77777777" w:rsidTr="004859D6">
        <w:trPr>
          <w:cantSplit/>
          <w:trHeight w:val="98"/>
        </w:trPr>
        <w:tc>
          <w:tcPr>
            <w:tcW w:w="543" w:type="dxa"/>
            <w:vMerge/>
            <w:shd w:val="clear" w:color="auto" w:fill="auto"/>
          </w:tcPr>
          <w:p w14:paraId="3FE2454D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1300" w:type="dxa"/>
            <w:shd w:val="clear" w:color="auto" w:fill="auto"/>
          </w:tcPr>
          <w:p w14:paraId="6689819F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</w:pPr>
            <w:r w:rsidRPr="00B7701D">
              <w:t>Human Relations</w:t>
            </w:r>
          </w:p>
        </w:tc>
        <w:tc>
          <w:tcPr>
            <w:tcW w:w="851" w:type="dxa"/>
            <w:shd w:val="clear" w:color="auto" w:fill="auto"/>
          </w:tcPr>
          <w:p w14:paraId="443EAB1F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293</w:t>
            </w:r>
          </w:p>
        </w:tc>
        <w:tc>
          <w:tcPr>
            <w:tcW w:w="992" w:type="dxa"/>
            <w:shd w:val="clear" w:color="auto" w:fill="auto"/>
          </w:tcPr>
          <w:p w14:paraId="33378F7E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092</w:t>
            </w:r>
          </w:p>
        </w:tc>
        <w:tc>
          <w:tcPr>
            <w:tcW w:w="1417" w:type="dxa"/>
            <w:shd w:val="clear" w:color="auto" w:fill="auto"/>
          </w:tcPr>
          <w:p w14:paraId="75889655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232</w:t>
            </w:r>
          </w:p>
        </w:tc>
        <w:tc>
          <w:tcPr>
            <w:tcW w:w="841" w:type="dxa"/>
            <w:shd w:val="clear" w:color="auto" w:fill="auto"/>
          </w:tcPr>
          <w:p w14:paraId="13FC389D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3.184</w:t>
            </w:r>
          </w:p>
        </w:tc>
        <w:tc>
          <w:tcPr>
            <w:tcW w:w="855" w:type="dxa"/>
            <w:shd w:val="clear" w:color="auto" w:fill="auto"/>
          </w:tcPr>
          <w:p w14:paraId="4E148AB8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003</w:t>
            </w:r>
          </w:p>
        </w:tc>
      </w:tr>
      <w:tr w:rsidR="00B7701D" w:rsidRPr="00B7701D" w14:paraId="535E6C91" w14:textId="77777777" w:rsidTr="004859D6">
        <w:trPr>
          <w:cantSplit/>
          <w:trHeight w:val="98"/>
        </w:trPr>
        <w:tc>
          <w:tcPr>
            <w:tcW w:w="543" w:type="dxa"/>
            <w:vMerge/>
            <w:shd w:val="clear" w:color="auto" w:fill="auto"/>
          </w:tcPr>
          <w:p w14:paraId="66484819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1300" w:type="dxa"/>
            <w:shd w:val="clear" w:color="auto" w:fill="auto"/>
          </w:tcPr>
          <w:p w14:paraId="7E02DB11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</w:pPr>
            <w:proofErr w:type="spellStart"/>
            <w:r w:rsidRPr="00B7701D">
              <w:t>Komitmen</w:t>
            </w:r>
            <w:proofErr w:type="spellEnd"/>
            <w:r w:rsidRPr="00B7701D">
              <w:t xml:space="preserve"> </w:t>
            </w:r>
            <w:proofErr w:type="spellStart"/>
            <w:r w:rsidRPr="00B7701D">
              <w:t>Organisasi</w:t>
            </w:r>
            <w:proofErr w:type="spellEnd"/>
          </w:p>
        </w:tc>
        <w:tc>
          <w:tcPr>
            <w:tcW w:w="851" w:type="dxa"/>
            <w:shd w:val="clear" w:color="auto" w:fill="auto"/>
          </w:tcPr>
          <w:p w14:paraId="4E9B2245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519</w:t>
            </w:r>
          </w:p>
        </w:tc>
        <w:tc>
          <w:tcPr>
            <w:tcW w:w="992" w:type="dxa"/>
            <w:shd w:val="clear" w:color="auto" w:fill="auto"/>
          </w:tcPr>
          <w:p w14:paraId="307E9E17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089</w:t>
            </w:r>
          </w:p>
        </w:tc>
        <w:tc>
          <w:tcPr>
            <w:tcW w:w="1417" w:type="dxa"/>
            <w:shd w:val="clear" w:color="auto" w:fill="auto"/>
          </w:tcPr>
          <w:p w14:paraId="048396DA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497</w:t>
            </w:r>
          </w:p>
        </w:tc>
        <w:tc>
          <w:tcPr>
            <w:tcW w:w="841" w:type="dxa"/>
            <w:shd w:val="clear" w:color="auto" w:fill="auto"/>
          </w:tcPr>
          <w:p w14:paraId="473EC90A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5.831</w:t>
            </w:r>
          </w:p>
        </w:tc>
        <w:tc>
          <w:tcPr>
            <w:tcW w:w="855" w:type="dxa"/>
            <w:shd w:val="clear" w:color="auto" w:fill="auto"/>
          </w:tcPr>
          <w:p w14:paraId="4EB3660A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000</w:t>
            </w:r>
          </w:p>
        </w:tc>
      </w:tr>
      <w:tr w:rsidR="00B7701D" w:rsidRPr="00B7701D" w14:paraId="58534071" w14:textId="77777777" w:rsidTr="004859D6">
        <w:trPr>
          <w:cantSplit/>
          <w:trHeight w:val="213"/>
        </w:trPr>
        <w:tc>
          <w:tcPr>
            <w:tcW w:w="6799" w:type="dxa"/>
            <w:gridSpan w:val="7"/>
            <w:shd w:val="clear" w:color="auto" w:fill="auto"/>
          </w:tcPr>
          <w:p w14:paraId="6877D5D5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</w:pPr>
            <w:r w:rsidRPr="00B7701D">
              <w:t>a. Dependent Variable: Kinerja</w:t>
            </w:r>
          </w:p>
        </w:tc>
      </w:tr>
    </w:tbl>
    <w:p w14:paraId="0CDC16C1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</w:p>
    <w:p w14:paraId="7261AC92" w14:textId="77777777" w:rsidR="00B7701D" w:rsidRPr="00B7701D" w:rsidRDefault="00B7701D" w:rsidP="00B7701D">
      <w:pPr>
        <w:spacing w:after="160" w:line="259" w:lineRule="auto"/>
        <w:rPr>
          <w:rFonts w:eastAsiaTheme="minorHAnsi"/>
          <w:b/>
          <w:bCs/>
          <w:lang w:eastAsia="en-US"/>
        </w:rPr>
      </w:pPr>
      <w:r w:rsidRPr="00B7701D">
        <w:rPr>
          <w:b/>
          <w:bCs/>
          <w:i/>
          <w:iCs/>
        </w:rPr>
        <w:br w:type="page"/>
      </w:r>
    </w:p>
    <w:p w14:paraId="282661AA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23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Hasil Uji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arsial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t</w:t>
      </w:r>
      <w:bookmarkStart w:id="49" w:name="_Toc142248630"/>
      <w:bookmarkEnd w:id="47"/>
      <w:bookmarkEnd w:id="48"/>
    </w:p>
    <w:tbl>
      <w:tblPr>
        <w:tblW w:w="679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43"/>
        <w:gridCol w:w="1300"/>
        <w:gridCol w:w="851"/>
        <w:gridCol w:w="992"/>
        <w:gridCol w:w="1417"/>
        <w:gridCol w:w="841"/>
        <w:gridCol w:w="855"/>
      </w:tblGrid>
      <w:tr w:rsidR="00B7701D" w:rsidRPr="00B7701D" w14:paraId="604CAFD8" w14:textId="77777777" w:rsidTr="004859D6">
        <w:trPr>
          <w:cantSplit/>
          <w:trHeight w:val="213"/>
        </w:trPr>
        <w:tc>
          <w:tcPr>
            <w:tcW w:w="6799" w:type="dxa"/>
            <w:gridSpan w:val="7"/>
            <w:shd w:val="clear" w:color="auto" w:fill="auto"/>
            <w:vAlign w:val="center"/>
          </w:tcPr>
          <w:p w14:paraId="637D7DB7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proofErr w:type="spellStart"/>
            <w:r w:rsidRPr="00B7701D">
              <w:rPr>
                <w:b/>
                <w:bCs/>
              </w:rPr>
              <w:t>Coefficients</w:t>
            </w:r>
            <w:r w:rsidRPr="00B7701D">
              <w:rPr>
                <w:b/>
                <w:bCs/>
                <w:vertAlign w:val="superscript"/>
              </w:rPr>
              <w:t>a</w:t>
            </w:r>
            <w:proofErr w:type="spellEnd"/>
          </w:p>
        </w:tc>
      </w:tr>
      <w:tr w:rsidR="00B7701D" w:rsidRPr="00B7701D" w14:paraId="1B34723A" w14:textId="77777777" w:rsidTr="004859D6">
        <w:trPr>
          <w:cantSplit/>
          <w:trHeight w:val="438"/>
        </w:trPr>
        <w:tc>
          <w:tcPr>
            <w:tcW w:w="1843" w:type="dxa"/>
            <w:gridSpan w:val="2"/>
            <w:vMerge w:val="restart"/>
            <w:shd w:val="clear" w:color="auto" w:fill="auto"/>
            <w:vAlign w:val="bottom"/>
          </w:tcPr>
          <w:p w14:paraId="7902CD8D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</w:pPr>
            <w:r w:rsidRPr="00B7701D">
              <w:t>Model</w:t>
            </w:r>
          </w:p>
        </w:tc>
        <w:tc>
          <w:tcPr>
            <w:tcW w:w="1843" w:type="dxa"/>
            <w:gridSpan w:val="2"/>
            <w:shd w:val="clear" w:color="auto" w:fill="auto"/>
            <w:vAlign w:val="bottom"/>
          </w:tcPr>
          <w:p w14:paraId="7B94A37D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Unstandardized Coefficients</w:t>
            </w:r>
          </w:p>
        </w:tc>
        <w:tc>
          <w:tcPr>
            <w:tcW w:w="1417" w:type="dxa"/>
            <w:shd w:val="clear" w:color="auto" w:fill="auto"/>
            <w:vAlign w:val="bottom"/>
          </w:tcPr>
          <w:p w14:paraId="1050E9A0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Standardized Coefficients</w:t>
            </w:r>
          </w:p>
        </w:tc>
        <w:tc>
          <w:tcPr>
            <w:tcW w:w="841" w:type="dxa"/>
            <w:vMerge w:val="restart"/>
            <w:shd w:val="clear" w:color="auto" w:fill="auto"/>
            <w:vAlign w:val="bottom"/>
          </w:tcPr>
          <w:p w14:paraId="0B1F524E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t</w:t>
            </w:r>
          </w:p>
        </w:tc>
        <w:tc>
          <w:tcPr>
            <w:tcW w:w="855" w:type="dxa"/>
            <w:vMerge w:val="restart"/>
            <w:shd w:val="clear" w:color="auto" w:fill="auto"/>
            <w:vAlign w:val="bottom"/>
          </w:tcPr>
          <w:p w14:paraId="4BA53022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Sig.</w:t>
            </w:r>
          </w:p>
        </w:tc>
      </w:tr>
      <w:tr w:rsidR="00B7701D" w:rsidRPr="00B7701D" w14:paraId="7023E7F8" w14:textId="77777777" w:rsidTr="004859D6">
        <w:trPr>
          <w:cantSplit/>
          <w:trHeight w:val="98"/>
        </w:trPr>
        <w:tc>
          <w:tcPr>
            <w:tcW w:w="1843" w:type="dxa"/>
            <w:gridSpan w:val="2"/>
            <w:vMerge/>
            <w:shd w:val="clear" w:color="auto" w:fill="auto"/>
            <w:vAlign w:val="bottom"/>
          </w:tcPr>
          <w:p w14:paraId="460EE7CC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851" w:type="dxa"/>
            <w:shd w:val="clear" w:color="auto" w:fill="auto"/>
            <w:vAlign w:val="bottom"/>
          </w:tcPr>
          <w:p w14:paraId="44DF56F3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B</w:t>
            </w:r>
          </w:p>
        </w:tc>
        <w:tc>
          <w:tcPr>
            <w:tcW w:w="992" w:type="dxa"/>
            <w:shd w:val="clear" w:color="auto" w:fill="auto"/>
            <w:vAlign w:val="bottom"/>
          </w:tcPr>
          <w:p w14:paraId="471779F3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Std. Error</w:t>
            </w:r>
          </w:p>
        </w:tc>
        <w:tc>
          <w:tcPr>
            <w:tcW w:w="1417" w:type="dxa"/>
            <w:shd w:val="clear" w:color="auto" w:fill="auto"/>
            <w:vAlign w:val="bottom"/>
          </w:tcPr>
          <w:p w14:paraId="6AAE38AA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Beta</w:t>
            </w:r>
          </w:p>
        </w:tc>
        <w:tc>
          <w:tcPr>
            <w:tcW w:w="841" w:type="dxa"/>
            <w:vMerge/>
            <w:shd w:val="clear" w:color="auto" w:fill="auto"/>
            <w:vAlign w:val="bottom"/>
          </w:tcPr>
          <w:p w14:paraId="38C0C659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855" w:type="dxa"/>
            <w:vMerge/>
            <w:shd w:val="clear" w:color="auto" w:fill="auto"/>
            <w:vAlign w:val="bottom"/>
          </w:tcPr>
          <w:p w14:paraId="56861015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</w:tr>
      <w:tr w:rsidR="00B7701D" w:rsidRPr="00B7701D" w14:paraId="6E16A6CE" w14:textId="77777777" w:rsidTr="004859D6">
        <w:trPr>
          <w:cantSplit/>
          <w:trHeight w:val="224"/>
        </w:trPr>
        <w:tc>
          <w:tcPr>
            <w:tcW w:w="543" w:type="dxa"/>
            <w:vMerge w:val="restart"/>
            <w:shd w:val="clear" w:color="auto" w:fill="auto"/>
          </w:tcPr>
          <w:p w14:paraId="2C86F5FA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</w:pPr>
            <w:r w:rsidRPr="00B7701D">
              <w:t>1</w:t>
            </w:r>
          </w:p>
        </w:tc>
        <w:tc>
          <w:tcPr>
            <w:tcW w:w="1300" w:type="dxa"/>
            <w:shd w:val="clear" w:color="auto" w:fill="auto"/>
          </w:tcPr>
          <w:p w14:paraId="50974C6A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</w:pPr>
            <w:r w:rsidRPr="00B7701D">
              <w:t>(Constant)</w:t>
            </w:r>
          </w:p>
        </w:tc>
        <w:tc>
          <w:tcPr>
            <w:tcW w:w="851" w:type="dxa"/>
            <w:shd w:val="clear" w:color="auto" w:fill="auto"/>
          </w:tcPr>
          <w:p w14:paraId="575B5B1E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3.514</w:t>
            </w:r>
          </w:p>
        </w:tc>
        <w:tc>
          <w:tcPr>
            <w:tcW w:w="992" w:type="dxa"/>
            <w:shd w:val="clear" w:color="auto" w:fill="auto"/>
          </w:tcPr>
          <w:p w14:paraId="66C37B37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2.086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745AEDB4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841" w:type="dxa"/>
            <w:shd w:val="clear" w:color="auto" w:fill="auto"/>
          </w:tcPr>
          <w:p w14:paraId="5F5E14D7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1.684</w:t>
            </w:r>
          </w:p>
        </w:tc>
        <w:tc>
          <w:tcPr>
            <w:tcW w:w="855" w:type="dxa"/>
            <w:shd w:val="clear" w:color="auto" w:fill="auto"/>
          </w:tcPr>
          <w:p w14:paraId="37525F16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099</w:t>
            </w:r>
          </w:p>
        </w:tc>
      </w:tr>
      <w:tr w:rsidR="00B7701D" w:rsidRPr="00B7701D" w14:paraId="0167987A" w14:textId="77777777" w:rsidTr="004859D6">
        <w:trPr>
          <w:cantSplit/>
          <w:trHeight w:val="98"/>
        </w:trPr>
        <w:tc>
          <w:tcPr>
            <w:tcW w:w="543" w:type="dxa"/>
            <w:vMerge/>
            <w:shd w:val="clear" w:color="auto" w:fill="auto"/>
          </w:tcPr>
          <w:p w14:paraId="760A288A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1300" w:type="dxa"/>
            <w:shd w:val="clear" w:color="auto" w:fill="auto"/>
          </w:tcPr>
          <w:p w14:paraId="7EC23223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</w:pPr>
            <w:r w:rsidRPr="00B7701D">
              <w:t xml:space="preserve">Organizational Citizenship </w:t>
            </w:r>
            <w:proofErr w:type="spellStart"/>
            <w:r w:rsidRPr="00B7701D">
              <w:t>Behavior</w:t>
            </w:r>
            <w:proofErr w:type="spellEnd"/>
            <w:r w:rsidRPr="00B7701D">
              <w:t xml:space="preserve"> (OCB)</w:t>
            </w:r>
          </w:p>
        </w:tc>
        <w:tc>
          <w:tcPr>
            <w:tcW w:w="851" w:type="dxa"/>
            <w:shd w:val="clear" w:color="auto" w:fill="auto"/>
          </w:tcPr>
          <w:p w14:paraId="7B0A5A3A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382</w:t>
            </w:r>
          </w:p>
        </w:tc>
        <w:tc>
          <w:tcPr>
            <w:tcW w:w="992" w:type="dxa"/>
            <w:shd w:val="clear" w:color="auto" w:fill="auto"/>
          </w:tcPr>
          <w:p w14:paraId="57346A77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123</w:t>
            </w:r>
          </w:p>
        </w:tc>
        <w:tc>
          <w:tcPr>
            <w:tcW w:w="1417" w:type="dxa"/>
            <w:shd w:val="clear" w:color="auto" w:fill="auto"/>
          </w:tcPr>
          <w:p w14:paraId="10E539C4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283</w:t>
            </w:r>
          </w:p>
        </w:tc>
        <w:tc>
          <w:tcPr>
            <w:tcW w:w="841" w:type="dxa"/>
            <w:shd w:val="clear" w:color="auto" w:fill="auto"/>
          </w:tcPr>
          <w:p w14:paraId="44E5C236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3.104</w:t>
            </w:r>
          </w:p>
        </w:tc>
        <w:tc>
          <w:tcPr>
            <w:tcW w:w="855" w:type="dxa"/>
            <w:shd w:val="clear" w:color="auto" w:fill="auto"/>
          </w:tcPr>
          <w:p w14:paraId="3D585953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003</w:t>
            </w:r>
          </w:p>
        </w:tc>
      </w:tr>
      <w:tr w:rsidR="00B7701D" w:rsidRPr="00B7701D" w14:paraId="0C9C395A" w14:textId="77777777" w:rsidTr="004859D6">
        <w:trPr>
          <w:cantSplit/>
          <w:trHeight w:val="98"/>
        </w:trPr>
        <w:tc>
          <w:tcPr>
            <w:tcW w:w="543" w:type="dxa"/>
            <w:vMerge/>
            <w:shd w:val="clear" w:color="auto" w:fill="auto"/>
          </w:tcPr>
          <w:p w14:paraId="7E513331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1300" w:type="dxa"/>
            <w:shd w:val="clear" w:color="auto" w:fill="auto"/>
          </w:tcPr>
          <w:p w14:paraId="0C25EBD2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</w:pPr>
            <w:r w:rsidRPr="00B7701D">
              <w:t>Human Relations</w:t>
            </w:r>
          </w:p>
        </w:tc>
        <w:tc>
          <w:tcPr>
            <w:tcW w:w="851" w:type="dxa"/>
            <w:shd w:val="clear" w:color="auto" w:fill="auto"/>
          </w:tcPr>
          <w:p w14:paraId="25D49076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293</w:t>
            </w:r>
          </w:p>
        </w:tc>
        <w:tc>
          <w:tcPr>
            <w:tcW w:w="992" w:type="dxa"/>
            <w:shd w:val="clear" w:color="auto" w:fill="auto"/>
          </w:tcPr>
          <w:p w14:paraId="66B6C90B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092</w:t>
            </w:r>
          </w:p>
        </w:tc>
        <w:tc>
          <w:tcPr>
            <w:tcW w:w="1417" w:type="dxa"/>
            <w:shd w:val="clear" w:color="auto" w:fill="auto"/>
          </w:tcPr>
          <w:p w14:paraId="0D4BA475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232</w:t>
            </w:r>
          </w:p>
        </w:tc>
        <w:tc>
          <w:tcPr>
            <w:tcW w:w="841" w:type="dxa"/>
            <w:shd w:val="clear" w:color="auto" w:fill="auto"/>
          </w:tcPr>
          <w:p w14:paraId="29F0E0D7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3.184</w:t>
            </w:r>
          </w:p>
        </w:tc>
        <w:tc>
          <w:tcPr>
            <w:tcW w:w="855" w:type="dxa"/>
            <w:shd w:val="clear" w:color="auto" w:fill="auto"/>
          </w:tcPr>
          <w:p w14:paraId="18EE64C3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003</w:t>
            </w:r>
          </w:p>
        </w:tc>
      </w:tr>
      <w:tr w:rsidR="00B7701D" w:rsidRPr="00B7701D" w14:paraId="03FD142C" w14:textId="77777777" w:rsidTr="004859D6">
        <w:trPr>
          <w:cantSplit/>
          <w:trHeight w:val="98"/>
        </w:trPr>
        <w:tc>
          <w:tcPr>
            <w:tcW w:w="543" w:type="dxa"/>
            <w:vMerge/>
            <w:shd w:val="clear" w:color="auto" w:fill="auto"/>
          </w:tcPr>
          <w:p w14:paraId="6050E120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1300" w:type="dxa"/>
            <w:shd w:val="clear" w:color="auto" w:fill="auto"/>
          </w:tcPr>
          <w:p w14:paraId="19D961A4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</w:pPr>
            <w:proofErr w:type="spellStart"/>
            <w:r w:rsidRPr="00B7701D">
              <w:t>Komitmen</w:t>
            </w:r>
            <w:proofErr w:type="spellEnd"/>
            <w:r w:rsidRPr="00B7701D">
              <w:t xml:space="preserve"> </w:t>
            </w:r>
            <w:proofErr w:type="spellStart"/>
            <w:r w:rsidRPr="00B7701D">
              <w:t>Organisasi</w:t>
            </w:r>
            <w:proofErr w:type="spellEnd"/>
          </w:p>
        </w:tc>
        <w:tc>
          <w:tcPr>
            <w:tcW w:w="851" w:type="dxa"/>
            <w:shd w:val="clear" w:color="auto" w:fill="auto"/>
          </w:tcPr>
          <w:p w14:paraId="4383A253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519</w:t>
            </w:r>
          </w:p>
        </w:tc>
        <w:tc>
          <w:tcPr>
            <w:tcW w:w="992" w:type="dxa"/>
            <w:shd w:val="clear" w:color="auto" w:fill="auto"/>
          </w:tcPr>
          <w:p w14:paraId="2BF72A83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089</w:t>
            </w:r>
          </w:p>
        </w:tc>
        <w:tc>
          <w:tcPr>
            <w:tcW w:w="1417" w:type="dxa"/>
            <w:shd w:val="clear" w:color="auto" w:fill="auto"/>
          </w:tcPr>
          <w:p w14:paraId="4426ADB2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497</w:t>
            </w:r>
          </w:p>
        </w:tc>
        <w:tc>
          <w:tcPr>
            <w:tcW w:w="841" w:type="dxa"/>
            <w:shd w:val="clear" w:color="auto" w:fill="auto"/>
          </w:tcPr>
          <w:p w14:paraId="1AE251CB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center"/>
            </w:pPr>
            <w:r w:rsidRPr="00B7701D">
              <w:t>5.831</w:t>
            </w:r>
          </w:p>
        </w:tc>
        <w:tc>
          <w:tcPr>
            <w:tcW w:w="855" w:type="dxa"/>
            <w:shd w:val="clear" w:color="auto" w:fill="auto"/>
          </w:tcPr>
          <w:p w14:paraId="7768A133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  <w:jc w:val="right"/>
            </w:pPr>
            <w:r w:rsidRPr="00B7701D">
              <w:t>.000</w:t>
            </w:r>
          </w:p>
        </w:tc>
      </w:tr>
      <w:tr w:rsidR="00B7701D" w:rsidRPr="00B7701D" w14:paraId="333CF93B" w14:textId="77777777" w:rsidTr="004859D6">
        <w:trPr>
          <w:cantSplit/>
          <w:trHeight w:val="213"/>
        </w:trPr>
        <w:tc>
          <w:tcPr>
            <w:tcW w:w="6799" w:type="dxa"/>
            <w:gridSpan w:val="7"/>
            <w:shd w:val="clear" w:color="auto" w:fill="auto"/>
          </w:tcPr>
          <w:p w14:paraId="1EFB8C2A" w14:textId="77777777" w:rsidR="00B7701D" w:rsidRPr="00B7701D" w:rsidRDefault="00B7701D" w:rsidP="004859D6">
            <w:pPr>
              <w:autoSpaceDE w:val="0"/>
              <w:autoSpaceDN w:val="0"/>
              <w:adjustRightInd w:val="0"/>
              <w:ind w:left="60" w:right="60"/>
            </w:pPr>
            <w:r w:rsidRPr="00B7701D">
              <w:t>a. Dependent Variable: Kinerja</w:t>
            </w:r>
          </w:p>
        </w:tc>
      </w:tr>
    </w:tbl>
    <w:p w14:paraId="45321B55" w14:textId="77777777" w:rsidR="00B7701D" w:rsidRPr="00B7701D" w:rsidRDefault="00B7701D" w:rsidP="00B7701D"/>
    <w:p w14:paraId="2E4F6FFC" w14:textId="429E8E2D" w:rsidR="00B7701D" w:rsidRPr="00B7701D" w:rsidRDefault="00B7701D" w:rsidP="00B7701D">
      <w:pPr>
        <w:spacing w:line="480" w:lineRule="auto"/>
        <w:rPr>
          <w:b/>
          <w:bCs/>
        </w:rPr>
      </w:pPr>
      <w:bookmarkStart w:id="50" w:name="_Toc142376681"/>
      <w:r w:rsidRPr="00B7701D">
        <w:rPr>
          <w:b/>
          <w:bCs/>
        </w:rPr>
        <w:t xml:space="preserve">Lampiran </w:t>
      </w:r>
      <w:r w:rsidRPr="00B7701D">
        <w:rPr>
          <w:b/>
          <w:bCs/>
        </w:rPr>
        <w:fldChar w:fldCharType="begin"/>
      </w:r>
      <w:r w:rsidRPr="00B7701D">
        <w:rPr>
          <w:b/>
          <w:bCs/>
        </w:rPr>
        <w:instrText xml:space="preserve"> SEQ Lampiran \* ARABIC </w:instrText>
      </w:r>
      <w:r w:rsidRPr="00B7701D">
        <w:rPr>
          <w:b/>
          <w:bCs/>
        </w:rPr>
        <w:fldChar w:fldCharType="separate"/>
      </w:r>
      <w:r w:rsidRPr="00B7701D">
        <w:rPr>
          <w:b/>
          <w:bCs/>
          <w:noProof/>
        </w:rPr>
        <w:t>24</w:t>
      </w:r>
      <w:r w:rsidRPr="00B7701D">
        <w:rPr>
          <w:b/>
          <w:bCs/>
        </w:rPr>
        <w:fldChar w:fldCharType="end"/>
      </w:r>
      <w:r w:rsidRPr="00B7701D">
        <w:rPr>
          <w:b/>
          <w:bCs/>
        </w:rPr>
        <w:t xml:space="preserve"> Hasil </w:t>
      </w:r>
      <w:proofErr w:type="spellStart"/>
      <w:r w:rsidRPr="00B7701D">
        <w:rPr>
          <w:b/>
          <w:bCs/>
        </w:rPr>
        <w:t>Koefisien</w:t>
      </w:r>
      <w:proofErr w:type="spellEnd"/>
      <w:r w:rsidRPr="00B7701D">
        <w:rPr>
          <w:b/>
          <w:bCs/>
        </w:rPr>
        <w:t xml:space="preserve"> </w:t>
      </w:r>
      <w:proofErr w:type="spellStart"/>
      <w:r w:rsidRPr="00B7701D">
        <w:rPr>
          <w:b/>
          <w:bCs/>
        </w:rPr>
        <w:t>Determinasi</w:t>
      </w:r>
      <w:bookmarkEnd w:id="49"/>
      <w:bookmarkEnd w:id="50"/>
      <w:proofErr w:type="spellEnd"/>
      <w:r w:rsidRPr="00B7701D">
        <w:rPr>
          <w:b/>
          <w:bCs/>
        </w:rPr>
        <w:t xml:space="preserve"> </w:t>
      </w:r>
    </w:p>
    <w:tbl>
      <w:tblPr>
        <w:tblW w:w="6596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97"/>
        <w:gridCol w:w="1156"/>
        <w:gridCol w:w="1226"/>
        <w:gridCol w:w="1658"/>
        <w:gridCol w:w="1659"/>
      </w:tblGrid>
      <w:tr w:rsidR="00B7701D" w:rsidRPr="00B7701D" w14:paraId="503AED5D" w14:textId="77777777" w:rsidTr="004859D6">
        <w:trPr>
          <w:cantSplit/>
          <w:trHeight w:val="319"/>
        </w:trPr>
        <w:tc>
          <w:tcPr>
            <w:tcW w:w="6596" w:type="dxa"/>
            <w:gridSpan w:val="5"/>
            <w:shd w:val="clear" w:color="auto" w:fill="auto"/>
            <w:vAlign w:val="center"/>
          </w:tcPr>
          <w:p w14:paraId="3887E3CC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bookmarkStart w:id="51" w:name="_Toc142248631"/>
            <w:r w:rsidRPr="00B7701D">
              <w:rPr>
                <w:b/>
                <w:bCs/>
              </w:rPr>
              <w:t xml:space="preserve">Model </w:t>
            </w:r>
            <w:proofErr w:type="spellStart"/>
            <w:r w:rsidRPr="00B7701D">
              <w:rPr>
                <w:b/>
                <w:bCs/>
              </w:rPr>
              <w:t>Summary</w:t>
            </w:r>
            <w:r w:rsidRPr="00B7701D">
              <w:rPr>
                <w:b/>
                <w:bCs/>
                <w:vertAlign w:val="superscript"/>
              </w:rPr>
              <w:t>b</w:t>
            </w:r>
            <w:proofErr w:type="spellEnd"/>
          </w:p>
        </w:tc>
      </w:tr>
      <w:tr w:rsidR="00B7701D" w:rsidRPr="00B7701D" w14:paraId="3A7BF772" w14:textId="77777777" w:rsidTr="004859D6">
        <w:trPr>
          <w:cantSplit/>
          <w:trHeight w:val="654"/>
        </w:trPr>
        <w:tc>
          <w:tcPr>
            <w:tcW w:w="897" w:type="dxa"/>
            <w:shd w:val="clear" w:color="auto" w:fill="auto"/>
            <w:vAlign w:val="bottom"/>
          </w:tcPr>
          <w:p w14:paraId="7FB0E3F8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>Model</w:t>
            </w:r>
          </w:p>
        </w:tc>
        <w:tc>
          <w:tcPr>
            <w:tcW w:w="1156" w:type="dxa"/>
            <w:shd w:val="clear" w:color="auto" w:fill="auto"/>
            <w:vAlign w:val="bottom"/>
          </w:tcPr>
          <w:p w14:paraId="4026A378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t>R</w:t>
            </w:r>
          </w:p>
        </w:tc>
        <w:tc>
          <w:tcPr>
            <w:tcW w:w="1226" w:type="dxa"/>
            <w:shd w:val="clear" w:color="auto" w:fill="auto"/>
            <w:vAlign w:val="bottom"/>
          </w:tcPr>
          <w:p w14:paraId="255A0E88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t>R Square</w:t>
            </w:r>
          </w:p>
        </w:tc>
        <w:tc>
          <w:tcPr>
            <w:tcW w:w="1658" w:type="dxa"/>
            <w:shd w:val="clear" w:color="auto" w:fill="auto"/>
            <w:vAlign w:val="bottom"/>
          </w:tcPr>
          <w:p w14:paraId="0AEC4C61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t>Adjusted R Square</w:t>
            </w:r>
          </w:p>
        </w:tc>
        <w:tc>
          <w:tcPr>
            <w:tcW w:w="1659" w:type="dxa"/>
            <w:shd w:val="clear" w:color="auto" w:fill="auto"/>
            <w:vAlign w:val="bottom"/>
          </w:tcPr>
          <w:p w14:paraId="263AD7F7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t>Std. Error of the Estimate</w:t>
            </w:r>
          </w:p>
        </w:tc>
      </w:tr>
      <w:tr w:rsidR="00B7701D" w:rsidRPr="00B7701D" w14:paraId="6187AC2F" w14:textId="77777777" w:rsidTr="004859D6">
        <w:trPr>
          <w:cantSplit/>
          <w:trHeight w:val="319"/>
        </w:trPr>
        <w:tc>
          <w:tcPr>
            <w:tcW w:w="897" w:type="dxa"/>
            <w:tcBorders>
              <w:bottom w:val="single" w:sz="4" w:space="0" w:color="auto"/>
            </w:tcBorders>
            <w:shd w:val="clear" w:color="auto" w:fill="auto"/>
          </w:tcPr>
          <w:p w14:paraId="40D0ACA7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>1</w:t>
            </w:r>
          </w:p>
        </w:tc>
        <w:tc>
          <w:tcPr>
            <w:tcW w:w="1156" w:type="dxa"/>
            <w:tcBorders>
              <w:bottom w:val="single" w:sz="4" w:space="0" w:color="auto"/>
            </w:tcBorders>
            <w:shd w:val="clear" w:color="auto" w:fill="auto"/>
          </w:tcPr>
          <w:p w14:paraId="207C4D26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.972</w:t>
            </w:r>
            <w:r w:rsidRPr="00B7701D">
              <w:rPr>
                <w:vertAlign w:val="superscript"/>
              </w:rPr>
              <w:t>a</w:t>
            </w:r>
          </w:p>
        </w:tc>
        <w:tc>
          <w:tcPr>
            <w:tcW w:w="1226" w:type="dxa"/>
            <w:tcBorders>
              <w:bottom w:val="single" w:sz="4" w:space="0" w:color="auto"/>
            </w:tcBorders>
            <w:shd w:val="clear" w:color="auto" w:fill="auto"/>
          </w:tcPr>
          <w:p w14:paraId="5BA87369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.945</w:t>
            </w:r>
          </w:p>
        </w:tc>
        <w:tc>
          <w:tcPr>
            <w:tcW w:w="1658" w:type="dxa"/>
            <w:tcBorders>
              <w:bottom w:val="single" w:sz="4" w:space="0" w:color="auto"/>
            </w:tcBorders>
            <w:shd w:val="clear" w:color="auto" w:fill="auto"/>
          </w:tcPr>
          <w:p w14:paraId="68605D5B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.941</w:t>
            </w:r>
          </w:p>
        </w:tc>
        <w:tc>
          <w:tcPr>
            <w:tcW w:w="1659" w:type="dxa"/>
            <w:tcBorders>
              <w:bottom w:val="single" w:sz="4" w:space="0" w:color="auto"/>
            </w:tcBorders>
            <w:shd w:val="clear" w:color="auto" w:fill="auto"/>
          </w:tcPr>
          <w:p w14:paraId="53EA6092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1.923</w:t>
            </w:r>
          </w:p>
        </w:tc>
      </w:tr>
      <w:tr w:rsidR="00B7701D" w:rsidRPr="00B7701D" w14:paraId="7B0DD146" w14:textId="77777777" w:rsidTr="004859D6">
        <w:trPr>
          <w:cantSplit/>
          <w:trHeight w:val="654"/>
        </w:trPr>
        <w:tc>
          <w:tcPr>
            <w:tcW w:w="6596" w:type="dxa"/>
            <w:gridSpan w:val="5"/>
            <w:tcBorders>
              <w:bottom w:val="nil"/>
            </w:tcBorders>
            <w:shd w:val="clear" w:color="auto" w:fill="auto"/>
          </w:tcPr>
          <w:p w14:paraId="2CE57D8A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 xml:space="preserve">a. Predictors: (Constant), </w:t>
            </w:r>
            <w:proofErr w:type="spellStart"/>
            <w:r w:rsidRPr="00B7701D">
              <w:t>Komitmen</w:t>
            </w:r>
            <w:proofErr w:type="spellEnd"/>
            <w:r w:rsidRPr="00B7701D">
              <w:t xml:space="preserve"> </w:t>
            </w:r>
            <w:proofErr w:type="spellStart"/>
            <w:r w:rsidRPr="00B7701D">
              <w:t>Organisasi</w:t>
            </w:r>
            <w:proofErr w:type="spellEnd"/>
            <w:r w:rsidRPr="00B7701D">
              <w:t xml:space="preserve">, Human Relations, Organizational </w:t>
            </w:r>
            <w:proofErr w:type="spellStart"/>
            <w:r w:rsidRPr="00B7701D">
              <w:t>Citizenhsip</w:t>
            </w:r>
            <w:proofErr w:type="spellEnd"/>
            <w:r w:rsidRPr="00B7701D">
              <w:t xml:space="preserve"> </w:t>
            </w:r>
            <w:proofErr w:type="spellStart"/>
            <w:r w:rsidRPr="00B7701D">
              <w:t>Behavior</w:t>
            </w:r>
            <w:proofErr w:type="spellEnd"/>
            <w:r w:rsidRPr="00B7701D">
              <w:t xml:space="preserve"> (OCB)</w:t>
            </w:r>
          </w:p>
        </w:tc>
      </w:tr>
      <w:tr w:rsidR="00B7701D" w:rsidRPr="00B7701D" w14:paraId="2F1C9DB4" w14:textId="77777777" w:rsidTr="004859D6">
        <w:trPr>
          <w:cantSplit/>
          <w:trHeight w:val="334"/>
        </w:trPr>
        <w:tc>
          <w:tcPr>
            <w:tcW w:w="6596" w:type="dxa"/>
            <w:gridSpan w:val="5"/>
            <w:tcBorders>
              <w:top w:val="nil"/>
            </w:tcBorders>
            <w:shd w:val="clear" w:color="auto" w:fill="auto"/>
          </w:tcPr>
          <w:p w14:paraId="5C2268D5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>b. Dependent Variable: Kinerja</w:t>
            </w:r>
          </w:p>
        </w:tc>
      </w:tr>
    </w:tbl>
    <w:p w14:paraId="77DAD290" w14:textId="77777777" w:rsidR="00B7701D" w:rsidRPr="00B7701D" w:rsidRDefault="00B7701D" w:rsidP="00B7701D"/>
    <w:p w14:paraId="20CCC5CA" w14:textId="377643BB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52" w:name="_Toc142248633"/>
      <w:bookmarkStart w:id="53" w:name="_Toc142376682"/>
      <w:bookmarkEnd w:id="51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25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bookmarkEnd w:id="52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Hasil Uji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Simultan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F</w:t>
      </w:r>
      <w:bookmarkEnd w:id="53"/>
    </w:p>
    <w:tbl>
      <w:tblPr>
        <w:tblW w:w="7127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55"/>
        <w:gridCol w:w="1324"/>
        <w:gridCol w:w="1138"/>
        <w:gridCol w:w="916"/>
        <w:gridCol w:w="1260"/>
        <w:gridCol w:w="1096"/>
        <w:gridCol w:w="738"/>
      </w:tblGrid>
      <w:tr w:rsidR="00B7701D" w:rsidRPr="00B7701D" w14:paraId="48B11677" w14:textId="77777777" w:rsidTr="004859D6">
        <w:trPr>
          <w:cantSplit/>
          <w:trHeight w:val="374"/>
        </w:trPr>
        <w:tc>
          <w:tcPr>
            <w:tcW w:w="7127" w:type="dxa"/>
            <w:gridSpan w:val="7"/>
            <w:shd w:val="clear" w:color="auto" w:fill="auto"/>
            <w:vAlign w:val="center"/>
          </w:tcPr>
          <w:p w14:paraId="6ACCAA60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585" w:right="60"/>
              <w:jc w:val="center"/>
            </w:pPr>
            <w:proofErr w:type="spellStart"/>
            <w:r w:rsidRPr="00B7701D">
              <w:rPr>
                <w:b/>
                <w:bCs/>
              </w:rPr>
              <w:t>ANOVA</w:t>
            </w:r>
            <w:r w:rsidRPr="00B7701D">
              <w:rPr>
                <w:b/>
                <w:bCs/>
                <w:vertAlign w:val="superscript"/>
              </w:rPr>
              <w:t>a</w:t>
            </w:r>
            <w:proofErr w:type="spellEnd"/>
          </w:p>
        </w:tc>
      </w:tr>
      <w:tr w:rsidR="00B7701D" w:rsidRPr="00B7701D" w14:paraId="0BF8AC0B" w14:textId="77777777" w:rsidTr="004859D6">
        <w:trPr>
          <w:cantSplit/>
          <w:trHeight w:val="374"/>
        </w:trPr>
        <w:tc>
          <w:tcPr>
            <w:tcW w:w="1979" w:type="dxa"/>
            <w:gridSpan w:val="2"/>
            <w:shd w:val="clear" w:color="auto" w:fill="auto"/>
            <w:vAlign w:val="bottom"/>
          </w:tcPr>
          <w:p w14:paraId="4CB7BB28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>Model</w:t>
            </w:r>
          </w:p>
        </w:tc>
        <w:tc>
          <w:tcPr>
            <w:tcW w:w="1138" w:type="dxa"/>
            <w:shd w:val="clear" w:color="auto" w:fill="auto"/>
            <w:vAlign w:val="bottom"/>
          </w:tcPr>
          <w:p w14:paraId="3F93C4E6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t>Sum of Squares</w:t>
            </w:r>
          </w:p>
        </w:tc>
        <w:tc>
          <w:tcPr>
            <w:tcW w:w="916" w:type="dxa"/>
            <w:shd w:val="clear" w:color="auto" w:fill="auto"/>
            <w:vAlign w:val="bottom"/>
          </w:tcPr>
          <w:p w14:paraId="22F57D74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proofErr w:type="spellStart"/>
            <w:r w:rsidRPr="00B7701D">
              <w:t>df</w:t>
            </w:r>
            <w:proofErr w:type="spellEnd"/>
          </w:p>
        </w:tc>
        <w:tc>
          <w:tcPr>
            <w:tcW w:w="1260" w:type="dxa"/>
            <w:shd w:val="clear" w:color="auto" w:fill="auto"/>
            <w:vAlign w:val="bottom"/>
          </w:tcPr>
          <w:p w14:paraId="3EDA9312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t>Mean Square</w:t>
            </w:r>
          </w:p>
        </w:tc>
        <w:tc>
          <w:tcPr>
            <w:tcW w:w="1096" w:type="dxa"/>
            <w:shd w:val="clear" w:color="auto" w:fill="auto"/>
            <w:vAlign w:val="bottom"/>
          </w:tcPr>
          <w:p w14:paraId="624901C3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t>F</w:t>
            </w:r>
          </w:p>
        </w:tc>
        <w:tc>
          <w:tcPr>
            <w:tcW w:w="738" w:type="dxa"/>
            <w:shd w:val="clear" w:color="auto" w:fill="auto"/>
            <w:vAlign w:val="bottom"/>
          </w:tcPr>
          <w:p w14:paraId="25D58915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</w:pPr>
            <w:r w:rsidRPr="00B7701D">
              <w:t>Sig.</w:t>
            </w:r>
          </w:p>
        </w:tc>
      </w:tr>
      <w:tr w:rsidR="00B7701D" w:rsidRPr="00B7701D" w14:paraId="2AB1D1C0" w14:textId="77777777" w:rsidTr="004859D6">
        <w:trPr>
          <w:cantSplit/>
          <w:trHeight w:val="392"/>
        </w:trPr>
        <w:tc>
          <w:tcPr>
            <w:tcW w:w="655" w:type="dxa"/>
            <w:vMerge w:val="restart"/>
            <w:shd w:val="clear" w:color="auto" w:fill="auto"/>
          </w:tcPr>
          <w:p w14:paraId="5DECEB6D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>1</w:t>
            </w:r>
          </w:p>
        </w:tc>
        <w:tc>
          <w:tcPr>
            <w:tcW w:w="1324" w:type="dxa"/>
            <w:shd w:val="clear" w:color="auto" w:fill="auto"/>
          </w:tcPr>
          <w:p w14:paraId="65108EBC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>Regression</w:t>
            </w:r>
          </w:p>
        </w:tc>
        <w:tc>
          <w:tcPr>
            <w:tcW w:w="1138" w:type="dxa"/>
            <w:shd w:val="clear" w:color="auto" w:fill="auto"/>
          </w:tcPr>
          <w:p w14:paraId="4740AFD8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2905.034</w:t>
            </w:r>
          </w:p>
        </w:tc>
        <w:tc>
          <w:tcPr>
            <w:tcW w:w="916" w:type="dxa"/>
            <w:shd w:val="clear" w:color="auto" w:fill="auto"/>
          </w:tcPr>
          <w:p w14:paraId="17A6BA60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3</w:t>
            </w:r>
          </w:p>
        </w:tc>
        <w:tc>
          <w:tcPr>
            <w:tcW w:w="1260" w:type="dxa"/>
            <w:shd w:val="clear" w:color="auto" w:fill="auto"/>
          </w:tcPr>
          <w:p w14:paraId="7248C499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968.345</w:t>
            </w:r>
          </w:p>
        </w:tc>
        <w:tc>
          <w:tcPr>
            <w:tcW w:w="1096" w:type="dxa"/>
            <w:shd w:val="clear" w:color="auto" w:fill="auto"/>
          </w:tcPr>
          <w:p w14:paraId="6CAB059C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261.737</w:t>
            </w:r>
          </w:p>
        </w:tc>
        <w:tc>
          <w:tcPr>
            <w:tcW w:w="738" w:type="dxa"/>
            <w:shd w:val="clear" w:color="auto" w:fill="auto"/>
          </w:tcPr>
          <w:p w14:paraId="78031E64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.000</w:t>
            </w:r>
            <w:r w:rsidRPr="00B7701D">
              <w:rPr>
                <w:vertAlign w:val="superscript"/>
              </w:rPr>
              <w:t>b</w:t>
            </w:r>
          </w:p>
        </w:tc>
      </w:tr>
      <w:tr w:rsidR="00B7701D" w:rsidRPr="00B7701D" w14:paraId="04FDDC73" w14:textId="77777777" w:rsidTr="004859D6">
        <w:trPr>
          <w:cantSplit/>
          <w:trHeight w:val="171"/>
        </w:trPr>
        <w:tc>
          <w:tcPr>
            <w:tcW w:w="655" w:type="dxa"/>
            <w:vMerge/>
            <w:shd w:val="clear" w:color="auto" w:fill="auto"/>
          </w:tcPr>
          <w:p w14:paraId="02C86A20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1324" w:type="dxa"/>
            <w:shd w:val="clear" w:color="auto" w:fill="auto"/>
          </w:tcPr>
          <w:p w14:paraId="5D9C0A04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>Residual</w:t>
            </w:r>
          </w:p>
        </w:tc>
        <w:tc>
          <w:tcPr>
            <w:tcW w:w="1138" w:type="dxa"/>
            <w:shd w:val="clear" w:color="auto" w:fill="auto"/>
          </w:tcPr>
          <w:p w14:paraId="463924BB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170.186</w:t>
            </w:r>
          </w:p>
        </w:tc>
        <w:tc>
          <w:tcPr>
            <w:tcW w:w="916" w:type="dxa"/>
            <w:shd w:val="clear" w:color="auto" w:fill="auto"/>
          </w:tcPr>
          <w:p w14:paraId="1942EC48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46</w:t>
            </w:r>
          </w:p>
        </w:tc>
        <w:tc>
          <w:tcPr>
            <w:tcW w:w="1260" w:type="dxa"/>
            <w:shd w:val="clear" w:color="auto" w:fill="auto"/>
          </w:tcPr>
          <w:p w14:paraId="376F5189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3.700</w:t>
            </w:r>
          </w:p>
        </w:tc>
        <w:tc>
          <w:tcPr>
            <w:tcW w:w="1096" w:type="dxa"/>
            <w:shd w:val="clear" w:color="auto" w:fill="auto"/>
            <w:vAlign w:val="center"/>
          </w:tcPr>
          <w:p w14:paraId="4497C445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738" w:type="dxa"/>
            <w:shd w:val="clear" w:color="auto" w:fill="auto"/>
            <w:vAlign w:val="center"/>
          </w:tcPr>
          <w:p w14:paraId="0D515A32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</w:tr>
      <w:tr w:rsidR="00B7701D" w:rsidRPr="00B7701D" w14:paraId="26F721FA" w14:textId="77777777" w:rsidTr="004859D6">
        <w:trPr>
          <w:cantSplit/>
          <w:trHeight w:val="171"/>
        </w:trPr>
        <w:tc>
          <w:tcPr>
            <w:tcW w:w="655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19FEE8AB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1324" w:type="dxa"/>
            <w:tcBorders>
              <w:bottom w:val="single" w:sz="4" w:space="0" w:color="auto"/>
            </w:tcBorders>
            <w:shd w:val="clear" w:color="auto" w:fill="auto"/>
          </w:tcPr>
          <w:p w14:paraId="6330A722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>Total</w:t>
            </w:r>
          </w:p>
        </w:tc>
        <w:tc>
          <w:tcPr>
            <w:tcW w:w="1138" w:type="dxa"/>
            <w:tcBorders>
              <w:bottom w:val="single" w:sz="4" w:space="0" w:color="auto"/>
            </w:tcBorders>
            <w:shd w:val="clear" w:color="auto" w:fill="auto"/>
          </w:tcPr>
          <w:p w14:paraId="5C88BA56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3075.220</w:t>
            </w:r>
          </w:p>
        </w:tc>
        <w:tc>
          <w:tcPr>
            <w:tcW w:w="916" w:type="dxa"/>
            <w:tcBorders>
              <w:bottom w:val="single" w:sz="4" w:space="0" w:color="auto"/>
            </w:tcBorders>
            <w:shd w:val="clear" w:color="auto" w:fill="auto"/>
          </w:tcPr>
          <w:p w14:paraId="0461602B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</w:pPr>
            <w:r w:rsidRPr="00B7701D">
              <w:t>49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6B30CD1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109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DFF746F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  <w:tc>
          <w:tcPr>
            <w:tcW w:w="73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C229D3F" w14:textId="77777777" w:rsidR="00B7701D" w:rsidRPr="00B7701D" w:rsidRDefault="00B7701D" w:rsidP="004859D6">
            <w:pPr>
              <w:autoSpaceDE w:val="0"/>
              <w:autoSpaceDN w:val="0"/>
              <w:adjustRightInd w:val="0"/>
            </w:pPr>
          </w:p>
        </w:tc>
      </w:tr>
      <w:tr w:rsidR="00B7701D" w:rsidRPr="00B7701D" w14:paraId="19F8F484" w14:textId="77777777" w:rsidTr="004859D6">
        <w:trPr>
          <w:cantSplit/>
          <w:trHeight w:val="392"/>
        </w:trPr>
        <w:tc>
          <w:tcPr>
            <w:tcW w:w="7127" w:type="dxa"/>
            <w:gridSpan w:val="7"/>
            <w:tcBorders>
              <w:bottom w:val="nil"/>
            </w:tcBorders>
            <w:shd w:val="clear" w:color="auto" w:fill="auto"/>
          </w:tcPr>
          <w:p w14:paraId="71DF2E1D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>a. Dependent Variable: Kinerja</w:t>
            </w:r>
          </w:p>
        </w:tc>
      </w:tr>
      <w:tr w:rsidR="00B7701D" w:rsidRPr="00B7701D" w14:paraId="0603C269" w14:textId="77777777" w:rsidTr="004859D6">
        <w:trPr>
          <w:cantSplit/>
          <w:trHeight w:val="374"/>
        </w:trPr>
        <w:tc>
          <w:tcPr>
            <w:tcW w:w="7127" w:type="dxa"/>
            <w:gridSpan w:val="7"/>
            <w:tcBorders>
              <w:top w:val="nil"/>
            </w:tcBorders>
            <w:shd w:val="clear" w:color="auto" w:fill="auto"/>
          </w:tcPr>
          <w:p w14:paraId="7EC927AB" w14:textId="77777777" w:rsidR="00B7701D" w:rsidRPr="00B7701D" w:rsidRDefault="00B7701D" w:rsidP="004859D6">
            <w:pPr>
              <w:autoSpaceDE w:val="0"/>
              <w:autoSpaceDN w:val="0"/>
              <w:adjustRightInd w:val="0"/>
              <w:spacing w:line="320" w:lineRule="atLeast"/>
              <w:ind w:left="60" w:right="60"/>
            </w:pPr>
            <w:r w:rsidRPr="00B7701D">
              <w:t xml:space="preserve">b. Predictors: (Constant), </w:t>
            </w:r>
            <w:proofErr w:type="spellStart"/>
            <w:r w:rsidRPr="00B7701D">
              <w:t>Komitmen</w:t>
            </w:r>
            <w:proofErr w:type="spellEnd"/>
            <w:r w:rsidRPr="00B7701D">
              <w:t xml:space="preserve"> </w:t>
            </w:r>
            <w:proofErr w:type="spellStart"/>
            <w:r w:rsidRPr="00B7701D">
              <w:t>Organisasi</w:t>
            </w:r>
            <w:proofErr w:type="spellEnd"/>
            <w:r w:rsidRPr="00B7701D">
              <w:t xml:space="preserve">, Human Relations, Organizational Citizenship </w:t>
            </w:r>
            <w:proofErr w:type="spellStart"/>
            <w:r w:rsidRPr="00B7701D">
              <w:t>Behavior</w:t>
            </w:r>
            <w:proofErr w:type="spellEnd"/>
            <w:r w:rsidRPr="00B7701D">
              <w:t xml:space="preserve"> (OCB)</w:t>
            </w:r>
          </w:p>
        </w:tc>
      </w:tr>
    </w:tbl>
    <w:p w14:paraId="5945F036" w14:textId="77777777" w:rsidR="00B7701D" w:rsidRPr="00B7701D" w:rsidRDefault="00B7701D" w:rsidP="00B7701D">
      <w:pPr>
        <w:rPr>
          <w:b/>
          <w:bCs/>
        </w:rPr>
      </w:pPr>
      <w:bookmarkStart w:id="54" w:name="_Toc142248634"/>
      <w:r w:rsidRPr="00B7701D">
        <w:rPr>
          <w:b/>
          <w:bCs/>
          <w:i/>
          <w:iCs/>
        </w:rPr>
        <w:br w:type="page"/>
      </w:r>
    </w:p>
    <w:p w14:paraId="6B1D3F0D" w14:textId="7D90E2B9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55" w:name="_Toc142376683"/>
      <w:r w:rsidRPr="00B7701D">
        <w:rPr>
          <w:rFonts w:ascii="Times New Roman" w:hAnsi="Times New Roman" w:cs="Times New Roman"/>
          <w:noProof/>
          <w:color w:val="auto"/>
        </w:rPr>
        <w:lastRenderedPageBreak/>
        <w:drawing>
          <wp:anchor distT="0" distB="0" distL="114300" distR="114300" simplePos="0" relativeHeight="251668480" behindDoc="0" locked="0" layoutInCell="1" allowOverlap="1" wp14:anchorId="51BE3A23" wp14:editId="09C93BCA">
            <wp:simplePos x="0" y="0"/>
            <wp:positionH relativeFrom="column">
              <wp:posOffset>-1905</wp:posOffset>
            </wp:positionH>
            <wp:positionV relativeFrom="paragraph">
              <wp:posOffset>302895</wp:posOffset>
            </wp:positionV>
            <wp:extent cx="5039995" cy="7019925"/>
            <wp:effectExtent l="0" t="0" r="8255" b="9525"/>
            <wp:wrapNone/>
            <wp:docPr id="207639705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286"/>
                    <a:stretch/>
                  </pic:blipFill>
                  <pic:spPr bwMode="auto">
                    <a:xfrm>
                      <a:off x="0" y="0"/>
                      <a:ext cx="5039995" cy="7019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26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Surat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nelitian</w:t>
      </w:r>
      <w:bookmarkEnd w:id="54"/>
      <w:bookmarkEnd w:id="55"/>
      <w:proofErr w:type="spellEnd"/>
    </w:p>
    <w:p w14:paraId="5C08C417" w14:textId="77777777" w:rsidR="00B7701D" w:rsidRPr="00B7701D" w:rsidRDefault="00B7701D" w:rsidP="00B7701D"/>
    <w:p w14:paraId="5757959F" w14:textId="77777777" w:rsidR="00B7701D" w:rsidRPr="00B7701D" w:rsidRDefault="00B7701D" w:rsidP="00B7701D"/>
    <w:p w14:paraId="5613EAD9" w14:textId="77777777" w:rsidR="00B7701D" w:rsidRPr="00B7701D" w:rsidRDefault="00B7701D" w:rsidP="00B7701D">
      <w:pPr>
        <w:rPr>
          <w:b/>
          <w:bCs/>
        </w:rPr>
      </w:pPr>
      <w:bookmarkStart w:id="56" w:name="_Toc142248635"/>
      <w:r w:rsidRPr="00B7701D">
        <w:rPr>
          <w:b/>
          <w:bCs/>
          <w:i/>
          <w:iCs/>
        </w:rPr>
        <w:br w:type="page"/>
      </w:r>
    </w:p>
    <w:p w14:paraId="55256ADC" w14:textId="77777777" w:rsidR="00B7701D" w:rsidRPr="00B7701D" w:rsidRDefault="00B7701D" w:rsidP="00B7701D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57" w:name="_Toc142376684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B7701D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27</w:t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Surat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Balasan</w:t>
      </w:r>
      <w:proofErr w:type="spellEnd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7701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enelitian</w:t>
      </w:r>
      <w:bookmarkEnd w:id="56"/>
      <w:bookmarkEnd w:id="57"/>
      <w:proofErr w:type="spellEnd"/>
    </w:p>
    <w:p w14:paraId="17816692" w14:textId="77777777" w:rsidR="00B7701D" w:rsidRPr="00B7701D" w:rsidRDefault="00B7701D" w:rsidP="00B7701D">
      <w:pPr>
        <w:spacing w:line="480" w:lineRule="auto"/>
        <w:ind w:left="360"/>
        <w:jc w:val="both"/>
        <w:rPr>
          <w:b/>
          <w:bCs/>
        </w:rPr>
      </w:pPr>
      <w:r w:rsidRPr="00B7701D">
        <w:rPr>
          <w:noProof/>
        </w:rPr>
        <w:drawing>
          <wp:anchor distT="0" distB="0" distL="114300" distR="114300" simplePos="0" relativeHeight="251667456" behindDoc="0" locked="0" layoutInCell="1" allowOverlap="1" wp14:anchorId="08077D84" wp14:editId="2266EF38">
            <wp:simplePos x="0" y="0"/>
            <wp:positionH relativeFrom="column">
              <wp:posOffset>-1905</wp:posOffset>
            </wp:positionH>
            <wp:positionV relativeFrom="paragraph">
              <wp:posOffset>60325</wp:posOffset>
            </wp:positionV>
            <wp:extent cx="5039995" cy="5991225"/>
            <wp:effectExtent l="0" t="0" r="8255" b="9525"/>
            <wp:wrapNone/>
            <wp:docPr id="122593949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347"/>
                    <a:stretch/>
                  </pic:blipFill>
                  <pic:spPr bwMode="auto">
                    <a:xfrm>
                      <a:off x="0" y="0"/>
                      <a:ext cx="5039995" cy="5991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A48B10D" w14:textId="77777777" w:rsidR="00B7701D" w:rsidRPr="00B7701D" w:rsidRDefault="00B7701D" w:rsidP="00B7701D">
      <w:pPr>
        <w:spacing w:line="480" w:lineRule="auto"/>
        <w:ind w:left="360"/>
        <w:jc w:val="both"/>
        <w:rPr>
          <w:b/>
          <w:bCs/>
        </w:rPr>
      </w:pPr>
    </w:p>
    <w:p w14:paraId="31BD1A89" w14:textId="77777777" w:rsidR="00C75235" w:rsidRPr="00B7701D" w:rsidRDefault="00C75235"/>
    <w:sectPr w:rsidR="00C75235" w:rsidRPr="00B7701D" w:rsidSect="00CC1A20">
      <w:headerReference w:type="first" r:id="rId15"/>
      <w:footerReference w:type="first" r:id="rId16"/>
      <w:pgSz w:w="11906" w:h="16838"/>
      <w:pgMar w:top="2268" w:right="1701" w:bottom="1701" w:left="2268" w:header="709" w:footer="1701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AA23C68" w14:textId="77777777" w:rsidR="0076230A" w:rsidRDefault="0076230A" w:rsidP="00B7701D">
      <w:r>
        <w:separator/>
      </w:r>
    </w:p>
  </w:endnote>
  <w:endnote w:type="continuationSeparator" w:id="0">
    <w:p w14:paraId="2C44C69D" w14:textId="77777777" w:rsidR="0076230A" w:rsidRDefault="0076230A" w:rsidP="00B7701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sto MT">
    <w:panose1 w:val="02040603050505030304"/>
    <w:charset w:val="00"/>
    <w:family w:val="roman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8403A6" w14:textId="793CD8FE" w:rsidR="00B7701D" w:rsidRDefault="00B7701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76272683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17BDB8B" w14:textId="77777777" w:rsidR="00000000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7A21D0A" w14:textId="77777777" w:rsidR="00000000" w:rsidRDefault="0000000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DD8F36A" w14:textId="77777777" w:rsidR="00000000" w:rsidRDefault="00000000">
    <w:pPr>
      <w:pStyle w:val="Footer"/>
      <w:jc w:val="center"/>
    </w:pPr>
  </w:p>
  <w:p w14:paraId="36FF27F3" w14:textId="77777777" w:rsidR="00000000" w:rsidRDefault="0000000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9064953" w14:textId="77777777" w:rsidR="0076230A" w:rsidRDefault="0076230A" w:rsidP="00B7701D">
      <w:r>
        <w:separator/>
      </w:r>
    </w:p>
  </w:footnote>
  <w:footnote w:type="continuationSeparator" w:id="0">
    <w:p w14:paraId="57657CEA" w14:textId="77777777" w:rsidR="0076230A" w:rsidRDefault="0076230A" w:rsidP="00B7701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10394552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DA36BD2" w14:textId="6B74136E" w:rsidR="00B7701D" w:rsidRDefault="00B7701D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A4A3E2E" w14:textId="77777777" w:rsidR="00B7701D" w:rsidRDefault="00B7701D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7850054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034B4A0" w14:textId="77777777" w:rsidR="00000000" w:rsidRDefault="00000000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1021008" w14:textId="77777777" w:rsidR="00000000" w:rsidRDefault="00000000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926115" w14:textId="77777777" w:rsidR="00000000" w:rsidRDefault="00000000">
    <w:pPr>
      <w:pStyle w:val="Header"/>
      <w:jc w:val="right"/>
    </w:pPr>
  </w:p>
  <w:p w14:paraId="0DA34F5A" w14:textId="77777777" w:rsidR="00000000" w:rsidRDefault="00000000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07739506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1220573" w14:textId="77777777" w:rsidR="00000000" w:rsidRDefault="00000000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137CEA4" w14:textId="77777777" w:rsidR="00000000" w:rsidRDefault="0000000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CC2963"/>
    <w:multiLevelType w:val="hybridMultilevel"/>
    <w:tmpl w:val="9F66A63E"/>
    <w:lvl w:ilvl="0" w:tplc="38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37B3B9C"/>
    <w:multiLevelType w:val="hybridMultilevel"/>
    <w:tmpl w:val="2A72C7F8"/>
    <w:lvl w:ilvl="0" w:tplc="136EE578">
      <w:start w:val="1"/>
      <w:numFmt w:val="decimal"/>
      <w:lvlText w:val="%1."/>
      <w:lvlJc w:val="left"/>
      <w:pPr>
        <w:ind w:left="1080" w:hanging="360"/>
      </w:pPr>
      <w:rPr>
        <w:rFonts w:hint="default"/>
        <w:b/>
        <w:bCs w:val="0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3F45FD7"/>
    <w:multiLevelType w:val="hybridMultilevel"/>
    <w:tmpl w:val="A0128416"/>
    <w:lvl w:ilvl="0" w:tplc="E0BE8CAE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  <w:sz w:val="22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7F276D7"/>
    <w:multiLevelType w:val="hybridMultilevel"/>
    <w:tmpl w:val="A3465E48"/>
    <w:lvl w:ilvl="0" w:tplc="4358F0D0">
      <w:start w:val="1"/>
      <w:numFmt w:val="lowerLetter"/>
      <w:lvlText w:val="%1)"/>
      <w:lvlJc w:val="left"/>
      <w:pPr>
        <w:ind w:left="324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3960" w:hanging="360"/>
      </w:pPr>
    </w:lvl>
    <w:lvl w:ilvl="2" w:tplc="3809001B" w:tentative="1">
      <w:start w:val="1"/>
      <w:numFmt w:val="lowerRoman"/>
      <w:lvlText w:val="%3."/>
      <w:lvlJc w:val="right"/>
      <w:pPr>
        <w:ind w:left="4680" w:hanging="180"/>
      </w:pPr>
    </w:lvl>
    <w:lvl w:ilvl="3" w:tplc="3809000F" w:tentative="1">
      <w:start w:val="1"/>
      <w:numFmt w:val="decimal"/>
      <w:lvlText w:val="%4."/>
      <w:lvlJc w:val="left"/>
      <w:pPr>
        <w:ind w:left="5400" w:hanging="360"/>
      </w:pPr>
    </w:lvl>
    <w:lvl w:ilvl="4" w:tplc="38090019" w:tentative="1">
      <w:start w:val="1"/>
      <w:numFmt w:val="lowerLetter"/>
      <w:lvlText w:val="%5."/>
      <w:lvlJc w:val="left"/>
      <w:pPr>
        <w:ind w:left="6120" w:hanging="360"/>
      </w:pPr>
    </w:lvl>
    <w:lvl w:ilvl="5" w:tplc="3809001B" w:tentative="1">
      <w:start w:val="1"/>
      <w:numFmt w:val="lowerRoman"/>
      <w:lvlText w:val="%6."/>
      <w:lvlJc w:val="right"/>
      <w:pPr>
        <w:ind w:left="6840" w:hanging="180"/>
      </w:pPr>
    </w:lvl>
    <w:lvl w:ilvl="6" w:tplc="3809000F" w:tentative="1">
      <w:start w:val="1"/>
      <w:numFmt w:val="decimal"/>
      <w:lvlText w:val="%7."/>
      <w:lvlJc w:val="left"/>
      <w:pPr>
        <w:ind w:left="7560" w:hanging="360"/>
      </w:pPr>
    </w:lvl>
    <w:lvl w:ilvl="7" w:tplc="38090019" w:tentative="1">
      <w:start w:val="1"/>
      <w:numFmt w:val="lowerLetter"/>
      <w:lvlText w:val="%8."/>
      <w:lvlJc w:val="left"/>
      <w:pPr>
        <w:ind w:left="8280" w:hanging="360"/>
      </w:pPr>
    </w:lvl>
    <w:lvl w:ilvl="8" w:tplc="38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4" w15:restartNumberingAfterBreak="0">
    <w:nsid w:val="0CA134AB"/>
    <w:multiLevelType w:val="hybridMultilevel"/>
    <w:tmpl w:val="535686D2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FA58AC78">
      <w:start w:val="1"/>
      <w:numFmt w:val="decimal"/>
      <w:lvlText w:val="%3)"/>
      <w:lvlJc w:val="left"/>
      <w:pPr>
        <w:ind w:left="2700" w:hanging="360"/>
      </w:pPr>
      <w:rPr>
        <w:rFonts w:hint="default"/>
      </w:rPr>
    </w:lvl>
    <w:lvl w:ilvl="3" w:tplc="69F8DD88">
      <w:start w:val="1"/>
      <w:numFmt w:val="upperLetter"/>
      <w:lvlText w:val="%4."/>
      <w:lvlJc w:val="left"/>
      <w:pPr>
        <w:ind w:left="3240" w:hanging="360"/>
      </w:pPr>
      <w:rPr>
        <w:rFonts w:hint="default"/>
      </w:rPr>
    </w:lvl>
    <w:lvl w:ilvl="4" w:tplc="97540DE6">
      <w:start w:val="1"/>
      <w:numFmt w:val="lowerLetter"/>
      <w:lvlText w:val="%5)"/>
      <w:lvlJc w:val="left"/>
      <w:pPr>
        <w:ind w:left="3960" w:hanging="360"/>
      </w:pPr>
      <w:rPr>
        <w:rFonts w:ascii="Times New Roman" w:eastAsiaTheme="minorEastAsia" w:hAnsi="Times New Roman" w:cs="Times New Roman"/>
      </w:r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0F9568DC"/>
    <w:multiLevelType w:val="hybridMultilevel"/>
    <w:tmpl w:val="575845D2"/>
    <w:lvl w:ilvl="0" w:tplc="0E72AA70">
      <w:start w:val="1"/>
      <w:numFmt w:val="lowerLetter"/>
      <w:lvlText w:val="%1)"/>
      <w:lvlJc w:val="left"/>
      <w:pPr>
        <w:ind w:left="324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3960" w:hanging="360"/>
      </w:pPr>
    </w:lvl>
    <w:lvl w:ilvl="2" w:tplc="3809001B" w:tentative="1">
      <w:start w:val="1"/>
      <w:numFmt w:val="lowerRoman"/>
      <w:lvlText w:val="%3."/>
      <w:lvlJc w:val="right"/>
      <w:pPr>
        <w:ind w:left="4680" w:hanging="180"/>
      </w:pPr>
    </w:lvl>
    <w:lvl w:ilvl="3" w:tplc="3809000F" w:tentative="1">
      <w:start w:val="1"/>
      <w:numFmt w:val="decimal"/>
      <w:lvlText w:val="%4."/>
      <w:lvlJc w:val="left"/>
      <w:pPr>
        <w:ind w:left="5400" w:hanging="360"/>
      </w:pPr>
    </w:lvl>
    <w:lvl w:ilvl="4" w:tplc="38090019" w:tentative="1">
      <w:start w:val="1"/>
      <w:numFmt w:val="lowerLetter"/>
      <w:lvlText w:val="%5."/>
      <w:lvlJc w:val="left"/>
      <w:pPr>
        <w:ind w:left="6120" w:hanging="360"/>
      </w:pPr>
    </w:lvl>
    <w:lvl w:ilvl="5" w:tplc="3809001B" w:tentative="1">
      <w:start w:val="1"/>
      <w:numFmt w:val="lowerRoman"/>
      <w:lvlText w:val="%6."/>
      <w:lvlJc w:val="right"/>
      <w:pPr>
        <w:ind w:left="6840" w:hanging="180"/>
      </w:pPr>
    </w:lvl>
    <w:lvl w:ilvl="6" w:tplc="3809000F" w:tentative="1">
      <w:start w:val="1"/>
      <w:numFmt w:val="decimal"/>
      <w:lvlText w:val="%7."/>
      <w:lvlJc w:val="left"/>
      <w:pPr>
        <w:ind w:left="7560" w:hanging="360"/>
      </w:pPr>
    </w:lvl>
    <w:lvl w:ilvl="7" w:tplc="38090019" w:tentative="1">
      <w:start w:val="1"/>
      <w:numFmt w:val="lowerLetter"/>
      <w:lvlText w:val="%8."/>
      <w:lvlJc w:val="left"/>
      <w:pPr>
        <w:ind w:left="8280" w:hanging="360"/>
      </w:pPr>
    </w:lvl>
    <w:lvl w:ilvl="8" w:tplc="38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6" w15:restartNumberingAfterBreak="0">
    <w:nsid w:val="0F957B9E"/>
    <w:multiLevelType w:val="hybridMultilevel"/>
    <w:tmpl w:val="38546AD4"/>
    <w:lvl w:ilvl="0" w:tplc="69F8BBFC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" w15:restartNumberingAfterBreak="0">
    <w:nsid w:val="10802802"/>
    <w:multiLevelType w:val="hybridMultilevel"/>
    <w:tmpl w:val="1A5CA63A"/>
    <w:lvl w:ilvl="0" w:tplc="2F3426C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11080A4F"/>
    <w:multiLevelType w:val="hybridMultilevel"/>
    <w:tmpl w:val="F830E616"/>
    <w:lvl w:ilvl="0" w:tplc="8DA4533E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14D8521E"/>
    <w:multiLevelType w:val="hybridMultilevel"/>
    <w:tmpl w:val="D5327A86"/>
    <w:lvl w:ilvl="0" w:tplc="04BE54E6">
      <w:start w:val="1"/>
      <w:numFmt w:val="lowerLetter"/>
      <w:lvlText w:val="%1."/>
      <w:lvlJc w:val="left"/>
      <w:pPr>
        <w:ind w:left="180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" w15:restartNumberingAfterBreak="0">
    <w:nsid w:val="15551560"/>
    <w:multiLevelType w:val="hybridMultilevel"/>
    <w:tmpl w:val="C908D004"/>
    <w:lvl w:ilvl="0" w:tplc="4F12D53A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1" w15:restartNumberingAfterBreak="0">
    <w:nsid w:val="17CF12C6"/>
    <w:multiLevelType w:val="hybridMultilevel"/>
    <w:tmpl w:val="E87A14DC"/>
    <w:lvl w:ilvl="0" w:tplc="3904BF06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17D447B8"/>
    <w:multiLevelType w:val="hybridMultilevel"/>
    <w:tmpl w:val="08FA9D66"/>
    <w:lvl w:ilvl="0" w:tplc="FFFFFFFF">
      <w:start w:val="1"/>
      <w:numFmt w:val="lowerLetter"/>
      <w:lvlText w:val="%1."/>
      <w:lvlJc w:val="left"/>
      <w:pPr>
        <w:ind w:left="1800" w:hanging="360"/>
      </w:pPr>
    </w:lvl>
    <w:lvl w:ilvl="1" w:tplc="FFFFFFFF" w:tentative="1">
      <w:start w:val="1"/>
      <w:numFmt w:val="lowerLetter"/>
      <w:lvlText w:val="%2."/>
      <w:lvlJc w:val="left"/>
      <w:pPr>
        <w:ind w:left="2520" w:hanging="360"/>
      </w:pPr>
    </w:lvl>
    <w:lvl w:ilvl="2" w:tplc="FFFFFFFF" w:tentative="1">
      <w:start w:val="1"/>
      <w:numFmt w:val="lowerRoman"/>
      <w:lvlText w:val="%3."/>
      <w:lvlJc w:val="right"/>
      <w:pPr>
        <w:ind w:left="3240" w:hanging="180"/>
      </w:pPr>
    </w:lvl>
    <w:lvl w:ilvl="3" w:tplc="FFFFFFFF" w:tentative="1">
      <w:start w:val="1"/>
      <w:numFmt w:val="decimal"/>
      <w:lvlText w:val="%4."/>
      <w:lvlJc w:val="left"/>
      <w:pPr>
        <w:ind w:left="3960" w:hanging="360"/>
      </w:pPr>
    </w:lvl>
    <w:lvl w:ilvl="4" w:tplc="FFFFFFFF" w:tentative="1">
      <w:start w:val="1"/>
      <w:numFmt w:val="lowerLetter"/>
      <w:lvlText w:val="%5."/>
      <w:lvlJc w:val="left"/>
      <w:pPr>
        <w:ind w:left="4680" w:hanging="360"/>
      </w:pPr>
    </w:lvl>
    <w:lvl w:ilvl="5" w:tplc="FFFFFFFF" w:tentative="1">
      <w:start w:val="1"/>
      <w:numFmt w:val="lowerRoman"/>
      <w:lvlText w:val="%6."/>
      <w:lvlJc w:val="right"/>
      <w:pPr>
        <w:ind w:left="5400" w:hanging="180"/>
      </w:pPr>
    </w:lvl>
    <w:lvl w:ilvl="6" w:tplc="FFFFFFFF" w:tentative="1">
      <w:start w:val="1"/>
      <w:numFmt w:val="decimal"/>
      <w:lvlText w:val="%7."/>
      <w:lvlJc w:val="left"/>
      <w:pPr>
        <w:ind w:left="6120" w:hanging="360"/>
      </w:pPr>
    </w:lvl>
    <w:lvl w:ilvl="7" w:tplc="FFFFFFFF" w:tentative="1">
      <w:start w:val="1"/>
      <w:numFmt w:val="lowerLetter"/>
      <w:lvlText w:val="%8."/>
      <w:lvlJc w:val="left"/>
      <w:pPr>
        <w:ind w:left="6840" w:hanging="360"/>
      </w:pPr>
    </w:lvl>
    <w:lvl w:ilvl="8" w:tplc="FFFFFFFF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3" w15:restartNumberingAfterBreak="0">
    <w:nsid w:val="19F46366"/>
    <w:multiLevelType w:val="hybridMultilevel"/>
    <w:tmpl w:val="3300D7DA"/>
    <w:lvl w:ilvl="0" w:tplc="71F89610">
      <w:start w:val="1"/>
      <w:numFmt w:val="lowerLetter"/>
      <w:lvlText w:val="%1)"/>
      <w:lvlJc w:val="left"/>
      <w:pPr>
        <w:ind w:left="3240" w:hanging="360"/>
      </w:pPr>
      <w:rPr>
        <w:rFonts w:ascii="Times New Roman" w:eastAsiaTheme="minorHAnsi" w:hAnsi="Times New Roman" w:cs="Times New Roman"/>
        <w:i w:val="0"/>
      </w:rPr>
    </w:lvl>
    <w:lvl w:ilvl="1" w:tplc="38090019" w:tentative="1">
      <w:start w:val="1"/>
      <w:numFmt w:val="lowerLetter"/>
      <w:lvlText w:val="%2."/>
      <w:lvlJc w:val="left"/>
      <w:pPr>
        <w:ind w:left="3960" w:hanging="360"/>
      </w:pPr>
    </w:lvl>
    <w:lvl w:ilvl="2" w:tplc="3809001B" w:tentative="1">
      <w:start w:val="1"/>
      <w:numFmt w:val="lowerRoman"/>
      <w:lvlText w:val="%3."/>
      <w:lvlJc w:val="right"/>
      <w:pPr>
        <w:ind w:left="4680" w:hanging="180"/>
      </w:pPr>
    </w:lvl>
    <w:lvl w:ilvl="3" w:tplc="3809000F" w:tentative="1">
      <w:start w:val="1"/>
      <w:numFmt w:val="decimal"/>
      <w:lvlText w:val="%4."/>
      <w:lvlJc w:val="left"/>
      <w:pPr>
        <w:ind w:left="5400" w:hanging="360"/>
      </w:pPr>
    </w:lvl>
    <w:lvl w:ilvl="4" w:tplc="38090019" w:tentative="1">
      <w:start w:val="1"/>
      <w:numFmt w:val="lowerLetter"/>
      <w:lvlText w:val="%5."/>
      <w:lvlJc w:val="left"/>
      <w:pPr>
        <w:ind w:left="6120" w:hanging="360"/>
      </w:pPr>
    </w:lvl>
    <w:lvl w:ilvl="5" w:tplc="3809001B" w:tentative="1">
      <w:start w:val="1"/>
      <w:numFmt w:val="lowerRoman"/>
      <w:lvlText w:val="%6."/>
      <w:lvlJc w:val="right"/>
      <w:pPr>
        <w:ind w:left="6840" w:hanging="180"/>
      </w:pPr>
    </w:lvl>
    <w:lvl w:ilvl="6" w:tplc="3809000F" w:tentative="1">
      <w:start w:val="1"/>
      <w:numFmt w:val="decimal"/>
      <w:lvlText w:val="%7."/>
      <w:lvlJc w:val="left"/>
      <w:pPr>
        <w:ind w:left="7560" w:hanging="360"/>
      </w:pPr>
    </w:lvl>
    <w:lvl w:ilvl="7" w:tplc="38090019" w:tentative="1">
      <w:start w:val="1"/>
      <w:numFmt w:val="lowerLetter"/>
      <w:lvlText w:val="%8."/>
      <w:lvlJc w:val="left"/>
      <w:pPr>
        <w:ind w:left="8280" w:hanging="360"/>
      </w:pPr>
    </w:lvl>
    <w:lvl w:ilvl="8" w:tplc="38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14" w15:restartNumberingAfterBreak="0">
    <w:nsid w:val="19FD3AA4"/>
    <w:multiLevelType w:val="hybridMultilevel"/>
    <w:tmpl w:val="36CEE1FE"/>
    <w:lvl w:ilvl="0" w:tplc="E628487C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1B0D6647"/>
    <w:multiLevelType w:val="hybridMultilevel"/>
    <w:tmpl w:val="53707926"/>
    <w:lvl w:ilvl="0" w:tplc="0BE8234A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6" w15:restartNumberingAfterBreak="0">
    <w:nsid w:val="1B8B4A5C"/>
    <w:multiLevelType w:val="hybridMultilevel"/>
    <w:tmpl w:val="FD70723E"/>
    <w:lvl w:ilvl="0" w:tplc="7B201932">
      <w:start w:val="31"/>
      <w:numFmt w:val="decimal"/>
      <w:lvlText w:val="%1"/>
      <w:lvlJc w:val="left"/>
      <w:pPr>
        <w:ind w:left="4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4800" w:hanging="360"/>
      </w:pPr>
    </w:lvl>
    <w:lvl w:ilvl="2" w:tplc="3809001B" w:tentative="1">
      <w:start w:val="1"/>
      <w:numFmt w:val="lowerRoman"/>
      <w:lvlText w:val="%3."/>
      <w:lvlJc w:val="right"/>
      <w:pPr>
        <w:ind w:left="5520" w:hanging="180"/>
      </w:pPr>
    </w:lvl>
    <w:lvl w:ilvl="3" w:tplc="3809000F" w:tentative="1">
      <w:start w:val="1"/>
      <w:numFmt w:val="decimal"/>
      <w:lvlText w:val="%4."/>
      <w:lvlJc w:val="left"/>
      <w:pPr>
        <w:ind w:left="6240" w:hanging="360"/>
      </w:pPr>
    </w:lvl>
    <w:lvl w:ilvl="4" w:tplc="38090019" w:tentative="1">
      <w:start w:val="1"/>
      <w:numFmt w:val="lowerLetter"/>
      <w:lvlText w:val="%5."/>
      <w:lvlJc w:val="left"/>
      <w:pPr>
        <w:ind w:left="6960" w:hanging="360"/>
      </w:pPr>
    </w:lvl>
    <w:lvl w:ilvl="5" w:tplc="3809001B" w:tentative="1">
      <w:start w:val="1"/>
      <w:numFmt w:val="lowerRoman"/>
      <w:lvlText w:val="%6."/>
      <w:lvlJc w:val="right"/>
      <w:pPr>
        <w:ind w:left="7680" w:hanging="180"/>
      </w:pPr>
    </w:lvl>
    <w:lvl w:ilvl="6" w:tplc="3809000F" w:tentative="1">
      <w:start w:val="1"/>
      <w:numFmt w:val="decimal"/>
      <w:lvlText w:val="%7."/>
      <w:lvlJc w:val="left"/>
      <w:pPr>
        <w:ind w:left="8400" w:hanging="360"/>
      </w:pPr>
    </w:lvl>
    <w:lvl w:ilvl="7" w:tplc="38090019" w:tentative="1">
      <w:start w:val="1"/>
      <w:numFmt w:val="lowerLetter"/>
      <w:lvlText w:val="%8."/>
      <w:lvlJc w:val="left"/>
      <w:pPr>
        <w:ind w:left="9120" w:hanging="360"/>
      </w:pPr>
    </w:lvl>
    <w:lvl w:ilvl="8" w:tplc="3809001B" w:tentative="1">
      <w:start w:val="1"/>
      <w:numFmt w:val="lowerRoman"/>
      <w:lvlText w:val="%9."/>
      <w:lvlJc w:val="right"/>
      <w:pPr>
        <w:ind w:left="9840" w:hanging="180"/>
      </w:pPr>
    </w:lvl>
  </w:abstractNum>
  <w:abstractNum w:abstractNumId="17" w15:restartNumberingAfterBreak="0">
    <w:nsid w:val="1E7D5779"/>
    <w:multiLevelType w:val="hybridMultilevel"/>
    <w:tmpl w:val="1E923FBE"/>
    <w:lvl w:ilvl="0" w:tplc="4C8E5F4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221F4627"/>
    <w:multiLevelType w:val="hybridMultilevel"/>
    <w:tmpl w:val="F398960C"/>
    <w:lvl w:ilvl="0" w:tplc="B4F8012E">
      <w:start w:val="1"/>
      <w:numFmt w:val="lowerLetter"/>
      <w:lvlText w:val="%1)"/>
      <w:lvlJc w:val="left"/>
      <w:pPr>
        <w:ind w:left="324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3960" w:hanging="360"/>
      </w:pPr>
    </w:lvl>
    <w:lvl w:ilvl="2" w:tplc="3809001B" w:tentative="1">
      <w:start w:val="1"/>
      <w:numFmt w:val="lowerRoman"/>
      <w:lvlText w:val="%3."/>
      <w:lvlJc w:val="right"/>
      <w:pPr>
        <w:ind w:left="4680" w:hanging="180"/>
      </w:pPr>
    </w:lvl>
    <w:lvl w:ilvl="3" w:tplc="3809000F" w:tentative="1">
      <w:start w:val="1"/>
      <w:numFmt w:val="decimal"/>
      <w:lvlText w:val="%4."/>
      <w:lvlJc w:val="left"/>
      <w:pPr>
        <w:ind w:left="5400" w:hanging="360"/>
      </w:pPr>
    </w:lvl>
    <w:lvl w:ilvl="4" w:tplc="38090019" w:tentative="1">
      <w:start w:val="1"/>
      <w:numFmt w:val="lowerLetter"/>
      <w:lvlText w:val="%5."/>
      <w:lvlJc w:val="left"/>
      <w:pPr>
        <w:ind w:left="6120" w:hanging="360"/>
      </w:pPr>
    </w:lvl>
    <w:lvl w:ilvl="5" w:tplc="3809001B" w:tentative="1">
      <w:start w:val="1"/>
      <w:numFmt w:val="lowerRoman"/>
      <w:lvlText w:val="%6."/>
      <w:lvlJc w:val="right"/>
      <w:pPr>
        <w:ind w:left="6840" w:hanging="180"/>
      </w:pPr>
    </w:lvl>
    <w:lvl w:ilvl="6" w:tplc="3809000F" w:tentative="1">
      <w:start w:val="1"/>
      <w:numFmt w:val="decimal"/>
      <w:lvlText w:val="%7."/>
      <w:lvlJc w:val="left"/>
      <w:pPr>
        <w:ind w:left="7560" w:hanging="360"/>
      </w:pPr>
    </w:lvl>
    <w:lvl w:ilvl="7" w:tplc="38090019" w:tentative="1">
      <w:start w:val="1"/>
      <w:numFmt w:val="lowerLetter"/>
      <w:lvlText w:val="%8."/>
      <w:lvlJc w:val="left"/>
      <w:pPr>
        <w:ind w:left="8280" w:hanging="360"/>
      </w:pPr>
    </w:lvl>
    <w:lvl w:ilvl="8" w:tplc="38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19" w15:restartNumberingAfterBreak="0">
    <w:nsid w:val="24422ECB"/>
    <w:multiLevelType w:val="hybridMultilevel"/>
    <w:tmpl w:val="2604E888"/>
    <w:lvl w:ilvl="0" w:tplc="27C2801C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0" w15:restartNumberingAfterBreak="0">
    <w:nsid w:val="25932F4F"/>
    <w:multiLevelType w:val="hybridMultilevel"/>
    <w:tmpl w:val="CE7299BC"/>
    <w:lvl w:ilvl="0" w:tplc="38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564ABDDC">
      <w:start w:val="1"/>
      <w:numFmt w:val="upperLetter"/>
      <w:lvlText w:val="%2."/>
      <w:lvlJc w:val="left"/>
      <w:pPr>
        <w:ind w:left="1800" w:hanging="360"/>
      </w:pPr>
      <w:rPr>
        <w:rFonts w:ascii="Times New Roman" w:eastAsiaTheme="minorEastAsia" w:hAnsi="Times New Roman" w:cs="Times New Roman"/>
        <w:b/>
        <w:bCs/>
      </w:rPr>
    </w:lvl>
    <w:lvl w:ilvl="2" w:tplc="4C0CE624">
      <w:start w:val="1"/>
      <w:numFmt w:val="decimal"/>
      <w:lvlText w:val="%3)"/>
      <w:lvlJc w:val="left"/>
      <w:pPr>
        <w:ind w:left="2700" w:hanging="360"/>
      </w:pPr>
      <w:rPr>
        <w:rFonts w:ascii="Times New Roman" w:eastAsiaTheme="minorEastAsia" w:hAnsi="Times New Roman" w:cs="Times New Roman"/>
      </w:rPr>
    </w:lvl>
    <w:lvl w:ilvl="3" w:tplc="38090015">
      <w:start w:val="1"/>
      <w:numFmt w:val="upperLetter"/>
      <w:lvlText w:val="%4."/>
      <w:lvlJc w:val="left"/>
      <w:pPr>
        <w:ind w:left="3240" w:hanging="360"/>
      </w:pPr>
    </w:lvl>
    <w:lvl w:ilvl="4" w:tplc="5D7270AC">
      <w:start w:val="1"/>
      <w:numFmt w:val="lowerLetter"/>
      <w:lvlText w:val="%5."/>
      <w:lvlJc w:val="left"/>
      <w:pPr>
        <w:ind w:left="3960" w:hanging="360"/>
      </w:pPr>
      <w:rPr>
        <w:rFonts w:hint="default"/>
      </w:r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27116E19"/>
    <w:multiLevelType w:val="hybridMultilevel"/>
    <w:tmpl w:val="6C8E2242"/>
    <w:lvl w:ilvl="0" w:tplc="BE007F6C">
      <w:start w:val="1"/>
      <w:numFmt w:val="lowerLetter"/>
      <w:lvlText w:val="%1)"/>
      <w:lvlJc w:val="left"/>
      <w:pPr>
        <w:ind w:left="324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3960" w:hanging="360"/>
      </w:pPr>
    </w:lvl>
    <w:lvl w:ilvl="2" w:tplc="3809001B" w:tentative="1">
      <w:start w:val="1"/>
      <w:numFmt w:val="lowerRoman"/>
      <w:lvlText w:val="%3."/>
      <w:lvlJc w:val="right"/>
      <w:pPr>
        <w:ind w:left="4680" w:hanging="180"/>
      </w:pPr>
    </w:lvl>
    <w:lvl w:ilvl="3" w:tplc="3809000F" w:tentative="1">
      <w:start w:val="1"/>
      <w:numFmt w:val="decimal"/>
      <w:lvlText w:val="%4."/>
      <w:lvlJc w:val="left"/>
      <w:pPr>
        <w:ind w:left="5400" w:hanging="360"/>
      </w:pPr>
    </w:lvl>
    <w:lvl w:ilvl="4" w:tplc="38090019" w:tentative="1">
      <w:start w:val="1"/>
      <w:numFmt w:val="lowerLetter"/>
      <w:lvlText w:val="%5."/>
      <w:lvlJc w:val="left"/>
      <w:pPr>
        <w:ind w:left="6120" w:hanging="360"/>
      </w:pPr>
    </w:lvl>
    <w:lvl w:ilvl="5" w:tplc="3809001B" w:tentative="1">
      <w:start w:val="1"/>
      <w:numFmt w:val="lowerRoman"/>
      <w:lvlText w:val="%6."/>
      <w:lvlJc w:val="right"/>
      <w:pPr>
        <w:ind w:left="6840" w:hanging="180"/>
      </w:pPr>
    </w:lvl>
    <w:lvl w:ilvl="6" w:tplc="3809000F" w:tentative="1">
      <w:start w:val="1"/>
      <w:numFmt w:val="decimal"/>
      <w:lvlText w:val="%7."/>
      <w:lvlJc w:val="left"/>
      <w:pPr>
        <w:ind w:left="7560" w:hanging="360"/>
      </w:pPr>
    </w:lvl>
    <w:lvl w:ilvl="7" w:tplc="38090019" w:tentative="1">
      <w:start w:val="1"/>
      <w:numFmt w:val="lowerLetter"/>
      <w:lvlText w:val="%8."/>
      <w:lvlJc w:val="left"/>
      <w:pPr>
        <w:ind w:left="8280" w:hanging="360"/>
      </w:pPr>
    </w:lvl>
    <w:lvl w:ilvl="8" w:tplc="38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22" w15:restartNumberingAfterBreak="0">
    <w:nsid w:val="285C1666"/>
    <w:multiLevelType w:val="hybridMultilevel"/>
    <w:tmpl w:val="2C007DA0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2B2B3D9B"/>
    <w:multiLevelType w:val="hybridMultilevel"/>
    <w:tmpl w:val="4FF6F50C"/>
    <w:lvl w:ilvl="0" w:tplc="6EC87440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4" w15:restartNumberingAfterBreak="0">
    <w:nsid w:val="2EC44451"/>
    <w:multiLevelType w:val="hybridMultilevel"/>
    <w:tmpl w:val="A102509C"/>
    <w:lvl w:ilvl="0" w:tplc="CC4ADA50">
      <w:start w:val="1"/>
      <w:numFmt w:val="lowerLetter"/>
      <w:lvlText w:val="%1)"/>
      <w:lvlJc w:val="left"/>
      <w:pPr>
        <w:ind w:left="324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3960" w:hanging="360"/>
      </w:pPr>
    </w:lvl>
    <w:lvl w:ilvl="2" w:tplc="3809001B" w:tentative="1">
      <w:start w:val="1"/>
      <w:numFmt w:val="lowerRoman"/>
      <w:lvlText w:val="%3."/>
      <w:lvlJc w:val="right"/>
      <w:pPr>
        <w:ind w:left="4680" w:hanging="180"/>
      </w:pPr>
    </w:lvl>
    <w:lvl w:ilvl="3" w:tplc="3809000F" w:tentative="1">
      <w:start w:val="1"/>
      <w:numFmt w:val="decimal"/>
      <w:lvlText w:val="%4."/>
      <w:lvlJc w:val="left"/>
      <w:pPr>
        <w:ind w:left="5400" w:hanging="360"/>
      </w:pPr>
    </w:lvl>
    <w:lvl w:ilvl="4" w:tplc="38090019" w:tentative="1">
      <w:start w:val="1"/>
      <w:numFmt w:val="lowerLetter"/>
      <w:lvlText w:val="%5."/>
      <w:lvlJc w:val="left"/>
      <w:pPr>
        <w:ind w:left="6120" w:hanging="360"/>
      </w:pPr>
    </w:lvl>
    <w:lvl w:ilvl="5" w:tplc="3809001B" w:tentative="1">
      <w:start w:val="1"/>
      <w:numFmt w:val="lowerRoman"/>
      <w:lvlText w:val="%6."/>
      <w:lvlJc w:val="right"/>
      <w:pPr>
        <w:ind w:left="6840" w:hanging="180"/>
      </w:pPr>
    </w:lvl>
    <w:lvl w:ilvl="6" w:tplc="3809000F" w:tentative="1">
      <w:start w:val="1"/>
      <w:numFmt w:val="decimal"/>
      <w:lvlText w:val="%7."/>
      <w:lvlJc w:val="left"/>
      <w:pPr>
        <w:ind w:left="7560" w:hanging="360"/>
      </w:pPr>
    </w:lvl>
    <w:lvl w:ilvl="7" w:tplc="38090019" w:tentative="1">
      <w:start w:val="1"/>
      <w:numFmt w:val="lowerLetter"/>
      <w:lvlText w:val="%8."/>
      <w:lvlJc w:val="left"/>
      <w:pPr>
        <w:ind w:left="8280" w:hanging="360"/>
      </w:pPr>
    </w:lvl>
    <w:lvl w:ilvl="8" w:tplc="38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25" w15:restartNumberingAfterBreak="0">
    <w:nsid w:val="30643959"/>
    <w:multiLevelType w:val="hybridMultilevel"/>
    <w:tmpl w:val="61149FF6"/>
    <w:lvl w:ilvl="0" w:tplc="0CA8D12C">
      <w:start w:val="1"/>
      <w:numFmt w:val="lowerLetter"/>
      <w:lvlText w:val="%1."/>
      <w:lvlJc w:val="left"/>
      <w:pPr>
        <w:ind w:left="144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 w15:restartNumberingAfterBreak="0">
    <w:nsid w:val="31235017"/>
    <w:multiLevelType w:val="hybridMultilevel"/>
    <w:tmpl w:val="6A70A538"/>
    <w:lvl w:ilvl="0" w:tplc="57829F5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 w15:restartNumberingAfterBreak="0">
    <w:nsid w:val="321A53ED"/>
    <w:multiLevelType w:val="hybridMultilevel"/>
    <w:tmpl w:val="C40697BE"/>
    <w:lvl w:ilvl="0" w:tplc="F508E14C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 w15:restartNumberingAfterBreak="0">
    <w:nsid w:val="332A7FCA"/>
    <w:multiLevelType w:val="hybridMultilevel"/>
    <w:tmpl w:val="506818F8"/>
    <w:lvl w:ilvl="0" w:tplc="4A26EB06">
      <w:start w:val="1"/>
      <w:numFmt w:val="lowerLetter"/>
      <w:lvlText w:val="%1)"/>
      <w:lvlJc w:val="left"/>
      <w:pPr>
        <w:ind w:left="324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3960" w:hanging="360"/>
      </w:pPr>
    </w:lvl>
    <w:lvl w:ilvl="2" w:tplc="3809001B" w:tentative="1">
      <w:start w:val="1"/>
      <w:numFmt w:val="lowerRoman"/>
      <w:lvlText w:val="%3."/>
      <w:lvlJc w:val="right"/>
      <w:pPr>
        <w:ind w:left="4680" w:hanging="180"/>
      </w:pPr>
    </w:lvl>
    <w:lvl w:ilvl="3" w:tplc="3809000F" w:tentative="1">
      <w:start w:val="1"/>
      <w:numFmt w:val="decimal"/>
      <w:lvlText w:val="%4."/>
      <w:lvlJc w:val="left"/>
      <w:pPr>
        <w:ind w:left="5400" w:hanging="360"/>
      </w:pPr>
    </w:lvl>
    <w:lvl w:ilvl="4" w:tplc="38090019" w:tentative="1">
      <w:start w:val="1"/>
      <w:numFmt w:val="lowerLetter"/>
      <w:lvlText w:val="%5."/>
      <w:lvlJc w:val="left"/>
      <w:pPr>
        <w:ind w:left="6120" w:hanging="360"/>
      </w:pPr>
    </w:lvl>
    <w:lvl w:ilvl="5" w:tplc="3809001B" w:tentative="1">
      <w:start w:val="1"/>
      <w:numFmt w:val="lowerRoman"/>
      <w:lvlText w:val="%6."/>
      <w:lvlJc w:val="right"/>
      <w:pPr>
        <w:ind w:left="6840" w:hanging="180"/>
      </w:pPr>
    </w:lvl>
    <w:lvl w:ilvl="6" w:tplc="3809000F" w:tentative="1">
      <w:start w:val="1"/>
      <w:numFmt w:val="decimal"/>
      <w:lvlText w:val="%7."/>
      <w:lvlJc w:val="left"/>
      <w:pPr>
        <w:ind w:left="7560" w:hanging="360"/>
      </w:pPr>
    </w:lvl>
    <w:lvl w:ilvl="7" w:tplc="38090019" w:tentative="1">
      <w:start w:val="1"/>
      <w:numFmt w:val="lowerLetter"/>
      <w:lvlText w:val="%8."/>
      <w:lvlJc w:val="left"/>
      <w:pPr>
        <w:ind w:left="8280" w:hanging="360"/>
      </w:pPr>
    </w:lvl>
    <w:lvl w:ilvl="8" w:tplc="38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29" w15:restartNumberingAfterBreak="0">
    <w:nsid w:val="346C5998"/>
    <w:multiLevelType w:val="hybridMultilevel"/>
    <w:tmpl w:val="0E228FCC"/>
    <w:lvl w:ilvl="0" w:tplc="83C45CD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363671C0"/>
    <w:multiLevelType w:val="hybridMultilevel"/>
    <w:tmpl w:val="B95463C2"/>
    <w:lvl w:ilvl="0" w:tplc="3809000F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1" w15:restartNumberingAfterBreak="0">
    <w:nsid w:val="37975610"/>
    <w:multiLevelType w:val="hybridMultilevel"/>
    <w:tmpl w:val="48963674"/>
    <w:lvl w:ilvl="0" w:tplc="3BBACA30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2" w15:restartNumberingAfterBreak="0">
    <w:nsid w:val="3B073D97"/>
    <w:multiLevelType w:val="hybridMultilevel"/>
    <w:tmpl w:val="236C3804"/>
    <w:lvl w:ilvl="0" w:tplc="38090019">
      <w:start w:val="1"/>
      <w:numFmt w:val="lowerLetter"/>
      <w:lvlText w:val="%1.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3" w15:restartNumberingAfterBreak="0">
    <w:nsid w:val="3CEC6DF3"/>
    <w:multiLevelType w:val="hybridMultilevel"/>
    <w:tmpl w:val="A372F82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08F009A"/>
    <w:multiLevelType w:val="hybridMultilevel"/>
    <w:tmpl w:val="94E6D3AC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0E3156C"/>
    <w:multiLevelType w:val="hybridMultilevel"/>
    <w:tmpl w:val="132AA49E"/>
    <w:lvl w:ilvl="0" w:tplc="7ADE0390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6" w15:restartNumberingAfterBreak="0">
    <w:nsid w:val="43EF61F4"/>
    <w:multiLevelType w:val="hybridMultilevel"/>
    <w:tmpl w:val="546640C0"/>
    <w:lvl w:ilvl="0" w:tplc="F2B6FADC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7" w15:restartNumberingAfterBreak="0">
    <w:nsid w:val="45D006B5"/>
    <w:multiLevelType w:val="hybridMultilevel"/>
    <w:tmpl w:val="5BC286CE"/>
    <w:lvl w:ilvl="0" w:tplc="6B30838E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8" w15:restartNumberingAfterBreak="0">
    <w:nsid w:val="46531D5D"/>
    <w:multiLevelType w:val="hybridMultilevel"/>
    <w:tmpl w:val="8AFC8386"/>
    <w:lvl w:ilvl="0" w:tplc="2500D858">
      <w:start w:val="1"/>
      <w:numFmt w:val="lowerLetter"/>
      <w:lvlText w:val="%1)"/>
      <w:lvlJc w:val="left"/>
      <w:pPr>
        <w:ind w:left="324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3960" w:hanging="360"/>
      </w:pPr>
    </w:lvl>
    <w:lvl w:ilvl="2" w:tplc="3809001B" w:tentative="1">
      <w:start w:val="1"/>
      <w:numFmt w:val="lowerRoman"/>
      <w:lvlText w:val="%3."/>
      <w:lvlJc w:val="right"/>
      <w:pPr>
        <w:ind w:left="4680" w:hanging="180"/>
      </w:pPr>
    </w:lvl>
    <w:lvl w:ilvl="3" w:tplc="3809000F" w:tentative="1">
      <w:start w:val="1"/>
      <w:numFmt w:val="decimal"/>
      <w:lvlText w:val="%4."/>
      <w:lvlJc w:val="left"/>
      <w:pPr>
        <w:ind w:left="5400" w:hanging="360"/>
      </w:pPr>
    </w:lvl>
    <w:lvl w:ilvl="4" w:tplc="38090019" w:tentative="1">
      <w:start w:val="1"/>
      <w:numFmt w:val="lowerLetter"/>
      <w:lvlText w:val="%5."/>
      <w:lvlJc w:val="left"/>
      <w:pPr>
        <w:ind w:left="6120" w:hanging="360"/>
      </w:pPr>
    </w:lvl>
    <w:lvl w:ilvl="5" w:tplc="3809001B" w:tentative="1">
      <w:start w:val="1"/>
      <w:numFmt w:val="lowerRoman"/>
      <w:lvlText w:val="%6."/>
      <w:lvlJc w:val="right"/>
      <w:pPr>
        <w:ind w:left="6840" w:hanging="180"/>
      </w:pPr>
    </w:lvl>
    <w:lvl w:ilvl="6" w:tplc="3809000F" w:tentative="1">
      <w:start w:val="1"/>
      <w:numFmt w:val="decimal"/>
      <w:lvlText w:val="%7."/>
      <w:lvlJc w:val="left"/>
      <w:pPr>
        <w:ind w:left="7560" w:hanging="360"/>
      </w:pPr>
    </w:lvl>
    <w:lvl w:ilvl="7" w:tplc="38090019" w:tentative="1">
      <w:start w:val="1"/>
      <w:numFmt w:val="lowerLetter"/>
      <w:lvlText w:val="%8."/>
      <w:lvlJc w:val="left"/>
      <w:pPr>
        <w:ind w:left="8280" w:hanging="360"/>
      </w:pPr>
    </w:lvl>
    <w:lvl w:ilvl="8" w:tplc="38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39" w15:restartNumberingAfterBreak="0">
    <w:nsid w:val="47D31EAB"/>
    <w:multiLevelType w:val="hybridMultilevel"/>
    <w:tmpl w:val="9FD8A098"/>
    <w:lvl w:ilvl="0" w:tplc="5C0EE550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0" w15:restartNumberingAfterBreak="0">
    <w:nsid w:val="47DC065C"/>
    <w:multiLevelType w:val="hybridMultilevel"/>
    <w:tmpl w:val="08528172"/>
    <w:lvl w:ilvl="0" w:tplc="80E08C18">
      <w:start w:val="1"/>
      <w:numFmt w:val="decimal"/>
      <w:lvlText w:val="%1."/>
      <w:lvlJc w:val="left"/>
      <w:pPr>
        <w:ind w:left="108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 w15:restartNumberingAfterBreak="0">
    <w:nsid w:val="51B66C1A"/>
    <w:multiLevelType w:val="hybridMultilevel"/>
    <w:tmpl w:val="1BB4424C"/>
    <w:lvl w:ilvl="0" w:tplc="C84EE1BA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42" w15:restartNumberingAfterBreak="0">
    <w:nsid w:val="52413C54"/>
    <w:multiLevelType w:val="hybridMultilevel"/>
    <w:tmpl w:val="CFBCDB24"/>
    <w:lvl w:ilvl="0" w:tplc="B47ECBC0">
      <w:start w:val="1"/>
      <w:numFmt w:val="decimal"/>
      <w:lvlText w:val="%1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3" w15:restartNumberingAfterBreak="0">
    <w:nsid w:val="548657F3"/>
    <w:multiLevelType w:val="hybridMultilevel"/>
    <w:tmpl w:val="1300271A"/>
    <w:lvl w:ilvl="0" w:tplc="8312BDB4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44" w15:restartNumberingAfterBreak="0">
    <w:nsid w:val="54A74157"/>
    <w:multiLevelType w:val="hybridMultilevel"/>
    <w:tmpl w:val="9EA24F3A"/>
    <w:lvl w:ilvl="0" w:tplc="2140E01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55AA2D28"/>
    <w:multiLevelType w:val="hybridMultilevel"/>
    <w:tmpl w:val="7018CABA"/>
    <w:lvl w:ilvl="0" w:tplc="38090011">
      <w:start w:val="1"/>
      <w:numFmt w:val="decimal"/>
      <w:lvlText w:val="%1)"/>
      <w:lvlJc w:val="left"/>
      <w:pPr>
        <w:ind w:left="2160" w:hanging="360"/>
      </w:p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6" w15:restartNumberingAfterBreak="0">
    <w:nsid w:val="569E2BB6"/>
    <w:multiLevelType w:val="hybridMultilevel"/>
    <w:tmpl w:val="B334421C"/>
    <w:lvl w:ilvl="0" w:tplc="F252F4FA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7" w15:restartNumberingAfterBreak="0">
    <w:nsid w:val="56BC275A"/>
    <w:multiLevelType w:val="hybridMultilevel"/>
    <w:tmpl w:val="F8766B50"/>
    <w:lvl w:ilvl="0" w:tplc="7372796E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  <w:b w:val="0"/>
        <w:sz w:val="22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8" w15:restartNumberingAfterBreak="0">
    <w:nsid w:val="57EF2BF5"/>
    <w:multiLevelType w:val="hybridMultilevel"/>
    <w:tmpl w:val="B0ECB968"/>
    <w:lvl w:ilvl="0" w:tplc="38090011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9" w15:restartNumberingAfterBreak="0">
    <w:nsid w:val="582E163A"/>
    <w:multiLevelType w:val="hybridMultilevel"/>
    <w:tmpl w:val="DC94DB2E"/>
    <w:lvl w:ilvl="0" w:tplc="1DA22A22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0" w15:restartNumberingAfterBreak="0">
    <w:nsid w:val="58C427F5"/>
    <w:multiLevelType w:val="hybridMultilevel"/>
    <w:tmpl w:val="9C04B4E4"/>
    <w:lvl w:ilvl="0" w:tplc="353499C4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51" w15:restartNumberingAfterBreak="0">
    <w:nsid w:val="5CD811E4"/>
    <w:multiLevelType w:val="hybridMultilevel"/>
    <w:tmpl w:val="B2584642"/>
    <w:lvl w:ilvl="0" w:tplc="0206F21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2" w15:restartNumberingAfterBreak="0">
    <w:nsid w:val="5D735C75"/>
    <w:multiLevelType w:val="hybridMultilevel"/>
    <w:tmpl w:val="0450AB44"/>
    <w:lvl w:ilvl="0" w:tplc="FEB2A47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3" w15:restartNumberingAfterBreak="0">
    <w:nsid w:val="621D4237"/>
    <w:multiLevelType w:val="hybridMultilevel"/>
    <w:tmpl w:val="A5461A10"/>
    <w:lvl w:ilvl="0" w:tplc="6A7A50F8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4" w15:restartNumberingAfterBreak="0">
    <w:nsid w:val="65C75BC0"/>
    <w:multiLevelType w:val="hybridMultilevel"/>
    <w:tmpl w:val="463CD2D0"/>
    <w:lvl w:ilvl="0" w:tplc="3809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5" w15:restartNumberingAfterBreak="0">
    <w:nsid w:val="65D90818"/>
    <w:multiLevelType w:val="hybridMultilevel"/>
    <w:tmpl w:val="DEB8D5C8"/>
    <w:lvl w:ilvl="0" w:tplc="0672AD82">
      <w:start w:val="1"/>
      <w:numFmt w:val="lowerLetter"/>
      <w:lvlText w:val="%1."/>
      <w:lvlJc w:val="left"/>
      <w:pPr>
        <w:ind w:left="2160" w:hanging="360"/>
      </w:pPr>
      <w:rPr>
        <w:rFonts w:hint="default"/>
        <w:b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6" w15:restartNumberingAfterBreak="0">
    <w:nsid w:val="65F47DB8"/>
    <w:multiLevelType w:val="hybridMultilevel"/>
    <w:tmpl w:val="9398B22E"/>
    <w:lvl w:ilvl="0" w:tplc="33B287F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7" w15:restartNumberingAfterBreak="0">
    <w:nsid w:val="679627BE"/>
    <w:multiLevelType w:val="hybridMultilevel"/>
    <w:tmpl w:val="9C90C79E"/>
    <w:lvl w:ilvl="0" w:tplc="6B866C80">
      <w:start w:val="1"/>
      <w:numFmt w:val="lowerLetter"/>
      <w:lvlText w:val="%1)"/>
      <w:lvlJc w:val="left"/>
      <w:pPr>
        <w:ind w:left="324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3960" w:hanging="360"/>
      </w:pPr>
    </w:lvl>
    <w:lvl w:ilvl="2" w:tplc="3809001B" w:tentative="1">
      <w:start w:val="1"/>
      <w:numFmt w:val="lowerRoman"/>
      <w:lvlText w:val="%3."/>
      <w:lvlJc w:val="right"/>
      <w:pPr>
        <w:ind w:left="4680" w:hanging="180"/>
      </w:pPr>
    </w:lvl>
    <w:lvl w:ilvl="3" w:tplc="3809000F" w:tentative="1">
      <w:start w:val="1"/>
      <w:numFmt w:val="decimal"/>
      <w:lvlText w:val="%4."/>
      <w:lvlJc w:val="left"/>
      <w:pPr>
        <w:ind w:left="5400" w:hanging="360"/>
      </w:pPr>
    </w:lvl>
    <w:lvl w:ilvl="4" w:tplc="38090019" w:tentative="1">
      <w:start w:val="1"/>
      <w:numFmt w:val="lowerLetter"/>
      <w:lvlText w:val="%5."/>
      <w:lvlJc w:val="left"/>
      <w:pPr>
        <w:ind w:left="6120" w:hanging="360"/>
      </w:pPr>
    </w:lvl>
    <w:lvl w:ilvl="5" w:tplc="3809001B" w:tentative="1">
      <w:start w:val="1"/>
      <w:numFmt w:val="lowerRoman"/>
      <w:lvlText w:val="%6."/>
      <w:lvlJc w:val="right"/>
      <w:pPr>
        <w:ind w:left="6840" w:hanging="180"/>
      </w:pPr>
    </w:lvl>
    <w:lvl w:ilvl="6" w:tplc="3809000F" w:tentative="1">
      <w:start w:val="1"/>
      <w:numFmt w:val="decimal"/>
      <w:lvlText w:val="%7."/>
      <w:lvlJc w:val="left"/>
      <w:pPr>
        <w:ind w:left="7560" w:hanging="360"/>
      </w:pPr>
    </w:lvl>
    <w:lvl w:ilvl="7" w:tplc="38090019" w:tentative="1">
      <w:start w:val="1"/>
      <w:numFmt w:val="lowerLetter"/>
      <w:lvlText w:val="%8."/>
      <w:lvlJc w:val="left"/>
      <w:pPr>
        <w:ind w:left="8280" w:hanging="360"/>
      </w:pPr>
    </w:lvl>
    <w:lvl w:ilvl="8" w:tplc="38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58" w15:restartNumberingAfterBreak="0">
    <w:nsid w:val="6AC6691E"/>
    <w:multiLevelType w:val="hybridMultilevel"/>
    <w:tmpl w:val="23CC9072"/>
    <w:lvl w:ilvl="0" w:tplc="E662DDCA">
      <w:start w:val="1"/>
      <w:numFmt w:val="decimal"/>
      <w:lvlText w:val="%1)"/>
      <w:lvlJc w:val="left"/>
      <w:pPr>
        <w:ind w:left="2160" w:hanging="360"/>
      </w:pPr>
      <w:rPr>
        <w:rFonts w:ascii="Times New Roman" w:eastAsiaTheme="minorEastAsia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9" w15:restartNumberingAfterBreak="0">
    <w:nsid w:val="6C634EF7"/>
    <w:multiLevelType w:val="hybridMultilevel"/>
    <w:tmpl w:val="199CE7F6"/>
    <w:lvl w:ilvl="0" w:tplc="38090019">
      <w:start w:val="1"/>
      <w:numFmt w:val="lowerLetter"/>
      <w:lvlText w:val="%1."/>
      <w:lvlJc w:val="left"/>
      <w:pPr>
        <w:ind w:left="1440" w:hanging="360"/>
      </w:pPr>
      <w:rPr>
        <w:rFonts w:hint="default"/>
        <w:i w:val="0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0" w15:restartNumberingAfterBreak="0">
    <w:nsid w:val="6CC517B6"/>
    <w:multiLevelType w:val="hybridMultilevel"/>
    <w:tmpl w:val="A5FE89B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 w15:restartNumberingAfterBreak="0">
    <w:nsid w:val="6DDD76F5"/>
    <w:multiLevelType w:val="hybridMultilevel"/>
    <w:tmpl w:val="FFDC21C6"/>
    <w:lvl w:ilvl="0" w:tplc="38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2" w15:restartNumberingAfterBreak="0">
    <w:nsid w:val="6E0165A4"/>
    <w:multiLevelType w:val="hybridMultilevel"/>
    <w:tmpl w:val="D6ECC470"/>
    <w:lvl w:ilvl="0" w:tplc="A62A4D5A">
      <w:start w:val="1"/>
      <w:numFmt w:val="lowerLetter"/>
      <w:lvlText w:val="%1)"/>
      <w:lvlJc w:val="left"/>
      <w:pPr>
        <w:ind w:left="324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3960" w:hanging="360"/>
      </w:pPr>
    </w:lvl>
    <w:lvl w:ilvl="2" w:tplc="3809001B" w:tentative="1">
      <w:start w:val="1"/>
      <w:numFmt w:val="lowerRoman"/>
      <w:lvlText w:val="%3."/>
      <w:lvlJc w:val="right"/>
      <w:pPr>
        <w:ind w:left="4680" w:hanging="180"/>
      </w:pPr>
    </w:lvl>
    <w:lvl w:ilvl="3" w:tplc="3809000F" w:tentative="1">
      <w:start w:val="1"/>
      <w:numFmt w:val="decimal"/>
      <w:lvlText w:val="%4."/>
      <w:lvlJc w:val="left"/>
      <w:pPr>
        <w:ind w:left="5400" w:hanging="360"/>
      </w:pPr>
    </w:lvl>
    <w:lvl w:ilvl="4" w:tplc="38090019" w:tentative="1">
      <w:start w:val="1"/>
      <w:numFmt w:val="lowerLetter"/>
      <w:lvlText w:val="%5."/>
      <w:lvlJc w:val="left"/>
      <w:pPr>
        <w:ind w:left="6120" w:hanging="360"/>
      </w:pPr>
    </w:lvl>
    <w:lvl w:ilvl="5" w:tplc="3809001B" w:tentative="1">
      <w:start w:val="1"/>
      <w:numFmt w:val="lowerRoman"/>
      <w:lvlText w:val="%6."/>
      <w:lvlJc w:val="right"/>
      <w:pPr>
        <w:ind w:left="6840" w:hanging="180"/>
      </w:pPr>
    </w:lvl>
    <w:lvl w:ilvl="6" w:tplc="3809000F" w:tentative="1">
      <w:start w:val="1"/>
      <w:numFmt w:val="decimal"/>
      <w:lvlText w:val="%7."/>
      <w:lvlJc w:val="left"/>
      <w:pPr>
        <w:ind w:left="7560" w:hanging="360"/>
      </w:pPr>
    </w:lvl>
    <w:lvl w:ilvl="7" w:tplc="38090019" w:tentative="1">
      <w:start w:val="1"/>
      <w:numFmt w:val="lowerLetter"/>
      <w:lvlText w:val="%8."/>
      <w:lvlJc w:val="left"/>
      <w:pPr>
        <w:ind w:left="8280" w:hanging="360"/>
      </w:pPr>
    </w:lvl>
    <w:lvl w:ilvl="8" w:tplc="38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63" w15:restartNumberingAfterBreak="0">
    <w:nsid w:val="6F816859"/>
    <w:multiLevelType w:val="hybridMultilevel"/>
    <w:tmpl w:val="9F4E068C"/>
    <w:lvl w:ilvl="0" w:tplc="62467D90">
      <w:start w:val="1"/>
      <w:numFmt w:val="decimal"/>
      <w:lvlText w:val="%1."/>
      <w:lvlJc w:val="left"/>
      <w:pPr>
        <w:ind w:left="108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4" w15:restartNumberingAfterBreak="0">
    <w:nsid w:val="74A06BC5"/>
    <w:multiLevelType w:val="hybridMultilevel"/>
    <w:tmpl w:val="EC2AA0A8"/>
    <w:lvl w:ilvl="0" w:tplc="A40A8FC4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65" w15:restartNumberingAfterBreak="0">
    <w:nsid w:val="79FD3163"/>
    <w:multiLevelType w:val="hybridMultilevel"/>
    <w:tmpl w:val="CF8A772E"/>
    <w:lvl w:ilvl="0" w:tplc="582047D2">
      <w:start w:val="1"/>
      <w:numFmt w:val="lowerLetter"/>
      <w:lvlText w:val="%1."/>
      <w:lvlJc w:val="left"/>
      <w:pPr>
        <w:ind w:left="32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960" w:hanging="360"/>
      </w:pPr>
    </w:lvl>
    <w:lvl w:ilvl="2" w:tplc="3809001B" w:tentative="1">
      <w:start w:val="1"/>
      <w:numFmt w:val="lowerRoman"/>
      <w:lvlText w:val="%3."/>
      <w:lvlJc w:val="right"/>
      <w:pPr>
        <w:ind w:left="4680" w:hanging="180"/>
      </w:pPr>
    </w:lvl>
    <w:lvl w:ilvl="3" w:tplc="3809000F" w:tentative="1">
      <w:start w:val="1"/>
      <w:numFmt w:val="decimal"/>
      <w:lvlText w:val="%4."/>
      <w:lvlJc w:val="left"/>
      <w:pPr>
        <w:ind w:left="5400" w:hanging="360"/>
      </w:pPr>
    </w:lvl>
    <w:lvl w:ilvl="4" w:tplc="38090019" w:tentative="1">
      <w:start w:val="1"/>
      <w:numFmt w:val="lowerLetter"/>
      <w:lvlText w:val="%5."/>
      <w:lvlJc w:val="left"/>
      <w:pPr>
        <w:ind w:left="6120" w:hanging="360"/>
      </w:pPr>
    </w:lvl>
    <w:lvl w:ilvl="5" w:tplc="3809001B" w:tentative="1">
      <w:start w:val="1"/>
      <w:numFmt w:val="lowerRoman"/>
      <w:lvlText w:val="%6."/>
      <w:lvlJc w:val="right"/>
      <w:pPr>
        <w:ind w:left="6840" w:hanging="180"/>
      </w:pPr>
    </w:lvl>
    <w:lvl w:ilvl="6" w:tplc="3809000F" w:tentative="1">
      <w:start w:val="1"/>
      <w:numFmt w:val="decimal"/>
      <w:lvlText w:val="%7."/>
      <w:lvlJc w:val="left"/>
      <w:pPr>
        <w:ind w:left="7560" w:hanging="360"/>
      </w:pPr>
    </w:lvl>
    <w:lvl w:ilvl="7" w:tplc="38090019" w:tentative="1">
      <w:start w:val="1"/>
      <w:numFmt w:val="lowerLetter"/>
      <w:lvlText w:val="%8."/>
      <w:lvlJc w:val="left"/>
      <w:pPr>
        <w:ind w:left="8280" w:hanging="360"/>
      </w:pPr>
    </w:lvl>
    <w:lvl w:ilvl="8" w:tplc="38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66" w15:restartNumberingAfterBreak="0">
    <w:nsid w:val="7B024900"/>
    <w:multiLevelType w:val="hybridMultilevel"/>
    <w:tmpl w:val="FF26FA3E"/>
    <w:lvl w:ilvl="0" w:tplc="537660B8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7" w15:restartNumberingAfterBreak="0">
    <w:nsid w:val="7C162B8F"/>
    <w:multiLevelType w:val="hybridMultilevel"/>
    <w:tmpl w:val="0212CEA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 w15:restartNumberingAfterBreak="0">
    <w:nsid w:val="7DFC101E"/>
    <w:multiLevelType w:val="hybridMultilevel"/>
    <w:tmpl w:val="CDE2E234"/>
    <w:lvl w:ilvl="0" w:tplc="3809000F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789" w:hanging="360"/>
      </w:pPr>
    </w:lvl>
    <w:lvl w:ilvl="2" w:tplc="FFEC975E">
      <w:start w:val="1"/>
      <w:numFmt w:val="decimal"/>
      <w:lvlText w:val="%3)"/>
      <w:lvlJc w:val="right"/>
      <w:pPr>
        <w:ind w:left="2509" w:hanging="180"/>
      </w:pPr>
      <w:rPr>
        <w:rFonts w:ascii="Times New Roman" w:eastAsiaTheme="minorEastAsia" w:hAnsi="Times New Roman" w:cs="Times New Roman"/>
      </w:rPr>
    </w:lvl>
    <w:lvl w:ilvl="3" w:tplc="3809000F">
      <w:start w:val="1"/>
      <w:numFmt w:val="decimal"/>
      <w:lvlText w:val="%4."/>
      <w:lvlJc w:val="left"/>
      <w:pPr>
        <w:ind w:left="3229" w:hanging="360"/>
      </w:pPr>
    </w:lvl>
    <w:lvl w:ilvl="4" w:tplc="3C76F244">
      <w:start w:val="1"/>
      <w:numFmt w:val="upperLetter"/>
      <w:lvlText w:val="%5."/>
      <w:lvlJc w:val="left"/>
      <w:pPr>
        <w:ind w:left="3949" w:hanging="360"/>
      </w:pPr>
      <w:rPr>
        <w:rFonts w:hint="default"/>
      </w:r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69" w15:restartNumberingAfterBreak="0">
    <w:nsid w:val="7EA8532B"/>
    <w:multiLevelType w:val="hybridMultilevel"/>
    <w:tmpl w:val="8E36280C"/>
    <w:lvl w:ilvl="0" w:tplc="B0789ABA">
      <w:start w:val="1"/>
      <w:numFmt w:val="upperLetter"/>
      <w:pStyle w:val="Subbab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93489358">
    <w:abstractNumId w:val="42"/>
  </w:num>
  <w:num w:numId="2" w16cid:durableId="1118914208">
    <w:abstractNumId w:val="17"/>
  </w:num>
  <w:num w:numId="3" w16cid:durableId="891892312">
    <w:abstractNumId w:val="47"/>
  </w:num>
  <w:num w:numId="4" w16cid:durableId="252904414">
    <w:abstractNumId w:val="11"/>
  </w:num>
  <w:num w:numId="5" w16cid:durableId="357658498">
    <w:abstractNumId w:val="69"/>
  </w:num>
  <w:num w:numId="6" w16cid:durableId="368651717">
    <w:abstractNumId w:val="40"/>
  </w:num>
  <w:num w:numId="7" w16cid:durableId="313074693">
    <w:abstractNumId w:val="0"/>
  </w:num>
  <w:num w:numId="8" w16cid:durableId="2131167793">
    <w:abstractNumId w:val="29"/>
  </w:num>
  <w:num w:numId="9" w16cid:durableId="468204638">
    <w:abstractNumId w:val="7"/>
  </w:num>
  <w:num w:numId="10" w16cid:durableId="811366484">
    <w:abstractNumId w:val="6"/>
  </w:num>
  <w:num w:numId="11" w16cid:durableId="302389091">
    <w:abstractNumId w:val="8"/>
  </w:num>
  <w:num w:numId="12" w16cid:durableId="1647969645">
    <w:abstractNumId w:val="10"/>
  </w:num>
  <w:num w:numId="13" w16cid:durableId="1307320117">
    <w:abstractNumId w:val="66"/>
  </w:num>
  <w:num w:numId="14" w16cid:durableId="1566644151">
    <w:abstractNumId w:val="27"/>
  </w:num>
  <w:num w:numId="15" w16cid:durableId="2018534350">
    <w:abstractNumId w:val="45"/>
  </w:num>
  <w:num w:numId="16" w16cid:durableId="719666653">
    <w:abstractNumId w:val="2"/>
  </w:num>
  <w:num w:numId="17" w16cid:durableId="68385222">
    <w:abstractNumId w:val="51"/>
  </w:num>
  <w:num w:numId="18" w16cid:durableId="1739591047">
    <w:abstractNumId w:val="9"/>
  </w:num>
  <w:num w:numId="19" w16cid:durableId="364332760">
    <w:abstractNumId w:val="32"/>
  </w:num>
  <w:num w:numId="20" w16cid:durableId="433593576">
    <w:abstractNumId w:val="56"/>
  </w:num>
  <w:num w:numId="21" w16cid:durableId="410780210">
    <w:abstractNumId w:val="19"/>
  </w:num>
  <w:num w:numId="22" w16cid:durableId="1484544021">
    <w:abstractNumId w:val="43"/>
  </w:num>
  <w:num w:numId="23" w16cid:durableId="1569532022">
    <w:abstractNumId w:val="1"/>
  </w:num>
  <w:num w:numId="24" w16cid:durableId="1766807242">
    <w:abstractNumId w:val="54"/>
  </w:num>
  <w:num w:numId="25" w16cid:durableId="1457673008">
    <w:abstractNumId w:val="48"/>
  </w:num>
  <w:num w:numId="26" w16cid:durableId="268389829">
    <w:abstractNumId w:val="59"/>
  </w:num>
  <w:num w:numId="27" w16cid:durableId="1324509860">
    <w:abstractNumId w:val="35"/>
  </w:num>
  <w:num w:numId="28" w16cid:durableId="1562212703">
    <w:abstractNumId w:val="25"/>
  </w:num>
  <w:num w:numId="29" w16cid:durableId="2084570722">
    <w:abstractNumId w:val="23"/>
  </w:num>
  <w:num w:numId="30" w16cid:durableId="2133092195">
    <w:abstractNumId w:val="55"/>
  </w:num>
  <w:num w:numId="31" w16cid:durableId="306011295">
    <w:abstractNumId w:val="36"/>
  </w:num>
  <w:num w:numId="32" w16cid:durableId="469203625">
    <w:abstractNumId w:val="15"/>
  </w:num>
  <w:num w:numId="33" w16cid:durableId="1986931897">
    <w:abstractNumId w:val="64"/>
  </w:num>
  <w:num w:numId="34" w16cid:durableId="1894346543">
    <w:abstractNumId w:val="44"/>
  </w:num>
  <w:num w:numId="35" w16cid:durableId="805859233">
    <w:abstractNumId w:val="16"/>
  </w:num>
  <w:num w:numId="36" w16cid:durableId="1072890016">
    <w:abstractNumId w:val="31"/>
  </w:num>
  <w:num w:numId="37" w16cid:durableId="374963595">
    <w:abstractNumId w:val="67"/>
  </w:num>
  <w:num w:numId="38" w16cid:durableId="176046696">
    <w:abstractNumId w:val="50"/>
  </w:num>
  <w:num w:numId="39" w16cid:durableId="1119836340">
    <w:abstractNumId w:val="52"/>
  </w:num>
  <w:num w:numId="40" w16cid:durableId="1214464088">
    <w:abstractNumId w:val="41"/>
  </w:num>
  <w:num w:numId="41" w16cid:durableId="567374896">
    <w:abstractNumId w:val="53"/>
  </w:num>
  <w:num w:numId="42" w16cid:durableId="942961420">
    <w:abstractNumId w:val="13"/>
  </w:num>
  <w:num w:numId="43" w16cid:durableId="1454639078">
    <w:abstractNumId w:val="21"/>
  </w:num>
  <w:num w:numId="44" w16cid:durableId="941766761">
    <w:abstractNumId w:val="3"/>
  </w:num>
  <w:num w:numId="45" w16cid:durableId="1421633623">
    <w:abstractNumId w:val="24"/>
  </w:num>
  <w:num w:numId="46" w16cid:durableId="234358979">
    <w:abstractNumId w:val="65"/>
  </w:num>
  <w:num w:numId="47" w16cid:durableId="1630353938">
    <w:abstractNumId w:val="62"/>
  </w:num>
  <w:num w:numId="48" w16cid:durableId="265579551">
    <w:abstractNumId w:val="5"/>
  </w:num>
  <w:num w:numId="49" w16cid:durableId="1092892983">
    <w:abstractNumId w:val="57"/>
  </w:num>
  <w:num w:numId="50" w16cid:durableId="677316286">
    <w:abstractNumId w:val="18"/>
  </w:num>
  <w:num w:numId="51" w16cid:durableId="1487357042">
    <w:abstractNumId w:val="38"/>
  </w:num>
  <w:num w:numId="52" w16cid:durableId="382751839">
    <w:abstractNumId w:val="28"/>
  </w:num>
  <w:num w:numId="53" w16cid:durableId="144978000">
    <w:abstractNumId w:val="33"/>
  </w:num>
  <w:num w:numId="54" w16cid:durableId="680745408">
    <w:abstractNumId w:val="60"/>
  </w:num>
  <w:num w:numId="55" w16cid:durableId="1924995993">
    <w:abstractNumId w:val="4"/>
  </w:num>
  <w:num w:numId="56" w16cid:durableId="2053646405">
    <w:abstractNumId w:val="20"/>
  </w:num>
  <w:num w:numId="57" w16cid:durableId="299116842">
    <w:abstractNumId w:val="37"/>
  </w:num>
  <w:num w:numId="58" w16cid:durableId="1621956000">
    <w:abstractNumId w:val="12"/>
  </w:num>
  <w:num w:numId="59" w16cid:durableId="1623925501">
    <w:abstractNumId w:val="58"/>
  </w:num>
  <w:num w:numId="60" w16cid:durableId="2105299644">
    <w:abstractNumId w:val="63"/>
  </w:num>
  <w:num w:numId="61" w16cid:durableId="1154835719">
    <w:abstractNumId w:val="61"/>
  </w:num>
  <w:num w:numId="62" w16cid:durableId="32656191">
    <w:abstractNumId w:val="49"/>
  </w:num>
  <w:num w:numId="63" w16cid:durableId="2086609823">
    <w:abstractNumId w:val="46"/>
  </w:num>
  <w:num w:numId="64" w16cid:durableId="1181316872">
    <w:abstractNumId w:val="26"/>
  </w:num>
  <w:num w:numId="65" w16cid:durableId="915867499">
    <w:abstractNumId w:val="34"/>
  </w:num>
  <w:num w:numId="66" w16cid:durableId="1101411113">
    <w:abstractNumId w:val="22"/>
  </w:num>
  <w:num w:numId="67" w16cid:durableId="1904752184">
    <w:abstractNumId w:val="68"/>
  </w:num>
  <w:num w:numId="68" w16cid:durableId="926234643">
    <w:abstractNumId w:val="39"/>
  </w:num>
  <w:num w:numId="69" w16cid:durableId="1622767475">
    <w:abstractNumId w:val="14"/>
  </w:num>
  <w:num w:numId="70" w16cid:durableId="1407721475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42"/>
  <w:proofState w:spelling="clean" w:grammar="clean"/>
  <w:defaultTabStop w:val="720"/>
  <w:drawingGridHorizontalSpacing w:val="110"/>
  <w:drawingGridVerticalSpacing w:val="299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7701D"/>
    <w:rsid w:val="00052192"/>
    <w:rsid w:val="002546D8"/>
    <w:rsid w:val="002A27F8"/>
    <w:rsid w:val="0035327A"/>
    <w:rsid w:val="004B3745"/>
    <w:rsid w:val="00675E68"/>
    <w:rsid w:val="0070143C"/>
    <w:rsid w:val="0076230A"/>
    <w:rsid w:val="007D7BA5"/>
    <w:rsid w:val="0081026D"/>
    <w:rsid w:val="00A20E6C"/>
    <w:rsid w:val="00B7701D"/>
    <w:rsid w:val="00C75235"/>
    <w:rsid w:val="00EE56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ADC9EAF"/>
  <w15:chartTrackingRefBased/>
  <w15:docId w15:val="{FC3DBBA2-B698-495D-BE6A-7F4A064BA4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7701D"/>
    <w:pPr>
      <w:spacing w:after="0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ID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B7701D"/>
    <w:pPr>
      <w:keepNext/>
      <w:keepLines/>
      <w:spacing w:before="240" w:line="259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7701D"/>
    <w:pPr>
      <w:keepNext/>
      <w:keepLines/>
      <w:spacing w:before="40" w:line="259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7701D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B7701D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  <w14:ligatures w14:val="none"/>
    </w:rPr>
  </w:style>
  <w:style w:type="paragraph" w:styleId="ListParagraph">
    <w:name w:val="List Paragraph"/>
    <w:aliases w:val="Body of text,Colorful List - Accent 11,List Paragraph1,List Paragraph11,List Paragraph2,List Paragraph111,sub de titre 4,ANNEX,List Paragraph1111,List Paragraph21,List Paragraph211,List Paragraph3,List Paragraph2111,List Paragraph21111"/>
    <w:basedOn w:val="Normal"/>
    <w:link w:val="ListParagraphChar"/>
    <w:uiPriority w:val="1"/>
    <w:qFormat/>
    <w:rsid w:val="00B7701D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table" w:styleId="TableGrid">
    <w:name w:val="Table Grid"/>
    <w:basedOn w:val="TableNormal"/>
    <w:uiPriority w:val="39"/>
    <w:rsid w:val="00B7701D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B7701D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7701D"/>
    <w:pPr>
      <w:tabs>
        <w:tab w:val="right" w:leader="dot" w:pos="7927"/>
      </w:tabs>
      <w:spacing w:after="100" w:line="360" w:lineRule="auto"/>
    </w:pPr>
    <w:rPr>
      <w:rFonts w:asciiTheme="minorHAnsi" w:eastAsiaTheme="minorHAnsi" w:hAnsiTheme="minorHAnsi" w:cstheme="minorBidi"/>
      <w:noProof/>
      <w:sz w:val="22"/>
      <w:szCs w:val="22"/>
      <w:lang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B7701D"/>
    <w:pPr>
      <w:tabs>
        <w:tab w:val="left" w:pos="660"/>
        <w:tab w:val="right" w:leader="dot" w:pos="7927"/>
      </w:tabs>
      <w:spacing w:after="100" w:line="276" w:lineRule="auto"/>
      <w:ind w:left="220"/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styleId="Hyperlink">
    <w:name w:val="Hyperlink"/>
    <w:basedOn w:val="DefaultParagraphFont"/>
    <w:uiPriority w:val="99"/>
    <w:unhideWhenUsed/>
    <w:rsid w:val="00B7701D"/>
    <w:rPr>
      <w:color w:val="0563C1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B7701D"/>
    <w:pPr>
      <w:spacing w:after="160" w:line="259" w:lineRule="auto"/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paragraph" w:customStyle="1" w:styleId="Default">
    <w:name w:val="Default"/>
    <w:rsid w:val="00B7701D"/>
    <w:pPr>
      <w:autoSpaceDE w:val="0"/>
      <w:autoSpaceDN w:val="0"/>
      <w:adjustRightInd w:val="0"/>
      <w:spacing w:after="0" w:line="240" w:lineRule="auto"/>
    </w:pPr>
    <w:rPr>
      <w:rFonts w:ascii="Calisto MT" w:hAnsi="Calisto MT" w:cs="Calisto MT"/>
      <w:color w:val="000000"/>
      <w:kern w:val="0"/>
      <w:sz w:val="24"/>
      <w:szCs w:val="24"/>
      <w14:ligatures w14:val="none"/>
    </w:rPr>
  </w:style>
  <w:style w:type="paragraph" w:customStyle="1" w:styleId="Pa9">
    <w:name w:val="Pa9"/>
    <w:basedOn w:val="Default"/>
    <w:next w:val="Default"/>
    <w:uiPriority w:val="99"/>
    <w:rsid w:val="00B7701D"/>
    <w:pPr>
      <w:spacing w:line="211" w:lineRule="atLeast"/>
    </w:pPr>
    <w:rPr>
      <w:rFonts w:cstheme="minorBidi"/>
      <w:color w:val="auto"/>
    </w:rPr>
  </w:style>
  <w:style w:type="paragraph" w:customStyle="1" w:styleId="Pa13">
    <w:name w:val="Pa13"/>
    <w:basedOn w:val="Default"/>
    <w:next w:val="Default"/>
    <w:uiPriority w:val="99"/>
    <w:rsid w:val="00B7701D"/>
    <w:pPr>
      <w:spacing w:line="211" w:lineRule="atLeast"/>
    </w:pPr>
    <w:rPr>
      <w:rFonts w:cstheme="minorBidi"/>
      <w:color w:val="auto"/>
    </w:rPr>
  </w:style>
  <w:style w:type="paragraph" w:styleId="Header">
    <w:name w:val="header"/>
    <w:basedOn w:val="Normal"/>
    <w:link w:val="HeaderChar"/>
    <w:uiPriority w:val="99"/>
    <w:unhideWhenUsed/>
    <w:rsid w:val="00B7701D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B7701D"/>
    <w:rPr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B7701D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B7701D"/>
    <w:rPr>
      <w:kern w:val="0"/>
      <w14:ligatures w14:val="none"/>
    </w:rPr>
  </w:style>
  <w:style w:type="character" w:styleId="PlaceholderText">
    <w:name w:val="Placeholder Text"/>
    <w:basedOn w:val="DefaultParagraphFont"/>
    <w:uiPriority w:val="99"/>
    <w:semiHidden/>
    <w:rsid w:val="00B7701D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B7701D"/>
    <w:pPr>
      <w:spacing w:after="200"/>
    </w:pPr>
    <w:rPr>
      <w:rFonts w:asciiTheme="minorHAnsi" w:eastAsiaTheme="minorHAnsi" w:hAnsiTheme="minorHAnsi" w:cstheme="minorBidi"/>
      <w:i/>
      <w:iCs/>
      <w:color w:val="44546A" w:themeColor="text2"/>
      <w:sz w:val="18"/>
      <w:szCs w:val="18"/>
      <w:lang w:eastAsia="en-US"/>
    </w:rPr>
  </w:style>
  <w:style w:type="paragraph" w:styleId="NoSpacing">
    <w:name w:val="No Spacing"/>
    <w:uiPriority w:val="1"/>
    <w:qFormat/>
    <w:rsid w:val="00B7701D"/>
    <w:pPr>
      <w:spacing w:after="0" w:line="240" w:lineRule="auto"/>
    </w:pPr>
    <w:rPr>
      <w:kern w:val="0"/>
      <w14:ligatures w14:val="none"/>
    </w:rPr>
  </w:style>
  <w:style w:type="character" w:customStyle="1" w:styleId="ListParagraphChar">
    <w:name w:val="List Paragraph Char"/>
    <w:aliases w:val="Body of text Char,Colorful List - Accent 11 Char,List Paragraph1 Char,List Paragraph11 Char,List Paragraph2 Char,List Paragraph111 Char,sub de titre 4 Char,ANNEX Char,List Paragraph1111 Char,List Paragraph21 Char,List Paragraph3 Char"/>
    <w:link w:val="ListParagraph"/>
    <w:uiPriority w:val="1"/>
    <w:qFormat/>
    <w:locked/>
    <w:rsid w:val="00B7701D"/>
    <w:rPr>
      <w:kern w:val="0"/>
      <w14:ligatures w14:val="none"/>
    </w:rPr>
  </w:style>
  <w:style w:type="paragraph" w:customStyle="1" w:styleId="BAB">
    <w:name w:val="BAB"/>
    <w:basedOn w:val="Heading1"/>
    <w:link w:val="BABChar"/>
    <w:qFormat/>
    <w:rsid w:val="00B7701D"/>
    <w:pPr>
      <w:spacing w:line="480" w:lineRule="auto"/>
      <w:jc w:val="center"/>
    </w:pPr>
    <w:rPr>
      <w:rFonts w:ascii="Times New Roman" w:hAnsi="Times New Roman" w:cs="Times New Roman"/>
      <w:b/>
      <w:bCs/>
      <w:sz w:val="24"/>
      <w:szCs w:val="24"/>
    </w:rPr>
  </w:style>
  <w:style w:type="paragraph" w:customStyle="1" w:styleId="Subbab">
    <w:name w:val="Subbab"/>
    <w:basedOn w:val="Heading2"/>
    <w:link w:val="SubbabChar"/>
    <w:qFormat/>
    <w:rsid w:val="00B7701D"/>
    <w:pPr>
      <w:numPr>
        <w:numId w:val="5"/>
      </w:numPr>
      <w:spacing w:line="480" w:lineRule="auto"/>
      <w:jc w:val="both"/>
    </w:pPr>
    <w:rPr>
      <w:rFonts w:ascii="Times New Roman" w:hAnsi="Times New Roman" w:cs="Times New Roman"/>
      <w:b/>
      <w:bCs/>
      <w:color w:val="000000" w:themeColor="text1"/>
      <w:sz w:val="24"/>
      <w:szCs w:val="24"/>
    </w:rPr>
  </w:style>
  <w:style w:type="character" w:customStyle="1" w:styleId="BABChar">
    <w:name w:val="BAB Char"/>
    <w:basedOn w:val="Heading1Char"/>
    <w:link w:val="BAB"/>
    <w:rsid w:val="00B7701D"/>
    <w:rPr>
      <w:rFonts w:ascii="Times New Roman" w:eastAsiaTheme="majorEastAsia" w:hAnsi="Times New Roman" w:cs="Times New Roman"/>
      <w:b/>
      <w:bCs/>
      <w:color w:val="2F5496" w:themeColor="accent1" w:themeShade="BF"/>
      <w:kern w:val="0"/>
      <w:sz w:val="24"/>
      <w:szCs w:val="24"/>
      <w14:ligatures w14:val="none"/>
    </w:rPr>
  </w:style>
  <w:style w:type="character" w:customStyle="1" w:styleId="SubbabChar">
    <w:name w:val="Subbab Char"/>
    <w:basedOn w:val="Heading2Char"/>
    <w:link w:val="Subbab"/>
    <w:rsid w:val="00B7701D"/>
    <w:rPr>
      <w:rFonts w:ascii="Times New Roman" w:eastAsiaTheme="majorEastAsia" w:hAnsi="Times New Roman" w:cs="Times New Roman"/>
      <w:b/>
      <w:bCs/>
      <w:color w:val="000000" w:themeColor="text1"/>
      <w:kern w:val="0"/>
      <w:sz w:val="24"/>
      <w:szCs w:val="24"/>
      <w14:ligatures w14:val="none"/>
    </w:rPr>
  </w:style>
  <w:style w:type="paragraph" w:styleId="TableofFigures">
    <w:name w:val="table of figures"/>
    <w:basedOn w:val="Normal"/>
    <w:next w:val="Normal"/>
    <w:uiPriority w:val="99"/>
    <w:unhideWhenUsed/>
    <w:rsid w:val="00B7701D"/>
    <w:pPr>
      <w:spacing w:line="259" w:lineRule="auto"/>
    </w:pPr>
    <w:rPr>
      <w:rFonts w:asciiTheme="minorHAnsi" w:eastAsiaTheme="minorHAnsi" w:hAnsiTheme="minorHAnsi" w:cstheme="minorBidi"/>
      <w:sz w:val="22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2.jpe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1.pn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3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header" Target="header4.xml"/><Relationship Id="rId10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42</Pages>
  <Words>6567</Words>
  <Characters>37438</Characters>
  <Application>Microsoft Office Word</Application>
  <DocSecurity>0</DocSecurity>
  <Lines>311</Lines>
  <Paragraphs>87</Paragraphs>
  <ScaleCrop>false</ScaleCrop>
  <Company/>
  <LinksUpToDate>false</LinksUpToDate>
  <CharactersWithSpaces>439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isca Tiara Suci</dc:creator>
  <cp:keywords/>
  <dc:description/>
  <cp:lastModifiedBy>Frisca Tiara Suci</cp:lastModifiedBy>
  <cp:revision>1</cp:revision>
  <dcterms:created xsi:type="dcterms:W3CDTF">2024-02-21T04:35:00Z</dcterms:created>
  <dcterms:modified xsi:type="dcterms:W3CDTF">2024-02-21T04:41:00Z</dcterms:modified>
</cp:coreProperties>
</file>